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18F519" w14:textId="5D245F5C" w:rsidR="0030267A" w:rsidRDefault="0030267A" w:rsidP="00285A23">
      <w:pPr>
        <w:pStyle w:val="titleline1"/>
        <w:outlineLvl w:val="0"/>
      </w:pPr>
      <w:bookmarkStart w:id="0" w:name="_Ref75418953"/>
      <w:r>
        <w:t>L</w:t>
      </w:r>
      <w:bookmarkStart w:id="1" w:name="_Ref140059390"/>
      <w:bookmarkEnd w:id="1"/>
      <w:r>
        <w:t xml:space="preserve">ANDIS-II </w:t>
      </w:r>
      <w:r w:rsidR="000109F6">
        <w:rPr>
          <w:rStyle w:val="titleline1Char"/>
        </w:rPr>
        <w:fldChar w:fldCharType="begin"/>
      </w:r>
      <w:r w:rsidR="000109F6">
        <w:rPr>
          <w:rStyle w:val="titleline1Char"/>
        </w:rPr>
        <w:instrText xml:space="preserve"> DOCPROPERTY  "Extension Name"  \* MERGEFORMAT </w:instrText>
      </w:r>
      <w:r w:rsidR="000109F6">
        <w:rPr>
          <w:rStyle w:val="titleline1Char"/>
        </w:rPr>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0109F6">
        <w:rPr>
          <w:rStyle w:val="titleline1Char"/>
        </w:rPr>
        <w:fldChar w:fldCharType="end"/>
      </w:r>
      <w:r>
        <w:t xml:space="preserve"> v</w:t>
      </w:r>
      <w:r w:rsidR="000109F6">
        <w:rPr>
          <w:rStyle w:val="titleline1Char"/>
        </w:rPr>
        <w:fldChar w:fldCharType="begin"/>
      </w:r>
      <w:r w:rsidR="000109F6">
        <w:rPr>
          <w:rStyle w:val="titleline1Char"/>
        </w:rPr>
        <w:instrText xml:space="preserve"> DOCPROPERTY  "Extension Version"  \* MERGEFORMAT </w:instrText>
      </w:r>
      <w:r w:rsidR="000109F6">
        <w:rPr>
          <w:rStyle w:val="titleline1Char"/>
        </w:rPr>
        <w:fldChar w:fldCharType="separate"/>
      </w:r>
      <w:r w:rsidR="00607C05">
        <w:rPr>
          <w:rStyle w:val="titleline1Char"/>
        </w:rPr>
        <w:t>6.</w:t>
      </w:r>
      <w:r w:rsidR="00CB2AD3">
        <w:rPr>
          <w:rStyle w:val="titleline1Char"/>
        </w:rPr>
        <w:t>10</w:t>
      </w:r>
      <w:r w:rsidR="000109F6">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18388F54" w:rsidR="00426F0F" w:rsidRDefault="00EC6820" w:rsidP="00285A23">
      <w:pPr>
        <w:jc w:val="center"/>
        <w:outlineLvl w:val="0"/>
      </w:pPr>
      <w:r>
        <w:t>Alec Kretchun</w:t>
      </w:r>
      <w:r w:rsidR="001F4706">
        <w:rPr>
          <w:vertAlign w:val="superscript"/>
        </w:rPr>
        <w:t>3</w:t>
      </w:r>
    </w:p>
    <w:p w14:paraId="07CAA122" w14:textId="36E21FFA" w:rsidR="00660594" w:rsidRDefault="00040BA0">
      <w:pPr>
        <w:jc w:val="center"/>
      </w:pPr>
      <w:r>
        <w:t>Paul Henne</w:t>
      </w:r>
      <w:r w:rsidRPr="00040BA0">
        <w:rPr>
          <w:vertAlign w:val="superscript"/>
        </w:rPr>
        <w:t>4</w:t>
      </w:r>
    </w:p>
    <w:p w14:paraId="606860C7" w14:textId="3132FEB0" w:rsidR="00040BA0" w:rsidRDefault="004A343E">
      <w:pPr>
        <w:jc w:val="center"/>
        <w:rPr>
          <w:vertAlign w:val="superscript"/>
        </w:rPr>
      </w:pPr>
      <w:r>
        <w:t>Chihiro Haga</w:t>
      </w:r>
      <w:r w:rsidRPr="000135DD">
        <w:rPr>
          <w:vertAlign w:val="superscript"/>
        </w:rPr>
        <w:t>5</w:t>
      </w:r>
    </w:p>
    <w:p w14:paraId="0C617344" w14:textId="5C095138" w:rsidR="004A343E" w:rsidRDefault="004A343E">
      <w:pPr>
        <w:jc w:val="center"/>
      </w:pPr>
      <w:r>
        <w:t>Wataru Hotta</w:t>
      </w:r>
      <w:r w:rsidRPr="000135DD">
        <w:rPr>
          <w:vertAlign w:val="superscript"/>
        </w:rPr>
        <w:t>6</w:t>
      </w:r>
    </w:p>
    <w:p w14:paraId="73F7237E" w14:textId="77777777" w:rsidR="004A343E" w:rsidRDefault="004A343E">
      <w:pPr>
        <w:jc w:val="center"/>
      </w:pPr>
    </w:p>
    <w:p w14:paraId="10654DEB" w14:textId="196AF36F" w:rsidR="00F770FA" w:rsidRDefault="00F770FA">
      <w:pPr>
        <w:jc w:val="center"/>
      </w:pPr>
      <w:r w:rsidRPr="00F770FA">
        <w:rPr>
          <w:vertAlign w:val="superscript"/>
        </w:rPr>
        <w:t>1</w:t>
      </w:r>
      <w:r>
        <w:t>North Carolina State University</w:t>
      </w:r>
    </w:p>
    <w:p w14:paraId="03944263" w14:textId="5502D940" w:rsidR="003006D4" w:rsidRDefault="00F770FA" w:rsidP="00285A23">
      <w:pPr>
        <w:jc w:val="center"/>
        <w:outlineLvl w:val="0"/>
      </w:pPr>
      <w:r w:rsidRPr="00F770FA">
        <w:rPr>
          <w:vertAlign w:val="superscript"/>
        </w:rPr>
        <w:t>2</w:t>
      </w:r>
      <w:r w:rsidR="00825F03">
        <w:t>University</w:t>
      </w:r>
      <w:r w:rsidR="001F4706">
        <w:t xml:space="preserve"> of Oregon</w:t>
      </w:r>
    </w:p>
    <w:p w14:paraId="69555333" w14:textId="05592FDF" w:rsidR="001F4706" w:rsidRDefault="001F4706" w:rsidP="00285A23">
      <w:pPr>
        <w:jc w:val="center"/>
        <w:outlineLvl w:val="0"/>
      </w:pPr>
      <w:r w:rsidRPr="001F4706">
        <w:rPr>
          <w:vertAlign w:val="superscript"/>
        </w:rPr>
        <w:t>3</w:t>
      </w:r>
      <w:r>
        <w:t>Quantum Spatial, Portland, OR</w:t>
      </w:r>
    </w:p>
    <w:p w14:paraId="69C389CF" w14:textId="195C8A50" w:rsidR="0030267A" w:rsidRDefault="00040BA0">
      <w:pPr>
        <w:jc w:val="center"/>
      </w:pPr>
      <w:r w:rsidRPr="00040BA0">
        <w:rPr>
          <w:vertAlign w:val="superscript"/>
        </w:rPr>
        <w:t>4</w:t>
      </w:r>
      <w:r>
        <w:t>USGS, Denver, CO</w:t>
      </w:r>
    </w:p>
    <w:p w14:paraId="7D19517F" w14:textId="6ECF8633" w:rsidR="00040BA0" w:rsidRDefault="004A343E">
      <w:pPr>
        <w:jc w:val="center"/>
      </w:pPr>
      <w:r w:rsidRPr="000135DD">
        <w:rPr>
          <w:vertAlign w:val="superscript"/>
        </w:rPr>
        <w:t>5</w:t>
      </w:r>
      <w:r>
        <w:t>Osaka University</w:t>
      </w:r>
      <w:r w:rsidR="00914AF7">
        <w:t>, Japan</w:t>
      </w:r>
    </w:p>
    <w:p w14:paraId="2E02C5E4" w14:textId="4332CA23" w:rsidR="004A343E" w:rsidRDefault="004A343E">
      <w:pPr>
        <w:jc w:val="center"/>
      </w:pPr>
      <w:r w:rsidRPr="000135DD">
        <w:rPr>
          <w:vertAlign w:val="superscript"/>
        </w:rPr>
        <w:t>6</w:t>
      </w:r>
      <w:r>
        <w:t>Hokkaido University</w:t>
      </w:r>
      <w:r w:rsidR="00615DD4">
        <w:t>, Japan</w:t>
      </w:r>
    </w:p>
    <w:p w14:paraId="4A44B0A4" w14:textId="77777777" w:rsidR="004A343E" w:rsidRDefault="004A343E">
      <w:pPr>
        <w:jc w:val="center"/>
      </w:pPr>
    </w:p>
    <w:p w14:paraId="0D8AACBC" w14:textId="37F57103"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CA7DB9">
        <w:rPr>
          <w:noProof/>
        </w:rPr>
        <w:t>April 14, 2023</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lang w:eastAsia="ja-JP"/>
        </w:rPr>
      </w:pPr>
      <w:r>
        <w:rPr>
          <w:sz w:val="32"/>
          <w:szCs w:val="32"/>
        </w:rPr>
        <w:lastRenderedPageBreak/>
        <w:t>Table of Contents</w:t>
      </w:r>
    </w:p>
    <w:bookmarkStart w:id="2" w:name="_Toc101616050"/>
    <w:bookmarkEnd w:id="0"/>
    <w:p w14:paraId="2902D8B7" w14:textId="454AB702" w:rsidR="00FA3E16" w:rsidRDefault="001F43FA">
      <w:pPr>
        <w:pStyle w:val="TOC1"/>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107481467" w:history="1">
        <w:r w:rsidR="00FA3E16" w:rsidRPr="007C284B">
          <w:rPr>
            <w:rStyle w:val="Hyperlink"/>
            <w:noProof/>
          </w:rPr>
          <w:t>1</w:t>
        </w:r>
        <w:r w:rsidR="00FA3E16">
          <w:rPr>
            <w:rFonts w:asciiTheme="minorHAnsi" w:eastAsiaTheme="minorEastAsia" w:hAnsiTheme="minorHAnsi" w:cstheme="minorBidi"/>
            <w:b w:val="0"/>
            <w:bCs w:val="0"/>
            <w:caps w:val="0"/>
            <w:noProof/>
            <w:sz w:val="22"/>
            <w:szCs w:val="22"/>
          </w:rPr>
          <w:tab/>
        </w:r>
        <w:r w:rsidR="00FA3E16" w:rsidRPr="007C284B">
          <w:rPr>
            <w:rStyle w:val="Hyperlink"/>
            <w:noProof/>
          </w:rPr>
          <w:t>Introduction</w:t>
        </w:r>
        <w:r w:rsidR="00FA3E16">
          <w:rPr>
            <w:noProof/>
            <w:webHidden/>
          </w:rPr>
          <w:tab/>
        </w:r>
        <w:r w:rsidR="00FA3E16">
          <w:rPr>
            <w:noProof/>
            <w:webHidden/>
          </w:rPr>
          <w:fldChar w:fldCharType="begin"/>
        </w:r>
        <w:r w:rsidR="00FA3E16">
          <w:rPr>
            <w:noProof/>
            <w:webHidden/>
          </w:rPr>
          <w:instrText xml:space="preserve"> PAGEREF _Toc107481467 \h </w:instrText>
        </w:r>
        <w:r w:rsidR="00FA3E16">
          <w:rPr>
            <w:noProof/>
            <w:webHidden/>
          </w:rPr>
        </w:r>
        <w:r w:rsidR="00FA3E16">
          <w:rPr>
            <w:noProof/>
            <w:webHidden/>
          </w:rPr>
          <w:fldChar w:fldCharType="separate"/>
        </w:r>
        <w:r w:rsidR="005B2C21">
          <w:rPr>
            <w:noProof/>
            <w:webHidden/>
          </w:rPr>
          <w:t>4</w:t>
        </w:r>
        <w:r w:rsidR="00FA3E16">
          <w:rPr>
            <w:noProof/>
            <w:webHidden/>
          </w:rPr>
          <w:fldChar w:fldCharType="end"/>
        </w:r>
      </w:hyperlink>
    </w:p>
    <w:p w14:paraId="6D409D33" w14:textId="0B929B17" w:rsidR="00FA3E16" w:rsidRDefault="00000000">
      <w:pPr>
        <w:pStyle w:val="TOC2"/>
        <w:rPr>
          <w:rFonts w:asciiTheme="minorHAnsi" w:eastAsiaTheme="minorEastAsia" w:hAnsiTheme="minorHAnsi" w:cstheme="minorBidi"/>
          <w:noProof/>
          <w:sz w:val="22"/>
          <w:szCs w:val="22"/>
        </w:rPr>
      </w:pPr>
      <w:hyperlink w:anchor="_Toc107481468" w:history="1">
        <w:r w:rsidR="00FA3E16" w:rsidRPr="007C284B">
          <w:rPr>
            <w:rStyle w:val="Hyperlink"/>
            <w:noProof/>
          </w:rPr>
          <w:t>1.1</w:t>
        </w:r>
        <w:r w:rsidR="00FA3E16">
          <w:rPr>
            <w:rFonts w:asciiTheme="minorHAnsi" w:eastAsiaTheme="minorEastAsia" w:hAnsiTheme="minorHAnsi" w:cstheme="minorBidi"/>
            <w:noProof/>
            <w:sz w:val="22"/>
            <w:szCs w:val="22"/>
          </w:rPr>
          <w:tab/>
        </w:r>
        <w:r w:rsidR="00FA3E16" w:rsidRPr="007C284B">
          <w:rPr>
            <w:rStyle w:val="Hyperlink"/>
            <w:noProof/>
          </w:rPr>
          <w:t>Purpose</w:t>
        </w:r>
        <w:r w:rsidR="00FA3E16">
          <w:rPr>
            <w:noProof/>
            <w:webHidden/>
          </w:rPr>
          <w:tab/>
        </w:r>
        <w:r w:rsidR="00FA3E16">
          <w:rPr>
            <w:noProof/>
            <w:webHidden/>
          </w:rPr>
          <w:fldChar w:fldCharType="begin"/>
        </w:r>
        <w:r w:rsidR="00FA3E16">
          <w:rPr>
            <w:noProof/>
            <w:webHidden/>
          </w:rPr>
          <w:instrText xml:space="preserve"> PAGEREF _Toc107481468 \h </w:instrText>
        </w:r>
        <w:r w:rsidR="00FA3E16">
          <w:rPr>
            <w:noProof/>
            <w:webHidden/>
          </w:rPr>
        </w:r>
        <w:r w:rsidR="00FA3E16">
          <w:rPr>
            <w:noProof/>
            <w:webHidden/>
          </w:rPr>
          <w:fldChar w:fldCharType="separate"/>
        </w:r>
        <w:r w:rsidR="005B2C21">
          <w:rPr>
            <w:noProof/>
            <w:webHidden/>
          </w:rPr>
          <w:t>4</w:t>
        </w:r>
        <w:r w:rsidR="00FA3E16">
          <w:rPr>
            <w:noProof/>
            <w:webHidden/>
          </w:rPr>
          <w:fldChar w:fldCharType="end"/>
        </w:r>
      </w:hyperlink>
    </w:p>
    <w:p w14:paraId="62DB9A9F" w14:textId="158463DE" w:rsidR="00FA3E16" w:rsidRDefault="00000000">
      <w:pPr>
        <w:pStyle w:val="TOC2"/>
        <w:rPr>
          <w:rFonts w:asciiTheme="minorHAnsi" w:eastAsiaTheme="minorEastAsia" w:hAnsiTheme="minorHAnsi" w:cstheme="minorBidi"/>
          <w:noProof/>
          <w:sz w:val="22"/>
          <w:szCs w:val="22"/>
        </w:rPr>
      </w:pPr>
      <w:hyperlink w:anchor="_Toc107481469" w:history="1">
        <w:r w:rsidR="00FA3E16" w:rsidRPr="007C284B">
          <w:rPr>
            <w:rStyle w:val="Hyperlink"/>
            <w:noProof/>
          </w:rPr>
          <w:t>1.2</w:t>
        </w:r>
        <w:r w:rsidR="00FA3E16">
          <w:rPr>
            <w:rFonts w:asciiTheme="minorHAnsi" w:eastAsiaTheme="minorEastAsia" w:hAnsiTheme="minorHAnsi" w:cstheme="minorBidi"/>
            <w:noProof/>
            <w:sz w:val="22"/>
            <w:szCs w:val="22"/>
          </w:rPr>
          <w:tab/>
        </w:r>
        <w:r w:rsidR="00FA3E16" w:rsidRPr="007C284B">
          <w:rPr>
            <w:rStyle w:val="Hyperlink"/>
            <w:noProof/>
          </w:rPr>
          <w:t>Cohort Reproduction – Probability of Establishment</w:t>
        </w:r>
        <w:r w:rsidR="00FA3E16">
          <w:rPr>
            <w:noProof/>
            <w:webHidden/>
          </w:rPr>
          <w:tab/>
        </w:r>
        <w:r w:rsidR="00FA3E16">
          <w:rPr>
            <w:noProof/>
            <w:webHidden/>
          </w:rPr>
          <w:fldChar w:fldCharType="begin"/>
        </w:r>
        <w:r w:rsidR="00FA3E16">
          <w:rPr>
            <w:noProof/>
            <w:webHidden/>
          </w:rPr>
          <w:instrText xml:space="preserve"> PAGEREF _Toc107481469 \h </w:instrText>
        </w:r>
        <w:r w:rsidR="00FA3E16">
          <w:rPr>
            <w:noProof/>
            <w:webHidden/>
          </w:rPr>
        </w:r>
        <w:r w:rsidR="00FA3E16">
          <w:rPr>
            <w:noProof/>
            <w:webHidden/>
          </w:rPr>
          <w:fldChar w:fldCharType="separate"/>
        </w:r>
        <w:r w:rsidR="005B2C21">
          <w:rPr>
            <w:noProof/>
            <w:webHidden/>
          </w:rPr>
          <w:t>4</w:t>
        </w:r>
        <w:r w:rsidR="00FA3E16">
          <w:rPr>
            <w:noProof/>
            <w:webHidden/>
          </w:rPr>
          <w:fldChar w:fldCharType="end"/>
        </w:r>
      </w:hyperlink>
    </w:p>
    <w:p w14:paraId="1DC7B196" w14:textId="6C4B15B4" w:rsidR="00FA3E16" w:rsidRDefault="00000000">
      <w:pPr>
        <w:pStyle w:val="TOC2"/>
        <w:rPr>
          <w:rFonts w:asciiTheme="minorHAnsi" w:eastAsiaTheme="minorEastAsia" w:hAnsiTheme="minorHAnsi" w:cstheme="minorBidi"/>
          <w:noProof/>
          <w:sz w:val="22"/>
          <w:szCs w:val="22"/>
        </w:rPr>
      </w:pPr>
      <w:hyperlink w:anchor="_Toc107481470" w:history="1">
        <w:r w:rsidR="00FA3E16" w:rsidRPr="007C284B">
          <w:rPr>
            <w:rStyle w:val="Hyperlink"/>
            <w:noProof/>
          </w:rPr>
          <w:t>1.3</w:t>
        </w:r>
        <w:r w:rsidR="00FA3E16">
          <w:rPr>
            <w:rFonts w:asciiTheme="minorHAnsi" w:eastAsiaTheme="minorEastAsia" w:hAnsiTheme="minorHAnsi" w:cstheme="minorBidi"/>
            <w:noProof/>
            <w:sz w:val="22"/>
            <w:szCs w:val="22"/>
          </w:rPr>
          <w:tab/>
        </w:r>
        <w:r w:rsidR="00FA3E16" w:rsidRPr="007C284B">
          <w:rPr>
            <w:rStyle w:val="Hyperlink"/>
            <w:noProof/>
          </w:rPr>
          <w:t>Cohort Growth</w:t>
        </w:r>
        <w:r w:rsidR="00FA3E16">
          <w:rPr>
            <w:noProof/>
            <w:webHidden/>
          </w:rPr>
          <w:tab/>
        </w:r>
        <w:r w:rsidR="00FA3E16">
          <w:rPr>
            <w:noProof/>
            <w:webHidden/>
          </w:rPr>
          <w:fldChar w:fldCharType="begin"/>
        </w:r>
        <w:r w:rsidR="00FA3E16">
          <w:rPr>
            <w:noProof/>
            <w:webHidden/>
          </w:rPr>
          <w:instrText xml:space="preserve"> PAGEREF _Toc107481470 \h </w:instrText>
        </w:r>
        <w:r w:rsidR="00FA3E16">
          <w:rPr>
            <w:noProof/>
            <w:webHidden/>
          </w:rPr>
        </w:r>
        <w:r w:rsidR="00FA3E16">
          <w:rPr>
            <w:noProof/>
            <w:webHidden/>
          </w:rPr>
          <w:fldChar w:fldCharType="separate"/>
        </w:r>
        <w:r w:rsidR="005B2C21">
          <w:rPr>
            <w:noProof/>
            <w:webHidden/>
          </w:rPr>
          <w:t>4</w:t>
        </w:r>
        <w:r w:rsidR="00FA3E16">
          <w:rPr>
            <w:noProof/>
            <w:webHidden/>
          </w:rPr>
          <w:fldChar w:fldCharType="end"/>
        </w:r>
      </w:hyperlink>
    </w:p>
    <w:p w14:paraId="10F48995" w14:textId="3236EC8D" w:rsidR="00FA3E16" w:rsidRDefault="00000000">
      <w:pPr>
        <w:pStyle w:val="TOC2"/>
        <w:rPr>
          <w:rFonts w:asciiTheme="minorHAnsi" w:eastAsiaTheme="minorEastAsia" w:hAnsiTheme="minorHAnsi" w:cstheme="minorBidi"/>
          <w:noProof/>
          <w:sz w:val="22"/>
          <w:szCs w:val="22"/>
        </w:rPr>
      </w:pPr>
      <w:hyperlink w:anchor="_Toc107481471" w:history="1">
        <w:r w:rsidR="00FA3E16" w:rsidRPr="007C284B">
          <w:rPr>
            <w:rStyle w:val="Hyperlink"/>
            <w:noProof/>
          </w:rPr>
          <w:t>1.4</w:t>
        </w:r>
        <w:r w:rsidR="00FA3E16">
          <w:rPr>
            <w:rFonts w:asciiTheme="minorHAnsi" w:eastAsiaTheme="minorEastAsia" w:hAnsiTheme="minorHAnsi" w:cstheme="minorBidi"/>
            <w:noProof/>
            <w:sz w:val="22"/>
            <w:szCs w:val="22"/>
          </w:rPr>
          <w:tab/>
        </w:r>
        <w:r w:rsidR="00FA3E16" w:rsidRPr="007C284B">
          <w:rPr>
            <w:rStyle w:val="Hyperlink"/>
            <w:noProof/>
          </w:rPr>
          <w:t>Soil and Dead Biomass Decay</w:t>
        </w:r>
        <w:r w:rsidR="00FA3E16">
          <w:rPr>
            <w:noProof/>
            <w:webHidden/>
          </w:rPr>
          <w:tab/>
        </w:r>
        <w:r w:rsidR="00FA3E16">
          <w:rPr>
            <w:noProof/>
            <w:webHidden/>
          </w:rPr>
          <w:fldChar w:fldCharType="begin"/>
        </w:r>
        <w:r w:rsidR="00FA3E16">
          <w:rPr>
            <w:noProof/>
            <w:webHidden/>
          </w:rPr>
          <w:instrText xml:space="preserve"> PAGEREF _Toc107481471 \h </w:instrText>
        </w:r>
        <w:r w:rsidR="00FA3E16">
          <w:rPr>
            <w:noProof/>
            <w:webHidden/>
          </w:rPr>
        </w:r>
        <w:r w:rsidR="00FA3E16">
          <w:rPr>
            <w:noProof/>
            <w:webHidden/>
          </w:rPr>
          <w:fldChar w:fldCharType="separate"/>
        </w:r>
        <w:r w:rsidR="005B2C21">
          <w:rPr>
            <w:noProof/>
            <w:webHidden/>
          </w:rPr>
          <w:t>5</w:t>
        </w:r>
        <w:r w:rsidR="00FA3E16">
          <w:rPr>
            <w:noProof/>
            <w:webHidden/>
          </w:rPr>
          <w:fldChar w:fldCharType="end"/>
        </w:r>
      </w:hyperlink>
    </w:p>
    <w:p w14:paraId="104ED48D" w14:textId="2D544BBD" w:rsidR="00FA3E16" w:rsidRDefault="00000000">
      <w:pPr>
        <w:pStyle w:val="TOC2"/>
        <w:rPr>
          <w:rFonts w:asciiTheme="minorHAnsi" w:eastAsiaTheme="minorEastAsia" w:hAnsiTheme="minorHAnsi" w:cstheme="minorBidi"/>
          <w:noProof/>
          <w:sz w:val="22"/>
          <w:szCs w:val="22"/>
        </w:rPr>
      </w:pPr>
      <w:hyperlink w:anchor="_Toc107481472" w:history="1">
        <w:r w:rsidR="00FA3E16" w:rsidRPr="007C284B">
          <w:rPr>
            <w:rStyle w:val="Hyperlink"/>
            <w:noProof/>
          </w:rPr>
          <w:t>1.5</w:t>
        </w:r>
        <w:r w:rsidR="00FA3E16">
          <w:rPr>
            <w:rFonts w:asciiTheme="minorHAnsi" w:eastAsiaTheme="minorEastAsia" w:hAnsiTheme="minorHAnsi" w:cstheme="minorBidi"/>
            <w:noProof/>
            <w:sz w:val="22"/>
            <w:szCs w:val="22"/>
          </w:rPr>
          <w:tab/>
        </w:r>
        <w:r w:rsidR="00FA3E16" w:rsidRPr="007C284B">
          <w:rPr>
            <w:rStyle w:val="Hyperlink"/>
            <w:noProof/>
          </w:rPr>
          <w:t>Initializing Biomass and Soil Properties</w:t>
        </w:r>
        <w:r w:rsidR="00FA3E16">
          <w:rPr>
            <w:noProof/>
            <w:webHidden/>
          </w:rPr>
          <w:tab/>
        </w:r>
        <w:r w:rsidR="00FA3E16">
          <w:rPr>
            <w:noProof/>
            <w:webHidden/>
          </w:rPr>
          <w:fldChar w:fldCharType="begin"/>
        </w:r>
        <w:r w:rsidR="00FA3E16">
          <w:rPr>
            <w:noProof/>
            <w:webHidden/>
          </w:rPr>
          <w:instrText xml:space="preserve"> PAGEREF _Toc107481472 \h </w:instrText>
        </w:r>
        <w:r w:rsidR="00FA3E16">
          <w:rPr>
            <w:noProof/>
            <w:webHidden/>
          </w:rPr>
        </w:r>
        <w:r w:rsidR="00FA3E16">
          <w:rPr>
            <w:noProof/>
            <w:webHidden/>
          </w:rPr>
          <w:fldChar w:fldCharType="separate"/>
        </w:r>
        <w:r w:rsidR="005B2C21">
          <w:rPr>
            <w:noProof/>
            <w:webHidden/>
          </w:rPr>
          <w:t>5</w:t>
        </w:r>
        <w:r w:rsidR="00FA3E16">
          <w:rPr>
            <w:noProof/>
            <w:webHidden/>
          </w:rPr>
          <w:fldChar w:fldCharType="end"/>
        </w:r>
      </w:hyperlink>
    </w:p>
    <w:p w14:paraId="3B3CDA46" w14:textId="7105A99E" w:rsidR="00FA3E16" w:rsidRDefault="00000000">
      <w:pPr>
        <w:pStyle w:val="TOC2"/>
        <w:rPr>
          <w:rFonts w:asciiTheme="minorHAnsi" w:eastAsiaTheme="minorEastAsia" w:hAnsiTheme="minorHAnsi" w:cstheme="minorBidi"/>
          <w:noProof/>
          <w:sz w:val="22"/>
          <w:szCs w:val="22"/>
        </w:rPr>
      </w:pPr>
      <w:hyperlink w:anchor="_Toc107481473" w:history="1">
        <w:r w:rsidR="00FA3E16" w:rsidRPr="007C284B">
          <w:rPr>
            <w:rStyle w:val="Hyperlink"/>
            <w:noProof/>
          </w:rPr>
          <w:t>1.6</w:t>
        </w:r>
        <w:r w:rsidR="00FA3E16">
          <w:rPr>
            <w:rFonts w:asciiTheme="minorHAnsi" w:eastAsiaTheme="minorEastAsia" w:hAnsiTheme="minorHAnsi" w:cstheme="minorBidi"/>
            <w:noProof/>
            <w:sz w:val="22"/>
            <w:szCs w:val="22"/>
          </w:rPr>
          <w:tab/>
        </w:r>
        <w:r w:rsidR="00FA3E16" w:rsidRPr="007C284B">
          <w:rPr>
            <w:rStyle w:val="Hyperlink"/>
            <w:noProof/>
          </w:rPr>
          <w:t>Interactions with Disturbances</w:t>
        </w:r>
        <w:r w:rsidR="00FA3E16">
          <w:rPr>
            <w:noProof/>
            <w:webHidden/>
          </w:rPr>
          <w:tab/>
        </w:r>
        <w:r w:rsidR="00FA3E16">
          <w:rPr>
            <w:noProof/>
            <w:webHidden/>
          </w:rPr>
          <w:fldChar w:fldCharType="begin"/>
        </w:r>
        <w:r w:rsidR="00FA3E16">
          <w:rPr>
            <w:noProof/>
            <w:webHidden/>
          </w:rPr>
          <w:instrText xml:space="preserve"> PAGEREF _Toc107481473 \h </w:instrText>
        </w:r>
        <w:r w:rsidR="00FA3E16">
          <w:rPr>
            <w:noProof/>
            <w:webHidden/>
          </w:rPr>
        </w:r>
        <w:r w:rsidR="00FA3E16">
          <w:rPr>
            <w:noProof/>
            <w:webHidden/>
          </w:rPr>
          <w:fldChar w:fldCharType="separate"/>
        </w:r>
        <w:r w:rsidR="005B2C21">
          <w:rPr>
            <w:noProof/>
            <w:webHidden/>
          </w:rPr>
          <w:t>5</w:t>
        </w:r>
        <w:r w:rsidR="00FA3E16">
          <w:rPr>
            <w:noProof/>
            <w:webHidden/>
          </w:rPr>
          <w:fldChar w:fldCharType="end"/>
        </w:r>
      </w:hyperlink>
    </w:p>
    <w:p w14:paraId="288E79FC" w14:textId="33AF62D4" w:rsidR="00FA3E16" w:rsidRDefault="00000000">
      <w:pPr>
        <w:pStyle w:val="TOC2"/>
        <w:rPr>
          <w:rFonts w:asciiTheme="minorHAnsi" w:eastAsiaTheme="minorEastAsia" w:hAnsiTheme="minorHAnsi" w:cstheme="minorBidi"/>
          <w:noProof/>
          <w:sz w:val="22"/>
          <w:szCs w:val="22"/>
        </w:rPr>
      </w:pPr>
      <w:hyperlink w:anchor="_Toc107481474" w:history="1">
        <w:r w:rsidR="00FA3E16" w:rsidRPr="007C284B">
          <w:rPr>
            <w:rStyle w:val="Hyperlink"/>
            <w:noProof/>
          </w:rPr>
          <w:t>1.7</w:t>
        </w:r>
        <w:r w:rsidR="00FA3E16">
          <w:rPr>
            <w:rFonts w:asciiTheme="minorHAnsi" w:eastAsiaTheme="minorEastAsia" w:hAnsiTheme="minorHAnsi" w:cstheme="minorBidi"/>
            <w:noProof/>
            <w:sz w:val="22"/>
            <w:szCs w:val="22"/>
          </w:rPr>
          <w:tab/>
        </w:r>
        <w:r w:rsidR="00FA3E16" w:rsidRPr="007C284B">
          <w:rPr>
            <w:rStyle w:val="Hyperlink"/>
            <w:noProof/>
          </w:rPr>
          <w:t>Available Light</w:t>
        </w:r>
        <w:r w:rsidR="00FA3E16">
          <w:rPr>
            <w:noProof/>
            <w:webHidden/>
          </w:rPr>
          <w:tab/>
        </w:r>
        <w:r w:rsidR="00FA3E16">
          <w:rPr>
            <w:noProof/>
            <w:webHidden/>
          </w:rPr>
          <w:fldChar w:fldCharType="begin"/>
        </w:r>
        <w:r w:rsidR="00FA3E16">
          <w:rPr>
            <w:noProof/>
            <w:webHidden/>
          </w:rPr>
          <w:instrText xml:space="preserve"> PAGEREF _Toc107481474 \h </w:instrText>
        </w:r>
        <w:r w:rsidR="00FA3E16">
          <w:rPr>
            <w:noProof/>
            <w:webHidden/>
          </w:rPr>
        </w:r>
        <w:r w:rsidR="00FA3E16">
          <w:rPr>
            <w:noProof/>
            <w:webHidden/>
          </w:rPr>
          <w:fldChar w:fldCharType="separate"/>
        </w:r>
        <w:r w:rsidR="005B2C21">
          <w:rPr>
            <w:noProof/>
            <w:webHidden/>
          </w:rPr>
          <w:t>5</w:t>
        </w:r>
        <w:r w:rsidR="00FA3E16">
          <w:rPr>
            <w:noProof/>
            <w:webHidden/>
          </w:rPr>
          <w:fldChar w:fldCharType="end"/>
        </w:r>
      </w:hyperlink>
    </w:p>
    <w:p w14:paraId="7CEA881E" w14:textId="0321E475" w:rsidR="00FA3E16" w:rsidRDefault="00000000">
      <w:pPr>
        <w:pStyle w:val="TOC2"/>
        <w:rPr>
          <w:rFonts w:asciiTheme="minorHAnsi" w:eastAsiaTheme="minorEastAsia" w:hAnsiTheme="minorHAnsi" w:cstheme="minorBidi"/>
          <w:noProof/>
          <w:sz w:val="22"/>
          <w:szCs w:val="22"/>
        </w:rPr>
      </w:pPr>
      <w:hyperlink w:anchor="_Toc107481475" w:history="1">
        <w:r w:rsidR="00FA3E16" w:rsidRPr="007C284B">
          <w:rPr>
            <w:rStyle w:val="Hyperlink"/>
            <w:noProof/>
          </w:rPr>
          <w:t>1.8</w:t>
        </w:r>
        <w:r w:rsidR="00FA3E16">
          <w:rPr>
            <w:rFonts w:asciiTheme="minorHAnsi" w:eastAsiaTheme="minorEastAsia" w:hAnsiTheme="minorHAnsi" w:cstheme="minorBidi"/>
            <w:noProof/>
            <w:sz w:val="22"/>
            <w:szCs w:val="22"/>
          </w:rPr>
          <w:tab/>
        </w:r>
        <w:r w:rsidR="00FA3E16" w:rsidRPr="007C284B">
          <w:rPr>
            <w:rStyle w:val="Hyperlink"/>
            <w:noProof/>
          </w:rPr>
          <w:t>Cohort Reproduction – Disturbance Interactions</w:t>
        </w:r>
        <w:r w:rsidR="00FA3E16">
          <w:rPr>
            <w:noProof/>
            <w:webHidden/>
          </w:rPr>
          <w:tab/>
        </w:r>
        <w:r w:rsidR="00FA3E16">
          <w:rPr>
            <w:noProof/>
            <w:webHidden/>
          </w:rPr>
          <w:fldChar w:fldCharType="begin"/>
        </w:r>
        <w:r w:rsidR="00FA3E16">
          <w:rPr>
            <w:noProof/>
            <w:webHidden/>
          </w:rPr>
          <w:instrText xml:space="preserve"> PAGEREF _Toc107481475 \h </w:instrText>
        </w:r>
        <w:r w:rsidR="00FA3E16">
          <w:rPr>
            <w:noProof/>
            <w:webHidden/>
          </w:rPr>
        </w:r>
        <w:r w:rsidR="00FA3E16">
          <w:rPr>
            <w:noProof/>
            <w:webHidden/>
          </w:rPr>
          <w:fldChar w:fldCharType="separate"/>
        </w:r>
        <w:r w:rsidR="005B2C21">
          <w:rPr>
            <w:noProof/>
            <w:webHidden/>
          </w:rPr>
          <w:t>5</w:t>
        </w:r>
        <w:r w:rsidR="00FA3E16">
          <w:rPr>
            <w:noProof/>
            <w:webHidden/>
          </w:rPr>
          <w:fldChar w:fldCharType="end"/>
        </w:r>
      </w:hyperlink>
    </w:p>
    <w:p w14:paraId="4C74E35B" w14:textId="3D79B106" w:rsidR="00FA3E16" w:rsidRDefault="00000000">
      <w:pPr>
        <w:pStyle w:val="TOC2"/>
        <w:rPr>
          <w:rFonts w:asciiTheme="minorHAnsi" w:eastAsiaTheme="minorEastAsia" w:hAnsiTheme="minorHAnsi" w:cstheme="minorBidi"/>
          <w:noProof/>
          <w:sz w:val="22"/>
          <w:szCs w:val="22"/>
        </w:rPr>
      </w:pPr>
      <w:hyperlink w:anchor="_Toc107481476" w:history="1">
        <w:r w:rsidR="00FA3E16" w:rsidRPr="007C284B">
          <w:rPr>
            <w:rStyle w:val="Hyperlink"/>
            <w:noProof/>
          </w:rPr>
          <w:t>1.9</w:t>
        </w:r>
        <w:r w:rsidR="00FA3E16">
          <w:rPr>
            <w:rFonts w:asciiTheme="minorHAnsi" w:eastAsiaTheme="minorEastAsia" w:hAnsiTheme="minorHAnsi" w:cstheme="minorBidi"/>
            <w:noProof/>
            <w:sz w:val="22"/>
            <w:szCs w:val="22"/>
          </w:rPr>
          <w:tab/>
        </w:r>
        <w:r w:rsidR="00FA3E16" w:rsidRPr="007C284B">
          <w:rPr>
            <w:rStyle w:val="Hyperlink"/>
            <w:noProof/>
          </w:rPr>
          <w:t>Cohort Reproduction – Initial Biomass</w:t>
        </w:r>
        <w:r w:rsidR="00FA3E16">
          <w:rPr>
            <w:noProof/>
            <w:webHidden/>
          </w:rPr>
          <w:tab/>
        </w:r>
        <w:r w:rsidR="00FA3E16">
          <w:rPr>
            <w:noProof/>
            <w:webHidden/>
          </w:rPr>
          <w:fldChar w:fldCharType="begin"/>
        </w:r>
        <w:r w:rsidR="00FA3E16">
          <w:rPr>
            <w:noProof/>
            <w:webHidden/>
          </w:rPr>
          <w:instrText xml:space="preserve"> PAGEREF _Toc107481476 \h </w:instrText>
        </w:r>
        <w:r w:rsidR="00FA3E16">
          <w:rPr>
            <w:noProof/>
            <w:webHidden/>
          </w:rPr>
        </w:r>
        <w:r w:rsidR="00FA3E16">
          <w:rPr>
            <w:noProof/>
            <w:webHidden/>
          </w:rPr>
          <w:fldChar w:fldCharType="separate"/>
        </w:r>
        <w:r w:rsidR="005B2C21">
          <w:rPr>
            <w:noProof/>
            <w:webHidden/>
          </w:rPr>
          <w:t>5</w:t>
        </w:r>
        <w:r w:rsidR="00FA3E16">
          <w:rPr>
            <w:noProof/>
            <w:webHidden/>
          </w:rPr>
          <w:fldChar w:fldCharType="end"/>
        </w:r>
      </w:hyperlink>
    </w:p>
    <w:p w14:paraId="3B42E8A9" w14:textId="595AD761" w:rsidR="00FA3E16" w:rsidRDefault="00000000">
      <w:pPr>
        <w:pStyle w:val="TOC2"/>
        <w:rPr>
          <w:rFonts w:asciiTheme="minorHAnsi" w:eastAsiaTheme="minorEastAsia" w:hAnsiTheme="minorHAnsi" w:cstheme="minorBidi"/>
          <w:noProof/>
          <w:sz w:val="22"/>
          <w:szCs w:val="22"/>
        </w:rPr>
      </w:pPr>
      <w:hyperlink w:anchor="_Toc107481477" w:history="1">
        <w:r w:rsidR="00FA3E16" w:rsidRPr="007C284B">
          <w:rPr>
            <w:rStyle w:val="Hyperlink"/>
            <w:noProof/>
          </w:rPr>
          <w:t>1.10</w:t>
        </w:r>
        <w:r w:rsidR="00FA3E16">
          <w:rPr>
            <w:rFonts w:asciiTheme="minorHAnsi" w:eastAsiaTheme="minorEastAsia" w:hAnsiTheme="minorHAnsi" w:cstheme="minorBidi"/>
            <w:noProof/>
            <w:sz w:val="22"/>
            <w:szCs w:val="22"/>
          </w:rPr>
          <w:tab/>
        </w:r>
        <w:r w:rsidR="00FA3E16" w:rsidRPr="007C284B">
          <w:rPr>
            <w:rStyle w:val="Hyperlink"/>
            <w:noProof/>
          </w:rPr>
          <w:t>Cohort Senescence</w:t>
        </w:r>
        <w:r w:rsidR="00FA3E16">
          <w:rPr>
            <w:noProof/>
            <w:webHidden/>
          </w:rPr>
          <w:tab/>
        </w:r>
        <w:r w:rsidR="00FA3E16">
          <w:rPr>
            <w:noProof/>
            <w:webHidden/>
          </w:rPr>
          <w:fldChar w:fldCharType="begin"/>
        </w:r>
        <w:r w:rsidR="00FA3E16">
          <w:rPr>
            <w:noProof/>
            <w:webHidden/>
          </w:rPr>
          <w:instrText xml:space="preserve"> PAGEREF _Toc107481477 \h </w:instrText>
        </w:r>
        <w:r w:rsidR="00FA3E16">
          <w:rPr>
            <w:noProof/>
            <w:webHidden/>
          </w:rPr>
        </w:r>
        <w:r w:rsidR="00FA3E16">
          <w:rPr>
            <w:noProof/>
            <w:webHidden/>
          </w:rPr>
          <w:fldChar w:fldCharType="separate"/>
        </w:r>
        <w:r w:rsidR="005B2C21">
          <w:rPr>
            <w:noProof/>
            <w:webHidden/>
          </w:rPr>
          <w:t>5</w:t>
        </w:r>
        <w:r w:rsidR="00FA3E16">
          <w:rPr>
            <w:noProof/>
            <w:webHidden/>
          </w:rPr>
          <w:fldChar w:fldCharType="end"/>
        </w:r>
      </w:hyperlink>
    </w:p>
    <w:p w14:paraId="10E463A1" w14:textId="6C9E0291" w:rsidR="00FA3E16" w:rsidRDefault="00000000">
      <w:pPr>
        <w:pStyle w:val="TOC2"/>
        <w:rPr>
          <w:rFonts w:asciiTheme="minorHAnsi" w:eastAsiaTheme="minorEastAsia" w:hAnsiTheme="minorHAnsi" w:cstheme="minorBidi"/>
          <w:noProof/>
          <w:sz w:val="22"/>
          <w:szCs w:val="22"/>
        </w:rPr>
      </w:pPr>
      <w:hyperlink w:anchor="_Toc107481478" w:history="1">
        <w:r w:rsidR="00FA3E16" w:rsidRPr="007C284B">
          <w:rPr>
            <w:rStyle w:val="Hyperlink"/>
            <w:noProof/>
          </w:rPr>
          <w:t>1.11</w:t>
        </w:r>
        <w:r w:rsidR="00FA3E16">
          <w:rPr>
            <w:rFonts w:asciiTheme="minorHAnsi" w:eastAsiaTheme="minorEastAsia" w:hAnsiTheme="minorHAnsi" w:cstheme="minorBidi"/>
            <w:noProof/>
            <w:sz w:val="22"/>
            <w:szCs w:val="22"/>
          </w:rPr>
          <w:tab/>
        </w:r>
        <w:r w:rsidR="00FA3E16" w:rsidRPr="007C284B">
          <w:rPr>
            <w:rStyle w:val="Hyperlink"/>
            <w:noProof/>
          </w:rPr>
          <w:t>Major Releases</w:t>
        </w:r>
        <w:r w:rsidR="00FA3E16">
          <w:rPr>
            <w:noProof/>
            <w:webHidden/>
          </w:rPr>
          <w:tab/>
        </w:r>
        <w:r w:rsidR="00FA3E16">
          <w:rPr>
            <w:noProof/>
            <w:webHidden/>
          </w:rPr>
          <w:fldChar w:fldCharType="begin"/>
        </w:r>
        <w:r w:rsidR="00FA3E16">
          <w:rPr>
            <w:noProof/>
            <w:webHidden/>
          </w:rPr>
          <w:instrText xml:space="preserve"> PAGEREF _Toc107481478 \h </w:instrText>
        </w:r>
        <w:r w:rsidR="00FA3E16">
          <w:rPr>
            <w:noProof/>
            <w:webHidden/>
          </w:rPr>
        </w:r>
        <w:r w:rsidR="00FA3E16">
          <w:rPr>
            <w:noProof/>
            <w:webHidden/>
          </w:rPr>
          <w:fldChar w:fldCharType="separate"/>
        </w:r>
        <w:r w:rsidR="005B2C21">
          <w:rPr>
            <w:noProof/>
            <w:webHidden/>
          </w:rPr>
          <w:t>6</w:t>
        </w:r>
        <w:r w:rsidR="00FA3E16">
          <w:rPr>
            <w:noProof/>
            <w:webHidden/>
          </w:rPr>
          <w:fldChar w:fldCharType="end"/>
        </w:r>
      </w:hyperlink>
    </w:p>
    <w:p w14:paraId="24CECEDD" w14:textId="32542182" w:rsidR="00FA3E16" w:rsidRDefault="00000000">
      <w:pPr>
        <w:pStyle w:val="TOC3"/>
        <w:rPr>
          <w:rFonts w:asciiTheme="minorHAnsi" w:eastAsiaTheme="minorEastAsia" w:hAnsiTheme="minorHAnsi" w:cstheme="minorBidi"/>
          <w:i w:val="0"/>
          <w:iCs w:val="0"/>
          <w:noProof/>
          <w:sz w:val="22"/>
          <w:szCs w:val="22"/>
        </w:rPr>
      </w:pPr>
      <w:hyperlink w:anchor="_Toc107481479" w:history="1">
        <w:r w:rsidR="00FA3E16" w:rsidRPr="007C284B">
          <w:rPr>
            <w:rStyle w:val="Hyperlink"/>
            <w:noProof/>
          </w:rPr>
          <w:t>1.11.1</w:t>
        </w:r>
        <w:r w:rsidR="00FA3E16">
          <w:rPr>
            <w:rFonts w:asciiTheme="minorHAnsi" w:eastAsiaTheme="minorEastAsia" w:hAnsiTheme="minorHAnsi" w:cstheme="minorBidi"/>
            <w:i w:val="0"/>
            <w:iCs w:val="0"/>
            <w:noProof/>
            <w:sz w:val="22"/>
            <w:szCs w:val="22"/>
          </w:rPr>
          <w:tab/>
        </w:r>
        <w:r w:rsidR="00FA3E16" w:rsidRPr="007C284B">
          <w:rPr>
            <w:rStyle w:val="Hyperlink"/>
            <w:noProof/>
          </w:rPr>
          <w:t>Version 6.10 (April 2022)</w:t>
        </w:r>
        <w:r w:rsidR="00FA3E16">
          <w:rPr>
            <w:noProof/>
            <w:webHidden/>
          </w:rPr>
          <w:tab/>
        </w:r>
        <w:r w:rsidR="00FA3E16">
          <w:rPr>
            <w:noProof/>
            <w:webHidden/>
          </w:rPr>
          <w:fldChar w:fldCharType="begin"/>
        </w:r>
        <w:r w:rsidR="00FA3E16">
          <w:rPr>
            <w:noProof/>
            <w:webHidden/>
          </w:rPr>
          <w:instrText xml:space="preserve"> PAGEREF _Toc107481479 \h </w:instrText>
        </w:r>
        <w:r w:rsidR="00FA3E16">
          <w:rPr>
            <w:noProof/>
            <w:webHidden/>
          </w:rPr>
        </w:r>
        <w:r w:rsidR="00FA3E16">
          <w:rPr>
            <w:noProof/>
            <w:webHidden/>
          </w:rPr>
          <w:fldChar w:fldCharType="separate"/>
        </w:r>
        <w:r w:rsidR="005B2C21">
          <w:rPr>
            <w:noProof/>
            <w:webHidden/>
          </w:rPr>
          <w:t>6</w:t>
        </w:r>
        <w:r w:rsidR="00FA3E16">
          <w:rPr>
            <w:noProof/>
            <w:webHidden/>
          </w:rPr>
          <w:fldChar w:fldCharType="end"/>
        </w:r>
      </w:hyperlink>
    </w:p>
    <w:p w14:paraId="2CE2B0AE" w14:textId="7FA8745C" w:rsidR="00FA3E16" w:rsidRDefault="00000000">
      <w:pPr>
        <w:pStyle w:val="TOC3"/>
        <w:rPr>
          <w:rFonts w:asciiTheme="minorHAnsi" w:eastAsiaTheme="minorEastAsia" w:hAnsiTheme="minorHAnsi" w:cstheme="minorBidi"/>
          <w:i w:val="0"/>
          <w:iCs w:val="0"/>
          <w:noProof/>
          <w:sz w:val="22"/>
          <w:szCs w:val="22"/>
        </w:rPr>
      </w:pPr>
      <w:hyperlink w:anchor="_Toc107481480" w:history="1">
        <w:r w:rsidR="00FA3E16" w:rsidRPr="007C284B">
          <w:rPr>
            <w:rStyle w:val="Hyperlink"/>
            <w:noProof/>
            <w:lang w:eastAsia="ja-JP"/>
          </w:rPr>
          <w:t>1.11.2</w:t>
        </w:r>
        <w:r w:rsidR="00FA3E16">
          <w:rPr>
            <w:rFonts w:asciiTheme="minorHAnsi" w:eastAsiaTheme="minorEastAsia" w:hAnsiTheme="minorHAnsi" w:cstheme="minorBidi"/>
            <w:i w:val="0"/>
            <w:iCs w:val="0"/>
            <w:noProof/>
            <w:sz w:val="22"/>
            <w:szCs w:val="22"/>
          </w:rPr>
          <w:tab/>
        </w:r>
        <w:r w:rsidR="00FA3E16" w:rsidRPr="007C284B">
          <w:rPr>
            <w:rStyle w:val="Hyperlink"/>
            <w:noProof/>
            <w:lang w:eastAsia="ja-JP"/>
          </w:rPr>
          <w:t>Version 6.8 and 6.9 (January 2022)</w:t>
        </w:r>
        <w:r w:rsidR="00FA3E16">
          <w:rPr>
            <w:noProof/>
            <w:webHidden/>
          </w:rPr>
          <w:tab/>
        </w:r>
        <w:r w:rsidR="00FA3E16">
          <w:rPr>
            <w:noProof/>
            <w:webHidden/>
          </w:rPr>
          <w:fldChar w:fldCharType="begin"/>
        </w:r>
        <w:r w:rsidR="00FA3E16">
          <w:rPr>
            <w:noProof/>
            <w:webHidden/>
          </w:rPr>
          <w:instrText xml:space="preserve"> PAGEREF _Toc107481480 \h </w:instrText>
        </w:r>
        <w:r w:rsidR="00FA3E16">
          <w:rPr>
            <w:noProof/>
            <w:webHidden/>
          </w:rPr>
        </w:r>
        <w:r w:rsidR="00FA3E16">
          <w:rPr>
            <w:noProof/>
            <w:webHidden/>
          </w:rPr>
          <w:fldChar w:fldCharType="separate"/>
        </w:r>
        <w:r w:rsidR="005B2C21">
          <w:rPr>
            <w:noProof/>
            <w:webHidden/>
          </w:rPr>
          <w:t>6</w:t>
        </w:r>
        <w:r w:rsidR="00FA3E16">
          <w:rPr>
            <w:noProof/>
            <w:webHidden/>
          </w:rPr>
          <w:fldChar w:fldCharType="end"/>
        </w:r>
      </w:hyperlink>
    </w:p>
    <w:p w14:paraId="0FA0C620" w14:textId="74A02412" w:rsidR="00FA3E16" w:rsidRDefault="00000000">
      <w:pPr>
        <w:pStyle w:val="TOC3"/>
        <w:rPr>
          <w:rFonts w:asciiTheme="minorHAnsi" w:eastAsiaTheme="minorEastAsia" w:hAnsiTheme="minorHAnsi" w:cstheme="minorBidi"/>
          <w:i w:val="0"/>
          <w:iCs w:val="0"/>
          <w:noProof/>
          <w:sz w:val="22"/>
          <w:szCs w:val="22"/>
        </w:rPr>
      </w:pPr>
      <w:hyperlink w:anchor="_Toc107481481" w:history="1">
        <w:r w:rsidR="00FA3E16" w:rsidRPr="007C284B">
          <w:rPr>
            <w:rStyle w:val="Hyperlink"/>
            <w:noProof/>
            <w:lang w:eastAsia="ja-JP"/>
          </w:rPr>
          <w:t>1.11.3</w:t>
        </w:r>
        <w:r w:rsidR="00FA3E16">
          <w:rPr>
            <w:rFonts w:asciiTheme="minorHAnsi" w:eastAsiaTheme="minorEastAsia" w:hAnsiTheme="minorHAnsi" w:cstheme="minorBidi"/>
            <w:i w:val="0"/>
            <w:iCs w:val="0"/>
            <w:noProof/>
            <w:sz w:val="22"/>
            <w:szCs w:val="22"/>
          </w:rPr>
          <w:tab/>
        </w:r>
        <w:r w:rsidR="00FA3E16" w:rsidRPr="007C284B">
          <w:rPr>
            <w:rStyle w:val="Hyperlink"/>
            <w:noProof/>
            <w:lang w:eastAsia="ja-JP"/>
          </w:rPr>
          <w:t>Version 6.7 (May 2021)</w:t>
        </w:r>
        <w:r w:rsidR="00FA3E16">
          <w:rPr>
            <w:noProof/>
            <w:webHidden/>
          </w:rPr>
          <w:tab/>
        </w:r>
        <w:r w:rsidR="00FA3E16">
          <w:rPr>
            <w:noProof/>
            <w:webHidden/>
          </w:rPr>
          <w:fldChar w:fldCharType="begin"/>
        </w:r>
        <w:r w:rsidR="00FA3E16">
          <w:rPr>
            <w:noProof/>
            <w:webHidden/>
          </w:rPr>
          <w:instrText xml:space="preserve"> PAGEREF _Toc107481481 \h </w:instrText>
        </w:r>
        <w:r w:rsidR="00FA3E16">
          <w:rPr>
            <w:noProof/>
            <w:webHidden/>
          </w:rPr>
        </w:r>
        <w:r w:rsidR="00FA3E16">
          <w:rPr>
            <w:noProof/>
            <w:webHidden/>
          </w:rPr>
          <w:fldChar w:fldCharType="separate"/>
        </w:r>
        <w:r w:rsidR="005B2C21">
          <w:rPr>
            <w:noProof/>
            <w:webHidden/>
          </w:rPr>
          <w:t>7</w:t>
        </w:r>
        <w:r w:rsidR="00FA3E16">
          <w:rPr>
            <w:noProof/>
            <w:webHidden/>
          </w:rPr>
          <w:fldChar w:fldCharType="end"/>
        </w:r>
      </w:hyperlink>
    </w:p>
    <w:p w14:paraId="25DD74F8" w14:textId="592B87B6" w:rsidR="00FA3E16" w:rsidRDefault="00000000">
      <w:pPr>
        <w:pStyle w:val="TOC3"/>
        <w:rPr>
          <w:rFonts w:asciiTheme="minorHAnsi" w:eastAsiaTheme="minorEastAsia" w:hAnsiTheme="minorHAnsi" w:cstheme="minorBidi"/>
          <w:i w:val="0"/>
          <w:iCs w:val="0"/>
          <w:noProof/>
          <w:sz w:val="22"/>
          <w:szCs w:val="22"/>
        </w:rPr>
      </w:pPr>
      <w:hyperlink w:anchor="_Toc107481482" w:history="1">
        <w:r w:rsidR="00FA3E16" w:rsidRPr="007C284B">
          <w:rPr>
            <w:rStyle w:val="Hyperlink"/>
            <w:noProof/>
            <w:lang w:eastAsia="ja-JP"/>
          </w:rPr>
          <w:t>1.11.4</w:t>
        </w:r>
        <w:r w:rsidR="00FA3E16">
          <w:rPr>
            <w:rFonts w:asciiTheme="minorHAnsi" w:eastAsiaTheme="minorEastAsia" w:hAnsiTheme="minorHAnsi" w:cstheme="minorBidi"/>
            <w:i w:val="0"/>
            <w:iCs w:val="0"/>
            <w:noProof/>
            <w:sz w:val="22"/>
            <w:szCs w:val="22"/>
          </w:rPr>
          <w:tab/>
        </w:r>
        <w:r w:rsidR="00FA3E16" w:rsidRPr="007C284B">
          <w:rPr>
            <w:rStyle w:val="Hyperlink"/>
            <w:noProof/>
            <w:lang w:eastAsia="ja-JP"/>
          </w:rPr>
          <w:t>Version 6.6 (February 2021)</w:t>
        </w:r>
        <w:r w:rsidR="00FA3E16">
          <w:rPr>
            <w:noProof/>
            <w:webHidden/>
          </w:rPr>
          <w:tab/>
        </w:r>
        <w:r w:rsidR="00FA3E16">
          <w:rPr>
            <w:noProof/>
            <w:webHidden/>
          </w:rPr>
          <w:fldChar w:fldCharType="begin"/>
        </w:r>
        <w:r w:rsidR="00FA3E16">
          <w:rPr>
            <w:noProof/>
            <w:webHidden/>
          </w:rPr>
          <w:instrText xml:space="preserve"> PAGEREF _Toc107481482 \h </w:instrText>
        </w:r>
        <w:r w:rsidR="00FA3E16">
          <w:rPr>
            <w:noProof/>
            <w:webHidden/>
          </w:rPr>
        </w:r>
        <w:r w:rsidR="00FA3E16">
          <w:rPr>
            <w:noProof/>
            <w:webHidden/>
          </w:rPr>
          <w:fldChar w:fldCharType="separate"/>
        </w:r>
        <w:r w:rsidR="005B2C21">
          <w:rPr>
            <w:noProof/>
            <w:webHidden/>
          </w:rPr>
          <w:t>7</w:t>
        </w:r>
        <w:r w:rsidR="00FA3E16">
          <w:rPr>
            <w:noProof/>
            <w:webHidden/>
          </w:rPr>
          <w:fldChar w:fldCharType="end"/>
        </w:r>
      </w:hyperlink>
    </w:p>
    <w:p w14:paraId="3BDD228A" w14:textId="787380C4" w:rsidR="00FA3E16" w:rsidRDefault="00000000">
      <w:pPr>
        <w:pStyle w:val="TOC3"/>
        <w:rPr>
          <w:rFonts w:asciiTheme="minorHAnsi" w:eastAsiaTheme="minorEastAsia" w:hAnsiTheme="minorHAnsi" w:cstheme="minorBidi"/>
          <w:i w:val="0"/>
          <w:iCs w:val="0"/>
          <w:noProof/>
          <w:sz w:val="22"/>
          <w:szCs w:val="22"/>
        </w:rPr>
      </w:pPr>
      <w:hyperlink w:anchor="_Toc107481483" w:history="1">
        <w:r w:rsidR="00FA3E16" w:rsidRPr="007C284B">
          <w:rPr>
            <w:rStyle w:val="Hyperlink"/>
            <w:noProof/>
            <w:lang w:eastAsia="ja-JP"/>
          </w:rPr>
          <w:t>1.11.5</w:t>
        </w:r>
        <w:r w:rsidR="00FA3E16">
          <w:rPr>
            <w:rFonts w:asciiTheme="minorHAnsi" w:eastAsiaTheme="minorEastAsia" w:hAnsiTheme="minorHAnsi" w:cstheme="minorBidi"/>
            <w:i w:val="0"/>
            <w:iCs w:val="0"/>
            <w:noProof/>
            <w:sz w:val="22"/>
            <w:szCs w:val="22"/>
          </w:rPr>
          <w:tab/>
        </w:r>
        <w:r w:rsidR="00FA3E16" w:rsidRPr="007C284B">
          <w:rPr>
            <w:rStyle w:val="Hyperlink"/>
            <w:noProof/>
            <w:lang w:eastAsia="ja-JP"/>
          </w:rPr>
          <w:t>Version 6.5 (September 2020)</w:t>
        </w:r>
        <w:r w:rsidR="00FA3E16">
          <w:rPr>
            <w:noProof/>
            <w:webHidden/>
          </w:rPr>
          <w:tab/>
        </w:r>
        <w:r w:rsidR="00FA3E16">
          <w:rPr>
            <w:noProof/>
            <w:webHidden/>
          </w:rPr>
          <w:fldChar w:fldCharType="begin"/>
        </w:r>
        <w:r w:rsidR="00FA3E16">
          <w:rPr>
            <w:noProof/>
            <w:webHidden/>
          </w:rPr>
          <w:instrText xml:space="preserve"> PAGEREF _Toc107481483 \h </w:instrText>
        </w:r>
        <w:r w:rsidR="00FA3E16">
          <w:rPr>
            <w:noProof/>
            <w:webHidden/>
          </w:rPr>
        </w:r>
        <w:r w:rsidR="00FA3E16">
          <w:rPr>
            <w:noProof/>
            <w:webHidden/>
          </w:rPr>
          <w:fldChar w:fldCharType="separate"/>
        </w:r>
        <w:r w:rsidR="005B2C21">
          <w:rPr>
            <w:noProof/>
            <w:webHidden/>
          </w:rPr>
          <w:t>8</w:t>
        </w:r>
        <w:r w:rsidR="00FA3E16">
          <w:rPr>
            <w:noProof/>
            <w:webHidden/>
          </w:rPr>
          <w:fldChar w:fldCharType="end"/>
        </w:r>
      </w:hyperlink>
    </w:p>
    <w:p w14:paraId="2D82D6CF" w14:textId="395679C3" w:rsidR="00FA3E16" w:rsidRDefault="00000000">
      <w:pPr>
        <w:pStyle w:val="TOC3"/>
        <w:rPr>
          <w:rFonts w:asciiTheme="minorHAnsi" w:eastAsiaTheme="minorEastAsia" w:hAnsiTheme="minorHAnsi" w:cstheme="minorBidi"/>
          <w:i w:val="0"/>
          <w:iCs w:val="0"/>
          <w:noProof/>
          <w:sz w:val="22"/>
          <w:szCs w:val="22"/>
        </w:rPr>
      </w:pPr>
      <w:hyperlink w:anchor="_Toc107481484" w:history="1">
        <w:r w:rsidR="00FA3E16" w:rsidRPr="007C284B">
          <w:rPr>
            <w:rStyle w:val="Hyperlink"/>
            <w:noProof/>
            <w:lang w:eastAsia="ja-JP"/>
          </w:rPr>
          <w:t>1.11.6</w:t>
        </w:r>
        <w:r w:rsidR="00FA3E16">
          <w:rPr>
            <w:rFonts w:asciiTheme="minorHAnsi" w:eastAsiaTheme="minorEastAsia" w:hAnsiTheme="minorHAnsi" w:cstheme="minorBidi"/>
            <w:i w:val="0"/>
            <w:iCs w:val="0"/>
            <w:noProof/>
            <w:sz w:val="22"/>
            <w:szCs w:val="22"/>
          </w:rPr>
          <w:tab/>
        </w:r>
        <w:r w:rsidR="00FA3E16" w:rsidRPr="007C284B">
          <w:rPr>
            <w:rStyle w:val="Hyperlink"/>
            <w:noProof/>
            <w:lang w:eastAsia="ja-JP"/>
          </w:rPr>
          <w:t>Version 6.4 (May 2020)</w:t>
        </w:r>
        <w:r w:rsidR="00FA3E16">
          <w:rPr>
            <w:noProof/>
            <w:webHidden/>
          </w:rPr>
          <w:tab/>
        </w:r>
        <w:r w:rsidR="00FA3E16">
          <w:rPr>
            <w:noProof/>
            <w:webHidden/>
          </w:rPr>
          <w:fldChar w:fldCharType="begin"/>
        </w:r>
        <w:r w:rsidR="00FA3E16">
          <w:rPr>
            <w:noProof/>
            <w:webHidden/>
          </w:rPr>
          <w:instrText xml:space="preserve"> PAGEREF _Toc107481484 \h </w:instrText>
        </w:r>
        <w:r w:rsidR="00FA3E16">
          <w:rPr>
            <w:noProof/>
            <w:webHidden/>
          </w:rPr>
        </w:r>
        <w:r w:rsidR="00FA3E16">
          <w:rPr>
            <w:noProof/>
            <w:webHidden/>
          </w:rPr>
          <w:fldChar w:fldCharType="separate"/>
        </w:r>
        <w:r w:rsidR="005B2C21">
          <w:rPr>
            <w:noProof/>
            <w:webHidden/>
          </w:rPr>
          <w:t>8</w:t>
        </w:r>
        <w:r w:rsidR="00FA3E16">
          <w:rPr>
            <w:noProof/>
            <w:webHidden/>
          </w:rPr>
          <w:fldChar w:fldCharType="end"/>
        </w:r>
      </w:hyperlink>
    </w:p>
    <w:p w14:paraId="0F779267" w14:textId="64119051" w:rsidR="00FA3E16" w:rsidRDefault="00000000">
      <w:pPr>
        <w:pStyle w:val="TOC3"/>
        <w:rPr>
          <w:rFonts w:asciiTheme="minorHAnsi" w:eastAsiaTheme="minorEastAsia" w:hAnsiTheme="minorHAnsi" w:cstheme="minorBidi"/>
          <w:i w:val="0"/>
          <w:iCs w:val="0"/>
          <w:noProof/>
          <w:sz w:val="22"/>
          <w:szCs w:val="22"/>
        </w:rPr>
      </w:pPr>
      <w:hyperlink w:anchor="_Toc107481485" w:history="1">
        <w:r w:rsidR="00FA3E16" w:rsidRPr="007C284B">
          <w:rPr>
            <w:rStyle w:val="Hyperlink"/>
            <w:noProof/>
            <w:lang w:eastAsia="ja-JP"/>
          </w:rPr>
          <w:t>1.11.7</w:t>
        </w:r>
        <w:r w:rsidR="00FA3E16">
          <w:rPr>
            <w:rFonts w:asciiTheme="minorHAnsi" w:eastAsiaTheme="minorEastAsia" w:hAnsiTheme="minorHAnsi" w:cstheme="minorBidi"/>
            <w:i w:val="0"/>
            <w:iCs w:val="0"/>
            <w:noProof/>
            <w:sz w:val="22"/>
            <w:szCs w:val="22"/>
          </w:rPr>
          <w:tab/>
        </w:r>
        <w:r w:rsidR="00FA3E16" w:rsidRPr="007C284B">
          <w:rPr>
            <w:rStyle w:val="Hyperlink"/>
            <w:noProof/>
            <w:lang w:eastAsia="ja-JP"/>
          </w:rPr>
          <w:t>Version 6.2 and 6.3 (April 2019, October 2019)</w:t>
        </w:r>
        <w:r w:rsidR="00FA3E16">
          <w:rPr>
            <w:noProof/>
            <w:webHidden/>
          </w:rPr>
          <w:tab/>
        </w:r>
        <w:r w:rsidR="00FA3E16">
          <w:rPr>
            <w:noProof/>
            <w:webHidden/>
          </w:rPr>
          <w:fldChar w:fldCharType="begin"/>
        </w:r>
        <w:r w:rsidR="00FA3E16">
          <w:rPr>
            <w:noProof/>
            <w:webHidden/>
          </w:rPr>
          <w:instrText xml:space="preserve"> PAGEREF _Toc107481485 \h </w:instrText>
        </w:r>
        <w:r w:rsidR="00FA3E16">
          <w:rPr>
            <w:noProof/>
            <w:webHidden/>
          </w:rPr>
        </w:r>
        <w:r w:rsidR="00FA3E16">
          <w:rPr>
            <w:noProof/>
            <w:webHidden/>
          </w:rPr>
          <w:fldChar w:fldCharType="separate"/>
        </w:r>
        <w:r w:rsidR="005B2C21">
          <w:rPr>
            <w:noProof/>
            <w:webHidden/>
          </w:rPr>
          <w:t>8</w:t>
        </w:r>
        <w:r w:rsidR="00FA3E16">
          <w:rPr>
            <w:noProof/>
            <w:webHidden/>
          </w:rPr>
          <w:fldChar w:fldCharType="end"/>
        </w:r>
      </w:hyperlink>
    </w:p>
    <w:p w14:paraId="79382CAA" w14:textId="1C11B35E" w:rsidR="00FA3E16" w:rsidRDefault="00000000">
      <w:pPr>
        <w:pStyle w:val="TOC3"/>
        <w:rPr>
          <w:rFonts w:asciiTheme="minorHAnsi" w:eastAsiaTheme="minorEastAsia" w:hAnsiTheme="minorHAnsi" w:cstheme="minorBidi"/>
          <w:i w:val="0"/>
          <w:iCs w:val="0"/>
          <w:noProof/>
          <w:sz w:val="22"/>
          <w:szCs w:val="22"/>
        </w:rPr>
      </w:pPr>
      <w:hyperlink w:anchor="_Toc107481486" w:history="1">
        <w:r w:rsidR="00FA3E16" w:rsidRPr="007C284B">
          <w:rPr>
            <w:rStyle w:val="Hyperlink"/>
            <w:noProof/>
            <w:lang w:eastAsia="ja-JP"/>
          </w:rPr>
          <w:t>1.11.8</w:t>
        </w:r>
        <w:r w:rsidR="00FA3E16">
          <w:rPr>
            <w:rFonts w:asciiTheme="minorHAnsi" w:eastAsiaTheme="minorEastAsia" w:hAnsiTheme="minorHAnsi" w:cstheme="minorBidi"/>
            <w:i w:val="0"/>
            <w:iCs w:val="0"/>
            <w:noProof/>
            <w:sz w:val="22"/>
            <w:szCs w:val="22"/>
          </w:rPr>
          <w:tab/>
        </w:r>
        <w:r w:rsidR="00FA3E16" w:rsidRPr="007C284B">
          <w:rPr>
            <w:rStyle w:val="Hyperlink"/>
            <w:noProof/>
            <w:lang w:eastAsia="ja-JP"/>
          </w:rPr>
          <w:t>Version 6.1 (March 2019)</w:t>
        </w:r>
        <w:r w:rsidR="00FA3E16">
          <w:rPr>
            <w:noProof/>
            <w:webHidden/>
          </w:rPr>
          <w:tab/>
        </w:r>
        <w:r w:rsidR="00FA3E16">
          <w:rPr>
            <w:noProof/>
            <w:webHidden/>
          </w:rPr>
          <w:fldChar w:fldCharType="begin"/>
        </w:r>
        <w:r w:rsidR="00FA3E16">
          <w:rPr>
            <w:noProof/>
            <w:webHidden/>
          </w:rPr>
          <w:instrText xml:space="preserve"> PAGEREF _Toc107481486 \h </w:instrText>
        </w:r>
        <w:r w:rsidR="00FA3E16">
          <w:rPr>
            <w:noProof/>
            <w:webHidden/>
          </w:rPr>
        </w:r>
        <w:r w:rsidR="00FA3E16">
          <w:rPr>
            <w:noProof/>
            <w:webHidden/>
          </w:rPr>
          <w:fldChar w:fldCharType="separate"/>
        </w:r>
        <w:r w:rsidR="005B2C21">
          <w:rPr>
            <w:noProof/>
            <w:webHidden/>
          </w:rPr>
          <w:t>8</w:t>
        </w:r>
        <w:r w:rsidR="00FA3E16">
          <w:rPr>
            <w:noProof/>
            <w:webHidden/>
          </w:rPr>
          <w:fldChar w:fldCharType="end"/>
        </w:r>
      </w:hyperlink>
    </w:p>
    <w:p w14:paraId="7B167F3F" w14:textId="091EFE02" w:rsidR="00FA3E16" w:rsidRDefault="00000000">
      <w:pPr>
        <w:pStyle w:val="TOC3"/>
        <w:rPr>
          <w:rFonts w:asciiTheme="minorHAnsi" w:eastAsiaTheme="minorEastAsia" w:hAnsiTheme="minorHAnsi" w:cstheme="minorBidi"/>
          <w:i w:val="0"/>
          <w:iCs w:val="0"/>
          <w:noProof/>
          <w:sz w:val="22"/>
          <w:szCs w:val="22"/>
        </w:rPr>
      </w:pPr>
      <w:hyperlink w:anchor="_Toc107481487" w:history="1">
        <w:r w:rsidR="00FA3E16" w:rsidRPr="007C284B">
          <w:rPr>
            <w:rStyle w:val="Hyperlink"/>
            <w:noProof/>
            <w:lang w:eastAsia="ja-JP"/>
          </w:rPr>
          <w:t>1.11.9</w:t>
        </w:r>
        <w:r w:rsidR="00FA3E16">
          <w:rPr>
            <w:rFonts w:asciiTheme="minorHAnsi" w:eastAsiaTheme="minorEastAsia" w:hAnsiTheme="minorHAnsi" w:cstheme="minorBidi"/>
            <w:i w:val="0"/>
            <w:iCs w:val="0"/>
            <w:noProof/>
            <w:sz w:val="22"/>
            <w:szCs w:val="22"/>
          </w:rPr>
          <w:tab/>
        </w:r>
        <w:r w:rsidR="00FA3E16" w:rsidRPr="007C284B">
          <w:rPr>
            <w:rStyle w:val="Hyperlink"/>
            <w:noProof/>
            <w:lang w:eastAsia="ja-JP"/>
          </w:rPr>
          <w:t>Version 6.0 (September 2018)</w:t>
        </w:r>
        <w:r w:rsidR="00FA3E16">
          <w:rPr>
            <w:noProof/>
            <w:webHidden/>
          </w:rPr>
          <w:tab/>
        </w:r>
        <w:r w:rsidR="00FA3E16">
          <w:rPr>
            <w:noProof/>
            <w:webHidden/>
          </w:rPr>
          <w:fldChar w:fldCharType="begin"/>
        </w:r>
        <w:r w:rsidR="00FA3E16">
          <w:rPr>
            <w:noProof/>
            <w:webHidden/>
          </w:rPr>
          <w:instrText xml:space="preserve"> PAGEREF _Toc107481487 \h </w:instrText>
        </w:r>
        <w:r w:rsidR="00FA3E16">
          <w:rPr>
            <w:noProof/>
            <w:webHidden/>
          </w:rPr>
        </w:r>
        <w:r w:rsidR="00FA3E16">
          <w:rPr>
            <w:noProof/>
            <w:webHidden/>
          </w:rPr>
          <w:fldChar w:fldCharType="separate"/>
        </w:r>
        <w:r w:rsidR="005B2C21">
          <w:rPr>
            <w:noProof/>
            <w:webHidden/>
          </w:rPr>
          <w:t>8</w:t>
        </w:r>
        <w:r w:rsidR="00FA3E16">
          <w:rPr>
            <w:noProof/>
            <w:webHidden/>
          </w:rPr>
          <w:fldChar w:fldCharType="end"/>
        </w:r>
      </w:hyperlink>
    </w:p>
    <w:p w14:paraId="291CA014" w14:textId="26826B99" w:rsidR="00FA3E16" w:rsidRDefault="00000000">
      <w:pPr>
        <w:pStyle w:val="TOC3"/>
        <w:rPr>
          <w:rFonts w:asciiTheme="minorHAnsi" w:eastAsiaTheme="minorEastAsia" w:hAnsiTheme="minorHAnsi" w:cstheme="minorBidi"/>
          <w:i w:val="0"/>
          <w:iCs w:val="0"/>
          <w:noProof/>
          <w:sz w:val="22"/>
          <w:szCs w:val="22"/>
        </w:rPr>
      </w:pPr>
      <w:hyperlink w:anchor="_Toc107481488" w:history="1">
        <w:r w:rsidR="00FA3E16" w:rsidRPr="007C284B">
          <w:rPr>
            <w:rStyle w:val="Hyperlink"/>
            <w:noProof/>
            <w:lang w:eastAsia="ja-JP"/>
          </w:rPr>
          <w:t>1.11.10</w:t>
        </w:r>
        <w:r w:rsidR="00FA3E16">
          <w:rPr>
            <w:rFonts w:asciiTheme="minorHAnsi" w:eastAsiaTheme="minorEastAsia" w:hAnsiTheme="minorHAnsi" w:cstheme="minorBidi"/>
            <w:i w:val="0"/>
            <w:iCs w:val="0"/>
            <w:noProof/>
            <w:sz w:val="22"/>
            <w:szCs w:val="22"/>
          </w:rPr>
          <w:tab/>
        </w:r>
        <w:r w:rsidR="00FA3E16" w:rsidRPr="007C284B">
          <w:rPr>
            <w:rStyle w:val="Hyperlink"/>
            <w:noProof/>
            <w:lang w:eastAsia="ja-JP"/>
          </w:rPr>
          <w:t>Version 5.0 (April 2018)</w:t>
        </w:r>
        <w:r w:rsidR="00FA3E16">
          <w:rPr>
            <w:noProof/>
            <w:webHidden/>
          </w:rPr>
          <w:tab/>
        </w:r>
        <w:r w:rsidR="00FA3E16">
          <w:rPr>
            <w:noProof/>
            <w:webHidden/>
          </w:rPr>
          <w:fldChar w:fldCharType="begin"/>
        </w:r>
        <w:r w:rsidR="00FA3E16">
          <w:rPr>
            <w:noProof/>
            <w:webHidden/>
          </w:rPr>
          <w:instrText xml:space="preserve"> PAGEREF _Toc107481488 \h </w:instrText>
        </w:r>
        <w:r w:rsidR="00FA3E16">
          <w:rPr>
            <w:noProof/>
            <w:webHidden/>
          </w:rPr>
        </w:r>
        <w:r w:rsidR="00FA3E16">
          <w:rPr>
            <w:noProof/>
            <w:webHidden/>
          </w:rPr>
          <w:fldChar w:fldCharType="separate"/>
        </w:r>
        <w:r w:rsidR="005B2C21">
          <w:rPr>
            <w:noProof/>
            <w:webHidden/>
          </w:rPr>
          <w:t>8</w:t>
        </w:r>
        <w:r w:rsidR="00FA3E16">
          <w:rPr>
            <w:noProof/>
            <w:webHidden/>
          </w:rPr>
          <w:fldChar w:fldCharType="end"/>
        </w:r>
      </w:hyperlink>
    </w:p>
    <w:p w14:paraId="4A35F369" w14:textId="2C5EAE02" w:rsidR="00FA3E16" w:rsidRDefault="00000000">
      <w:pPr>
        <w:pStyle w:val="TOC3"/>
        <w:rPr>
          <w:rFonts w:asciiTheme="minorHAnsi" w:eastAsiaTheme="minorEastAsia" w:hAnsiTheme="minorHAnsi" w:cstheme="minorBidi"/>
          <w:i w:val="0"/>
          <w:iCs w:val="0"/>
          <w:noProof/>
          <w:sz w:val="22"/>
          <w:szCs w:val="22"/>
        </w:rPr>
      </w:pPr>
      <w:hyperlink w:anchor="_Toc107481489" w:history="1">
        <w:r w:rsidR="00FA3E16" w:rsidRPr="007C284B">
          <w:rPr>
            <w:rStyle w:val="Hyperlink"/>
            <w:noProof/>
            <w:lang w:eastAsia="ja-JP"/>
          </w:rPr>
          <w:t>1.11.11</w:t>
        </w:r>
        <w:r w:rsidR="00FA3E16">
          <w:rPr>
            <w:rFonts w:asciiTheme="minorHAnsi" w:eastAsiaTheme="minorEastAsia" w:hAnsiTheme="minorHAnsi" w:cstheme="minorBidi"/>
            <w:i w:val="0"/>
            <w:iCs w:val="0"/>
            <w:noProof/>
            <w:sz w:val="22"/>
            <w:szCs w:val="22"/>
          </w:rPr>
          <w:tab/>
        </w:r>
        <w:r w:rsidR="00FA3E16" w:rsidRPr="007C284B">
          <w:rPr>
            <w:rStyle w:val="Hyperlink"/>
            <w:noProof/>
            <w:lang w:eastAsia="ja-JP"/>
          </w:rPr>
          <w:t>Version 4.2 (June 2017)</w:t>
        </w:r>
        <w:r w:rsidR="00FA3E16">
          <w:rPr>
            <w:noProof/>
            <w:webHidden/>
          </w:rPr>
          <w:tab/>
        </w:r>
        <w:r w:rsidR="00FA3E16">
          <w:rPr>
            <w:noProof/>
            <w:webHidden/>
          </w:rPr>
          <w:fldChar w:fldCharType="begin"/>
        </w:r>
        <w:r w:rsidR="00FA3E16">
          <w:rPr>
            <w:noProof/>
            <w:webHidden/>
          </w:rPr>
          <w:instrText xml:space="preserve"> PAGEREF _Toc107481489 \h </w:instrText>
        </w:r>
        <w:r w:rsidR="00FA3E16">
          <w:rPr>
            <w:noProof/>
            <w:webHidden/>
          </w:rPr>
        </w:r>
        <w:r w:rsidR="00FA3E16">
          <w:rPr>
            <w:noProof/>
            <w:webHidden/>
          </w:rPr>
          <w:fldChar w:fldCharType="separate"/>
        </w:r>
        <w:r w:rsidR="005B2C21">
          <w:rPr>
            <w:noProof/>
            <w:webHidden/>
          </w:rPr>
          <w:t>9</w:t>
        </w:r>
        <w:r w:rsidR="00FA3E16">
          <w:rPr>
            <w:noProof/>
            <w:webHidden/>
          </w:rPr>
          <w:fldChar w:fldCharType="end"/>
        </w:r>
      </w:hyperlink>
    </w:p>
    <w:p w14:paraId="12C7DC50" w14:textId="6A9EBD43" w:rsidR="00FA3E16" w:rsidRDefault="00000000">
      <w:pPr>
        <w:pStyle w:val="TOC3"/>
        <w:rPr>
          <w:rFonts w:asciiTheme="minorHAnsi" w:eastAsiaTheme="minorEastAsia" w:hAnsiTheme="minorHAnsi" w:cstheme="minorBidi"/>
          <w:i w:val="0"/>
          <w:iCs w:val="0"/>
          <w:noProof/>
          <w:sz w:val="22"/>
          <w:szCs w:val="22"/>
        </w:rPr>
      </w:pPr>
      <w:hyperlink w:anchor="_Toc107481490" w:history="1">
        <w:r w:rsidR="00FA3E16" w:rsidRPr="007C284B">
          <w:rPr>
            <w:rStyle w:val="Hyperlink"/>
            <w:noProof/>
            <w:lang w:eastAsia="ja-JP"/>
          </w:rPr>
          <w:t>1.11.12</w:t>
        </w:r>
        <w:r w:rsidR="00FA3E16">
          <w:rPr>
            <w:rFonts w:asciiTheme="minorHAnsi" w:eastAsiaTheme="minorEastAsia" w:hAnsiTheme="minorHAnsi" w:cstheme="minorBidi"/>
            <w:i w:val="0"/>
            <w:iCs w:val="0"/>
            <w:noProof/>
            <w:sz w:val="22"/>
            <w:szCs w:val="22"/>
          </w:rPr>
          <w:tab/>
        </w:r>
        <w:r w:rsidR="00FA3E16" w:rsidRPr="007C284B">
          <w:rPr>
            <w:rStyle w:val="Hyperlink"/>
            <w:noProof/>
            <w:lang w:eastAsia="ja-JP"/>
          </w:rPr>
          <w:t>Version 4.1 (September 2016)</w:t>
        </w:r>
        <w:r w:rsidR="00FA3E16">
          <w:rPr>
            <w:noProof/>
            <w:webHidden/>
          </w:rPr>
          <w:tab/>
        </w:r>
        <w:r w:rsidR="00FA3E16">
          <w:rPr>
            <w:noProof/>
            <w:webHidden/>
          </w:rPr>
          <w:fldChar w:fldCharType="begin"/>
        </w:r>
        <w:r w:rsidR="00FA3E16">
          <w:rPr>
            <w:noProof/>
            <w:webHidden/>
          </w:rPr>
          <w:instrText xml:space="preserve"> PAGEREF _Toc107481490 \h </w:instrText>
        </w:r>
        <w:r w:rsidR="00FA3E16">
          <w:rPr>
            <w:noProof/>
            <w:webHidden/>
          </w:rPr>
        </w:r>
        <w:r w:rsidR="00FA3E16">
          <w:rPr>
            <w:noProof/>
            <w:webHidden/>
          </w:rPr>
          <w:fldChar w:fldCharType="separate"/>
        </w:r>
        <w:r w:rsidR="005B2C21">
          <w:rPr>
            <w:noProof/>
            <w:webHidden/>
          </w:rPr>
          <w:t>9</w:t>
        </w:r>
        <w:r w:rsidR="00FA3E16">
          <w:rPr>
            <w:noProof/>
            <w:webHidden/>
          </w:rPr>
          <w:fldChar w:fldCharType="end"/>
        </w:r>
      </w:hyperlink>
    </w:p>
    <w:p w14:paraId="185BA263" w14:textId="3D781AB3" w:rsidR="00FA3E16" w:rsidRDefault="00000000">
      <w:pPr>
        <w:pStyle w:val="TOC3"/>
        <w:rPr>
          <w:rFonts w:asciiTheme="minorHAnsi" w:eastAsiaTheme="minorEastAsia" w:hAnsiTheme="minorHAnsi" w:cstheme="minorBidi"/>
          <w:i w:val="0"/>
          <w:iCs w:val="0"/>
          <w:noProof/>
          <w:sz w:val="22"/>
          <w:szCs w:val="22"/>
        </w:rPr>
      </w:pPr>
      <w:hyperlink w:anchor="_Toc107481491" w:history="1">
        <w:r w:rsidR="00FA3E16" w:rsidRPr="007C284B">
          <w:rPr>
            <w:rStyle w:val="Hyperlink"/>
            <w:noProof/>
          </w:rPr>
          <w:t>1.11.13</w:t>
        </w:r>
        <w:r w:rsidR="00FA3E16">
          <w:rPr>
            <w:rFonts w:asciiTheme="minorHAnsi" w:eastAsiaTheme="minorEastAsia" w:hAnsiTheme="minorHAnsi" w:cstheme="minorBidi"/>
            <w:i w:val="0"/>
            <w:iCs w:val="0"/>
            <w:noProof/>
            <w:sz w:val="22"/>
            <w:szCs w:val="22"/>
          </w:rPr>
          <w:tab/>
        </w:r>
        <w:r w:rsidR="00FA3E16" w:rsidRPr="007C284B">
          <w:rPr>
            <w:rStyle w:val="Hyperlink"/>
            <w:noProof/>
            <w:lang w:eastAsia="ja-JP"/>
          </w:rPr>
          <w:t>Version 4.0</w:t>
        </w:r>
        <w:r w:rsidR="00FA3E16">
          <w:rPr>
            <w:noProof/>
            <w:webHidden/>
          </w:rPr>
          <w:tab/>
        </w:r>
        <w:r w:rsidR="00FA3E16">
          <w:rPr>
            <w:noProof/>
            <w:webHidden/>
          </w:rPr>
          <w:fldChar w:fldCharType="begin"/>
        </w:r>
        <w:r w:rsidR="00FA3E16">
          <w:rPr>
            <w:noProof/>
            <w:webHidden/>
          </w:rPr>
          <w:instrText xml:space="preserve"> PAGEREF _Toc107481491 \h </w:instrText>
        </w:r>
        <w:r w:rsidR="00FA3E16">
          <w:rPr>
            <w:noProof/>
            <w:webHidden/>
          </w:rPr>
        </w:r>
        <w:r w:rsidR="00FA3E16">
          <w:rPr>
            <w:noProof/>
            <w:webHidden/>
          </w:rPr>
          <w:fldChar w:fldCharType="separate"/>
        </w:r>
        <w:r w:rsidR="005B2C21">
          <w:rPr>
            <w:noProof/>
            <w:webHidden/>
          </w:rPr>
          <w:t>9</w:t>
        </w:r>
        <w:r w:rsidR="00FA3E16">
          <w:rPr>
            <w:noProof/>
            <w:webHidden/>
          </w:rPr>
          <w:fldChar w:fldCharType="end"/>
        </w:r>
      </w:hyperlink>
    </w:p>
    <w:p w14:paraId="0E7161B8" w14:textId="4BC46391" w:rsidR="00FA3E16" w:rsidRDefault="00000000">
      <w:pPr>
        <w:pStyle w:val="TOC3"/>
        <w:rPr>
          <w:rFonts w:asciiTheme="minorHAnsi" w:eastAsiaTheme="minorEastAsia" w:hAnsiTheme="minorHAnsi" w:cstheme="minorBidi"/>
          <w:i w:val="0"/>
          <w:iCs w:val="0"/>
          <w:noProof/>
          <w:sz w:val="22"/>
          <w:szCs w:val="22"/>
        </w:rPr>
      </w:pPr>
      <w:hyperlink w:anchor="_Toc107481492" w:history="1">
        <w:r w:rsidR="00FA3E16" w:rsidRPr="007C284B">
          <w:rPr>
            <w:rStyle w:val="Hyperlink"/>
            <w:noProof/>
          </w:rPr>
          <w:t>1.11.14</w:t>
        </w:r>
        <w:r w:rsidR="00FA3E16">
          <w:rPr>
            <w:rFonts w:asciiTheme="minorHAnsi" w:eastAsiaTheme="minorEastAsia" w:hAnsiTheme="minorHAnsi" w:cstheme="minorBidi"/>
            <w:i w:val="0"/>
            <w:iCs w:val="0"/>
            <w:noProof/>
            <w:sz w:val="22"/>
            <w:szCs w:val="22"/>
          </w:rPr>
          <w:tab/>
        </w:r>
        <w:r w:rsidR="00FA3E16" w:rsidRPr="007C284B">
          <w:rPr>
            <w:rStyle w:val="Hyperlink"/>
            <w:noProof/>
          </w:rPr>
          <w:t>Version 3.1</w:t>
        </w:r>
        <w:r w:rsidR="00FA3E16">
          <w:rPr>
            <w:noProof/>
            <w:webHidden/>
          </w:rPr>
          <w:tab/>
        </w:r>
        <w:r w:rsidR="00FA3E16">
          <w:rPr>
            <w:noProof/>
            <w:webHidden/>
          </w:rPr>
          <w:fldChar w:fldCharType="begin"/>
        </w:r>
        <w:r w:rsidR="00FA3E16">
          <w:rPr>
            <w:noProof/>
            <w:webHidden/>
          </w:rPr>
          <w:instrText xml:space="preserve"> PAGEREF _Toc107481492 \h </w:instrText>
        </w:r>
        <w:r w:rsidR="00FA3E16">
          <w:rPr>
            <w:noProof/>
            <w:webHidden/>
          </w:rPr>
        </w:r>
        <w:r w:rsidR="00FA3E16">
          <w:rPr>
            <w:noProof/>
            <w:webHidden/>
          </w:rPr>
          <w:fldChar w:fldCharType="separate"/>
        </w:r>
        <w:r w:rsidR="005B2C21">
          <w:rPr>
            <w:noProof/>
            <w:webHidden/>
          </w:rPr>
          <w:t>10</w:t>
        </w:r>
        <w:r w:rsidR="00FA3E16">
          <w:rPr>
            <w:noProof/>
            <w:webHidden/>
          </w:rPr>
          <w:fldChar w:fldCharType="end"/>
        </w:r>
      </w:hyperlink>
    </w:p>
    <w:p w14:paraId="2EBE9AB3" w14:textId="3AD5BC6B" w:rsidR="00FA3E16" w:rsidRDefault="00000000">
      <w:pPr>
        <w:pStyle w:val="TOC3"/>
        <w:rPr>
          <w:rFonts w:asciiTheme="minorHAnsi" w:eastAsiaTheme="minorEastAsia" w:hAnsiTheme="minorHAnsi" w:cstheme="minorBidi"/>
          <w:i w:val="0"/>
          <w:iCs w:val="0"/>
          <w:noProof/>
          <w:sz w:val="22"/>
          <w:szCs w:val="22"/>
        </w:rPr>
      </w:pPr>
      <w:hyperlink w:anchor="_Toc107481493" w:history="1">
        <w:r w:rsidR="00FA3E16" w:rsidRPr="007C284B">
          <w:rPr>
            <w:rStyle w:val="Hyperlink"/>
            <w:noProof/>
          </w:rPr>
          <w:t>1.11.15</w:t>
        </w:r>
        <w:r w:rsidR="00FA3E16">
          <w:rPr>
            <w:rFonts w:asciiTheme="minorHAnsi" w:eastAsiaTheme="minorEastAsia" w:hAnsiTheme="minorHAnsi" w:cstheme="minorBidi"/>
            <w:i w:val="0"/>
            <w:iCs w:val="0"/>
            <w:noProof/>
            <w:sz w:val="22"/>
            <w:szCs w:val="22"/>
          </w:rPr>
          <w:tab/>
        </w:r>
        <w:r w:rsidR="00FA3E16" w:rsidRPr="007C284B">
          <w:rPr>
            <w:rStyle w:val="Hyperlink"/>
            <w:noProof/>
          </w:rPr>
          <w:t>Version 3.0</w:t>
        </w:r>
        <w:r w:rsidR="00FA3E16">
          <w:rPr>
            <w:noProof/>
            <w:webHidden/>
          </w:rPr>
          <w:tab/>
        </w:r>
        <w:r w:rsidR="00FA3E16">
          <w:rPr>
            <w:noProof/>
            <w:webHidden/>
          </w:rPr>
          <w:fldChar w:fldCharType="begin"/>
        </w:r>
        <w:r w:rsidR="00FA3E16">
          <w:rPr>
            <w:noProof/>
            <w:webHidden/>
          </w:rPr>
          <w:instrText xml:space="preserve"> PAGEREF _Toc107481493 \h </w:instrText>
        </w:r>
        <w:r w:rsidR="00FA3E16">
          <w:rPr>
            <w:noProof/>
            <w:webHidden/>
          </w:rPr>
        </w:r>
        <w:r w:rsidR="00FA3E16">
          <w:rPr>
            <w:noProof/>
            <w:webHidden/>
          </w:rPr>
          <w:fldChar w:fldCharType="separate"/>
        </w:r>
        <w:r w:rsidR="005B2C21">
          <w:rPr>
            <w:noProof/>
            <w:webHidden/>
          </w:rPr>
          <w:t>10</w:t>
        </w:r>
        <w:r w:rsidR="00FA3E16">
          <w:rPr>
            <w:noProof/>
            <w:webHidden/>
          </w:rPr>
          <w:fldChar w:fldCharType="end"/>
        </w:r>
      </w:hyperlink>
    </w:p>
    <w:p w14:paraId="61418A1C" w14:textId="4BE9A123" w:rsidR="00FA3E16" w:rsidRDefault="00000000">
      <w:pPr>
        <w:pStyle w:val="TOC3"/>
        <w:rPr>
          <w:rFonts w:asciiTheme="minorHAnsi" w:eastAsiaTheme="minorEastAsia" w:hAnsiTheme="minorHAnsi" w:cstheme="minorBidi"/>
          <w:i w:val="0"/>
          <w:iCs w:val="0"/>
          <w:noProof/>
          <w:sz w:val="22"/>
          <w:szCs w:val="22"/>
        </w:rPr>
      </w:pPr>
      <w:hyperlink w:anchor="_Toc107481494" w:history="1">
        <w:r w:rsidR="00FA3E16" w:rsidRPr="007C284B">
          <w:rPr>
            <w:rStyle w:val="Hyperlink"/>
            <w:noProof/>
          </w:rPr>
          <w:t>1.11.16</w:t>
        </w:r>
        <w:r w:rsidR="00FA3E16">
          <w:rPr>
            <w:rFonts w:asciiTheme="minorHAnsi" w:eastAsiaTheme="minorEastAsia" w:hAnsiTheme="minorHAnsi" w:cstheme="minorBidi"/>
            <w:i w:val="0"/>
            <w:iCs w:val="0"/>
            <w:noProof/>
            <w:sz w:val="22"/>
            <w:szCs w:val="22"/>
          </w:rPr>
          <w:tab/>
        </w:r>
        <w:r w:rsidR="00FA3E16" w:rsidRPr="007C284B">
          <w:rPr>
            <w:rStyle w:val="Hyperlink"/>
            <w:noProof/>
          </w:rPr>
          <w:t>Version 2.0</w:t>
        </w:r>
        <w:r w:rsidR="00FA3E16">
          <w:rPr>
            <w:noProof/>
            <w:webHidden/>
          </w:rPr>
          <w:tab/>
        </w:r>
        <w:r w:rsidR="00FA3E16">
          <w:rPr>
            <w:noProof/>
            <w:webHidden/>
          </w:rPr>
          <w:fldChar w:fldCharType="begin"/>
        </w:r>
        <w:r w:rsidR="00FA3E16">
          <w:rPr>
            <w:noProof/>
            <w:webHidden/>
          </w:rPr>
          <w:instrText xml:space="preserve"> PAGEREF _Toc107481494 \h </w:instrText>
        </w:r>
        <w:r w:rsidR="00FA3E16">
          <w:rPr>
            <w:noProof/>
            <w:webHidden/>
          </w:rPr>
        </w:r>
        <w:r w:rsidR="00FA3E16">
          <w:rPr>
            <w:noProof/>
            <w:webHidden/>
          </w:rPr>
          <w:fldChar w:fldCharType="separate"/>
        </w:r>
        <w:r w:rsidR="005B2C21">
          <w:rPr>
            <w:noProof/>
            <w:webHidden/>
          </w:rPr>
          <w:t>12</w:t>
        </w:r>
        <w:r w:rsidR="00FA3E16">
          <w:rPr>
            <w:noProof/>
            <w:webHidden/>
          </w:rPr>
          <w:fldChar w:fldCharType="end"/>
        </w:r>
      </w:hyperlink>
    </w:p>
    <w:p w14:paraId="2A5C4025" w14:textId="6084A317" w:rsidR="00FA3E16" w:rsidRDefault="00000000">
      <w:pPr>
        <w:pStyle w:val="TOC2"/>
        <w:rPr>
          <w:rFonts w:asciiTheme="minorHAnsi" w:eastAsiaTheme="minorEastAsia" w:hAnsiTheme="minorHAnsi" w:cstheme="minorBidi"/>
          <w:noProof/>
          <w:sz w:val="22"/>
          <w:szCs w:val="22"/>
        </w:rPr>
      </w:pPr>
      <w:hyperlink w:anchor="_Toc107481495" w:history="1">
        <w:r w:rsidR="00FA3E16" w:rsidRPr="007C284B">
          <w:rPr>
            <w:rStyle w:val="Hyperlink"/>
            <w:noProof/>
          </w:rPr>
          <w:t>1.12</w:t>
        </w:r>
        <w:r w:rsidR="00FA3E16">
          <w:rPr>
            <w:rFonts w:asciiTheme="minorHAnsi" w:eastAsiaTheme="minorEastAsia" w:hAnsiTheme="minorHAnsi" w:cstheme="minorBidi"/>
            <w:noProof/>
            <w:sz w:val="22"/>
            <w:szCs w:val="22"/>
          </w:rPr>
          <w:tab/>
        </w:r>
        <w:r w:rsidR="00FA3E16" w:rsidRPr="007C284B">
          <w:rPr>
            <w:rStyle w:val="Hyperlink"/>
            <w:noProof/>
          </w:rPr>
          <w:t>Minor Releases (this major release)</w:t>
        </w:r>
        <w:r w:rsidR="00FA3E16">
          <w:rPr>
            <w:noProof/>
            <w:webHidden/>
          </w:rPr>
          <w:tab/>
        </w:r>
        <w:r w:rsidR="00FA3E16">
          <w:rPr>
            <w:noProof/>
            <w:webHidden/>
          </w:rPr>
          <w:fldChar w:fldCharType="begin"/>
        </w:r>
        <w:r w:rsidR="00FA3E16">
          <w:rPr>
            <w:noProof/>
            <w:webHidden/>
          </w:rPr>
          <w:instrText xml:space="preserve"> PAGEREF _Toc107481495 \h </w:instrText>
        </w:r>
        <w:r w:rsidR="00FA3E16">
          <w:rPr>
            <w:noProof/>
            <w:webHidden/>
          </w:rPr>
        </w:r>
        <w:r w:rsidR="00FA3E16">
          <w:rPr>
            <w:noProof/>
            <w:webHidden/>
          </w:rPr>
          <w:fldChar w:fldCharType="separate"/>
        </w:r>
        <w:r w:rsidR="005B2C21">
          <w:rPr>
            <w:noProof/>
            <w:webHidden/>
          </w:rPr>
          <w:t>13</w:t>
        </w:r>
        <w:r w:rsidR="00FA3E16">
          <w:rPr>
            <w:noProof/>
            <w:webHidden/>
          </w:rPr>
          <w:fldChar w:fldCharType="end"/>
        </w:r>
      </w:hyperlink>
    </w:p>
    <w:p w14:paraId="30159B77" w14:textId="1FF7B6B3" w:rsidR="00FA3E16" w:rsidRDefault="00000000">
      <w:pPr>
        <w:pStyle w:val="TOC3"/>
        <w:rPr>
          <w:rFonts w:asciiTheme="minorHAnsi" w:eastAsiaTheme="minorEastAsia" w:hAnsiTheme="minorHAnsi" w:cstheme="minorBidi"/>
          <w:i w:val="0"/>
          <w:iCs w:val="0"/>
          <w:noProof/>
          <w:sz w:val="22"/>
          <w:szCs w:val="22"/>
        </w:rPr>
      </w:pPr>
      <w:hyperlink w:anchor="_Toc107481496" w:history="1">
        <w:r w:rsidR="00FA3E16" w:rsidRPr="007C284B">
          <w:rPr>
            <w:rStyle w:val="Hyperlink"/>
            <w:noProof/>
          </w:rPr>
          <w:t>1.12.1</w:t>
        </w:r>
        <w:r w:rsidR="00FA3E16">
          <w:rPr>
            <w:rFonts w:asciiTheme="minorHAnsi" w:eastAsiaTheme="minorEastAsia" w:hAnsiTheme="minorHAnsi" w:cstheme="minorBidi"/>
            <w:i w:val="0"/>
            <w:iCs w:val="0"/>
            <w:noProof/>
            <w:sz w:val="22"/>
            <w:szCs w:val="22"/>
          </w:rPr>
          <w:tab/>
        </w:r>
        <w:r w:rsidR="00FA3E16" w:rsidRPr="007C284B">
          <w:rPr>
            <w:rStyle w:val="Hyperlink"/>
            <w:noProof/>
          </w:rPr>
          <w:t>Version 6.4.1 (February 2020)</w:t>
        </w:r>
        <w:r w:rsidR="00FA3E16">
          <w:rPr>
            <w:noProof/>
            <w:webHidden/>
          </w:rPr>
          <w:tab/>
        </w:r>
        <w:r w:rsidR="00FA3E16">
          <w:rPr>
            <w:noProof/>
            <w:webHidden/>
          </w:rPr>
          <w:fldChar w:fldCharType="begin"/>
        </w:r>
        <w:r w:rsidR="00FA3E16">
          <w:rPr>
            <w:noProof/>
            <w:webHidden/>
          </w:rPr>
          <w:instrText xml:space="preserve"> PAGEREF _Toc107481496 \h </w:instrText>
        </w:r>
        <w:r w:rsidR="00FA3E16">
          <w:rPr>
            <w:noProof/>
            <w:webHidden/>
          </w:rPr>
        </w:r>
        <w:r w:rsidR="00FA3E16">
          <w:rPr>
            <w:noProof/>
            <w:webHidden/>
          </w:rPr>
          <w:fldChar w:fldCharType="separate"/>
        </w:r>
        <w:r w:rsidR="005B2C21">
          <w:rPr>
            <w:noProof/>
            <w:webHidden/>
          </w:rPr>
          <w:t>13</w:t>
        </w:r>
        <w:r w:rsidR="00FA3E16">
          <w:rPr>
            <w:noProof/>
            <w:webHidden/>
          </w:rPr>
          <w:fldChar w:fldCharType="end"/>
        </w:r>
      </w:hyperlink>
    </w:p>
    <w:p w14:paraId="47F9FDC5" w14:textId="08BCEA00" w:rsidR="00FA3E16" w:rsidRDefault="00000000">
      <w:pPr>
        <w:pStyle w:val="TOC3"/>
        <w:rPr>
          <w:rFonts w:asciiTheme="minorHAnsi" w:eastAsiaTheme="minorEastAsia" w:hAnsiTheme="minorHAnsi" w:cstheme="minorBidi"/>
          <w:i w:val="0"/>
          <w:iCs w:val="0"/>
          <w:noProof/>
          <w:sz w:val="22"/>
          <w:szCs w:val="22"/>
        </w:rPr>
      </w:pPr>
      <w:hyperlink w:anchor="_Toc107481497" w:history="1">
        <w:r w:rsidR="00FA3E16" w:rsidRPr="007C284B">
          <w:rPr>
            <w:rStyle w:val="Hyperlink"/>
            <w:noProof/>
          </w:rPr>
          <w:t>1.12.2</w:t>
        </w:r>
        <w:r w:rsidR="00FA3E16">
          <w:rPr>
            <w:rFonts w:asciiTheme="minorHAnsi" w:eastAsiaTheme="minorEastAsia" w:hAnsiTheme="minorHAnsi" w:cstheme="minorBidi"/>
            <w:i w:val="0"/>
            <w:iCs w:val="0"/>
            <w:noProof/>
            <w:sz w:val="22"/>
            <w:szCs w:val="22"/>
          </w:rPr>
          <w:tab/>
        </w:r>
        <w:r w:rsidR="00FA3E16" w:rsidRPr="007C284B">
          <w:rPr>
            <w:rStyle w:val="Hyperlink"/>
            <w:noProof/>
          </w:rPr>
          <w:t>Version 6.0.2 (February 2019)</w:t>
        </w:r>
        <w:r w:rsidR="00FA3E16">
          <w:rPr>
            <w:noProof/>
            <w:webHidden/>
          </w:rPr>
          <w:tab/>
        </w:r>
        <w:r w:rsidR="00FA3E16">
          <w:rPr>
            <w:noProof/>
            <w:webHidden/>
          </w:rPr>
          <w:fldChar w:fldCharType="begin"/>
        </w:r>
        <w:r w:rsidR="00FA3E16">
          <w:rPr>
            <w:noProof/>
            <w:webHidden/>
          </w:rPr>
          <w:instrText xml:space="preserve"> PAGEREF _Toc107481497 \h </w:instrText>
        </w:r>
        <w:r w:rsidR="00FA3E16">
          <w:rPr>
            <w:noProof/>
            <w:webHidden/>
          </w:rPr>
        </w:r>
        <w:r w:rsidR="00FA3E16">
          <w:rPr>
            <w:noProof/>
            <w:webHidden/>
          </w:rPr>
          <w:fldChar w:fldCharType="separate"/>
        </w:r>
        <w:r w:rsidR="005B2C21">
          <w:rPr>
            <w:noProof/>
            <w:webHidden/>
          </w:rPr>
          <w:t>13</w:t>
        </w:r>
        <w:r w:rsidR="00FA3E16">
          <w:rPr>
            <w:noProof/>
            <w:webHidden/>
          </w:rPr>
          <w:fldChar w:fldCharType="end"/>
        </w:r>
      </w:hyperlink>
    </w:p>
    <w:p w14:paraId="5C894ABA" w14:textId="10DCBFB7" w:rsidR="00FA3E16" w:rsidRDefault="00000000">
      <w:pPr>
        <w:pStyle w:val="TOC3"/>
        <w:rPr>
          <w:rFonts w:asciiTheme="minorHAnsi" w:eastAsiaTheme="minorEastAsia" w:hAnsiTheme="minorHAnsi" w:cstheme="minorBidi"/>
          <w:i w:val="0"/>
          <w:iCs w:val="0"/>
          <w:noProof/>
          <w:sz w:val="22"/>
          <w:szCs w:val="22"/>
        </w:rPr>
      </w:pPr>
      <w:hyperlink w:anchor="_Toc107481498" w:history="1">
        <w:r w:rsidR="00FA3E16" w:rsidRPr="007C284B">
          <w:rPr>
            <w:rStyle w:val="Hyperlink"/>
            <w:noProof/>
          </w:rPr>
          <w:t>1.12.3</w:t>
        </w:r>
        <w:r w:rsidR="00FA3E16">
          <w:rPr>
            <w:rFonts w:asciiTheme="minorHAnsi" w:eastAsiaTheme="minorEastAsia" w:hAnsiTheme="minorHAnsi" w:cstheme="minorBidi"/>
            <w:i w:val="0"/>
            <w:iCs w:val="0"/>
            <w:noProof/>
            <w:sz w:val="22"/>
            <w:szCs w:val="22"/>
          </w:rPr>
          <w:tab/>
        </w:r>
        <w:r w:rsidR="00FA3E16" w:rsidRPr="007C284B">
          <w:rPr>
            <w:rStyle w:val="Hyperlink"/>
            <w:noProof/>
          </w:rPr>
          <w:t>Version 6.0.1 (December 2018)</w:t>
        </w:r>
        <w:r w:rsidR="00FA3E16">
          <w:rPr>
            <w:noProof/>
            <w:webHidden/>
          </w:rPr>
          <w:tab/>
        </w:r>
        <w:r w:rsidR="00FA3E16">
          <w:rPr>
            <w:noProof/>
            <w:webHidden/>
          </w:rPr>
          <w:fldChar w:fldCharType="begin"/>
        </w:r>
        <w:r w:rsidR="00FA3E16">
          <w:rPr>
            <w:noProof/>
            <w:webHidden/>
          </w:rPr>
          <w:instrText xml:space="preserve"> PAGEREF _Toc107481498 \h </w:instrText>
        </w:r>
        <w:r w:rsidR="00FA3E16">
          <w:rPr>
            <w:noProof/>
            <w:webHidden/>
          </w:rPr>
        </w:r>
        <w:r w:rsidR="00FA3E16">
          <w:rPr>
            <w:noProof/>
            <w:webHidden/>
          </w:rPr>
          <w:fldChar w:fldCharType="separate"/>
        </w:r>
        <w:r w:rsidR="005B2C21">
          <w:rPr>
            <w:noProof/>
            <w:webHidden/>
          </w:rPr>
          <w:t>13</w:t>
        </w:r>
        <w:r w:rsidR="00FA3E16">
          <w:rPr>
            <w:noProof/>
            <w:webHidden/>
          </w:rPr>
          <w:fldChar w:fldCharType="end"/>
        </w:r>
      </w:hyperlink>
    </w:p>
    <w:p w14:paraId="1A04AB72" w14:textId="59C45796" w:rsidR="00FA3E16" w:rsidRDefault="00000000">
      <w:pPr>
        <w:pStyle w:val="TOC2"/>
        <w:rPr>
          <w:rFonts w:asciiTheme="minorHAnsi" w:eastAsiaTheme="minorEastAsia" w:hAnsiTheme="minorHAnsi" w:cstheme="minorBidi"/>
          <w:noProof/>
          <w:sz w:val="22"/>
          <w:szCs w:val="22"/>
        </w:rPr>
      </w:pPr>
      <w:hyperlink w:anchor="_Toc107481499" w:history="1">
        <w:r w:rsidR="00FA3E16" w:rsidRPr="007C284B">
          <w:rPr>
            <w:rStyle w:val="Hyperlink"/>
            <w:noProof/>
          </w:rPr>
          <w:t>1.13</w:t>
        </w:r>
        <w:r w:rsidR="00FA3E16">
          <w:rPr>
            <w:rFonts w:asciiTheme="minorHAnsi" w:eastAsiaTheme="minorEastAsia" w:hAnsiTheme="minorHAnsi" w:cstheme="minorBidi"/>
            <w:noProof/>
            <w:sz w:val="22"/>
            <w:szCs w:val="22"/>
          </w:rPr>
          <w:tab/>
        </w:r>
        <w:r w:rsidR="00FA3E16" w:rsidRPr="007C284B">
          <w:rPr>
            <w:rStyle w:val="Hyperlink"/>
            <w:noProof/>
          </w:rPr>
          <w:t>References</w:t>
        </w:r>
        <w:r w:rsidR="00FA3E16">
          <w:rPr>
            <w:noProof/>
            <w:webHidden/>
          </w:rPr>
          <w:tab/>
        </w:r>
        <w:r w:rsidR="00FA3E16">
          <w:rPr>
            <w:noProof/>
            <w:webHidden/>
          </w:rPr>
          <w:fldChar w:fldCharType="begin"/>
        </w:r>
        <w:r w:rsidR="00FA3E16">
          <w:rPr>
            <w:noProof/>
            <w:webHidden/>
          </w:rPr>
          <w:instrText xml:space="preserve"> PAGEREF _Toc107481499 \h </w:instrText>
        </w:r>
        <w:r w:rsidR="00FA3E16">
          <w:rPr>
            <w:noProof/>
            <w:webHidden/>
          </w:rPr>
        </w:r>
        <w:r w:rsidR="00FA3E16">
          <w:rPr>
            <w:noProof/>
            <w:webHidden/>
          </w:rPr>
          <w:fldChar w:fldCharType="separate"/>
        </w:r>
        <w:r w:rsidR="005B2C21">
          <w:rPr>
            <w:noProof/>
            <w:webHidden/>
          </w:rPr>
          <w:t>13</w:t>
        </w:r>
        <w:r w:rsidR="00FA3E16">
          <w:rPr>
            <w:noProof/>
            <w:webHidden/>
          </w:rPr>
          <w:fldChar w:fldCharType="end"/>
        </w:r>
      </w:hyperlink>
    </w:p>
    <w:p w14:paraId="40320124" w14:textId="00AD262A" w:rsidR="00FA3E16" w:rsidRDefault="00000000">
      <w:pPr>
        <w:pStyle w:val="TOC2"/>
        <w:rPr>
          <w:rFonts w:asciiTheme="minorHAnsi" w:eastAsiaTheme="minorEastAsia" w:hAnsiTheme="minorHAnsi" w:cstheme="minorBidi"/>
          <w:noProof/>
          <w:sz w:val="22"/>
          <w:szCs w:val="22"/>
        </w:rPr>
      </w:pPr>
      <w:hyperlink w:anchor="_Toc107481500" w:history="1">
        <w:r w:rsidR="00FA3E16" w:rsidRPr="007C284B">
          <w:rPr>
            <w:rStyle w:val="Hyperlink"/>
            <w:noProof/>
          </w:rPr>
          <w:t>1.14</w:t>
        </w:r>
        <w:r w:rsidR="00FA3E16">
          <w:rPr>
            <w:rFonts w:asciiTheme="minorHAnsi" w:eastAsiaTheme="minorEastAsia" w:hAnsiTheme="minorHAnsi" w:cstheme="minorBidi"/>
            <w:noProof/>
            <w:sz w:val="22"/>
            <w:szCs w:val="22"/>
          </w:rPr>
          <w:tab/>
        </w:r>
        <w:r w:rsidR="00FA3E16" w:rsidRPr="007C284B">
          <w:rPr>
            <w:rStyle w:val="Hyperlink"/>
            <w:noProof/>
          </w:rPr>
          <w:t>Acknowledgments</w:t>
        </w:r>
        <w:r w:rsidR="00FA3E16">
          <w:rPr>
            <w:noProof/>
            <w:webHidden/>
          </w:rPr>
          <w:tab/>
        </w:r>
        <w:r w:rsidR="00FA3E16">
          <w:rPr>
            <w:noProof/>
            <w:webHidden/>
          </w:rPr>
          <w:fldChar w:fldCharType="begin"/>
        </w:r>
        <w:r w:rsidR="00FA3E16">
          <w:rPr>
            <w:noProof/>
            <w:webHidden/>
          </w:rPr>
          <w:instrText xml:space="preserve"> PAGEREF _Toc107481500 \h </w:instrText>
        </w:r>
        <w:r w:rsidR="00FA3E16">
          <w:rPr>
            <w:noProof/>
            <w:webHidden/>
          </w:rPr>
        </w:r>
        <w:r w:rsidR="00FA3E16">
          <w:rPr>
            <w:noProof/>
            <w:webHidden/>
          </w:rPr>
          <w:fldChar w:fldCharType="separate"/>
        </w:r>
        <w:r w:rsidR="005B2C21">
          <w:rPr>
            <w:noProof/>
            <w:webHidden/>
          </w:rPr>
          <w:t>15</w:t>
        </w:r>
        <w:r w:rsidR="00FA3E16">
          <w:rPr>
            <w:noProof/>
            <w:webHidden/>
          </w:rPr>
          <w:fldChar w:fldCharType="end"/>
        </w:r>
      </w:hyperlink>
    </w:p>
    <w:p w14:paraId="59629BEA" w14:textId="69A2AFAA" w:rsidR="00FA3E16" w:rsidRDefault="00000000">
      <w:pPr>
        <w:pStyle w:val="TOC1"/>
        <w:rPr>
          <w:rFonts w:asciiTheme="minorHAnsi" w:eastAsiaTheme="minorEastAsia" w:hAnsiTheme="minorHAnsi" w:cstheme="minorBidi"/>
          <w:b w:val="0"/>
          <w:bCs w:val="0"/>
          <w:caps w:val="0"/>
          <w:noProof/>
          <w:sz w:val="22"/>
          <w:szCs w:val="22"/>
        </w:rPr>
      </w:pPr>
      <w:hyperlink w:anchor="_Toc107481501" w:history="1">
        <w:r w:rsidR="00FA3E16" w:rsidRPr="007C284B">
          <w:rPr>
            <w:rStyle w:val="Hyperlink"/>
            <w:noProof/>
          </w:rPr>
          <w:t>2</w:t>
        </w:r>
        <w:r w:rsidR="00FA3E16">
          <w:rPr>
            <w:rFonts w:asciiTheme="minorHAnsi" w:eastAsiaTheme="minorEastAsia" w:hAnsiTheme="minorHAnsi" w:cstheme="minorBidi"/>
            <w:b w:val="0"/>
            <w:bCs w:val="0"/>
            <w:caps w:val="0"/>
            <w:noProof/>
            <w:sz w:val="22"/>
            <w:szCs w:val="22"/>
          </w:rPr>
          <w:tab/>
        </w:r>
        <w:r w:rsidR="00FA3E16" w:rsidRPr="007C284B">
          <w:rPr>
            <w:rStyle w:val="Hyperlink"/>
            <w:noProof/>
          </w:rPr>
          <w:t>Succession Input File</w:t>
        </w:r>
        <w:r w:rsidR="00FA3E16">
          <w:rPr>
            <w:noProof/>
            <w:webHidden/>
          </w:rPr>
          <w:tab/>
        </w:r>
        <w:r w:rsidR="00FA3E16">
          <w:rPr>
            <w:noProof/>
            <w:webHidden/>
          </w:rPr>
          <w:fldChar w:fldCharType="begin"/>
        </w:r>
        <w:r w:rsidR="00FA3E16">
          <w:rPr>
            <w:noProof/>
            <w:webHidden/>
          </w:rPr>
          <w:instrText xml:space="preserve"> PAGEREF _Toc107481501 \h </w:instrText>
        </w:r>
        <w:r w:rsidR="00FA3E16">
          <w:rPr>
            <w:noProof/>
            <w:webHidden/>
          </w:rPr>
        </w:r>
        <w:r w:rsidR="00FA3E16">
          <w:rPr>
            <w:noProof/>
            <w:webHidden/>
          </w:rPr>
          <w:fldChar w:fldCharType="separate"/>
        </w:r>
        <w:r w:rsidR="005B2C21">
          <w:rPr>
            <w:noProof/>
            <w:webHidden/>
          </w:rPr>
          <w:t>16</w:t>
        </w:r>
        <w:r w:rsidR="00FA3E16">
          <w:rPr>
            <w:noProof/>
            <w:webHidden/>
          </w:rPr>
          <w:fldChar w:fldCharType="end"/>
        </w:r>
      </w:hyperlink>
    </w:p>
    <w:p w14:paraId="3704580B" w14:textId="365939DB" w:rsidR="00FA3E16" w:rsidRDefault="00000000">
      <w:pPr>
        <w:pStyle w:val="TOC2"/>
        <w:rPr>
          <w:rFonts w:asciiTheme="minorHAnsi" w:eastAsiaTheme="minorEastAsia" w:hAnsiTheme="minorHAnsi" w:cstheme="minorBidi"/>
          <w:noProof/>
          <w:sz w:val="22"/>
          <w:szCs w:val="22"/>
        </w:rPr>
      </w:pPr>
      <w:hyperlink w:anchor="_Toc107481502" w:history="1">
        <w:r w:rsidR="00FA3E16" w:rsidRPr="007C284B">
          <w:rPr>
            <w:rStyle w:val="Hyperlink"/>
            <w:noProof/>
          </w:rPr>
          <w:t>2.1</w:t>
        </w:r>
        <w:r w:rsidR="00FA3E16">
          <w:rPr>
            <w:rFonts w:asciiTheme="minorHAnsi" w:eastAsiaTheme="minorEastAsia" w:hAnsiTheme="minorHAnsi" w:cstheme="minorBidi"/>
            <w:noProof/>
            <w:sz w:val="22"/>
            <w:szCs w:val="22"/>
          </w:rPr>
          <w:tab/>
        </w:r>
        <w:r w:rsidR="00FA3E16" w:rsidRPr="007C284B">
          <w:rPr>
            <w:rStyle w:val="Hyperlink"/>
            <w:noProof/>
          </w:rPr>
          <w:t>LandisData</w:t>
        </w:r>
        <w:r w:rsidR="00FA3E16">
          <w:rPr>
            <w:noProof/>
            <w:webHidden/>
          </w:rPr>
          <w:tab/>
        </w:r>
        <w:r w:rsidR="00FA3E16">
          <w:rPr>
            <w:noProof/>
            <w:webHidden/>
          </w:rPr>
          <w:fldChar w:fldCharType="begin"/>
        </w:r>
        <w:r w:rsidR="00FA3E16">
          <w:rPr>
            <w:noProof/>
            <w:webHidden/>
          </w:rPr>
          <w:instrText xml:space="preserve"> PAGEREF _Toc107481502 \h </w:instrText>
        </w:r>
        <w:r w:rsidR="00FA3E16">
          <w:rPr>
            <w:noProof/>
            <w:webHidden/>
          </w:rPr>
        </w:r>
        <w:r w:rsidR="00FA3E16">
          <w:rPr>
            <w:noProof/>
            <w:webHidden/>
          </w:rPr>
          <w:fldChar w:fldCharType="separate"/>
        </w:r>
        <w:r w:rsidR="005B2C21">
          <w:rPr>
            <w:noProof/>
            <w:webHidden/>
          </w:rPr>
          <w:t>16</w:t>
        </w:r>
        <w:r w:rsidR="00FA3E16">
          <w:rPr>
            <w:noProof/>
            <w:webHidden/>
          </w:rPr>
          <w:fldChar w:fldCharType="end"/>
        </w:r>
      </w:hyperlink>
    </w:p>
    <w:p w14:paraId="3CB27763" w14:textId="2C9C2F1F" w:rsidR="00FA3E16" w:rsidRDefault="00000000">
      <w:pPr>
        <w:pStyle w:val="TOC2"/>
        <w:rPr>
          <w:rFonts w:asciiTheme="minorHAnsi" w:eastAsiaTheme="minorEastAsia" w:hAnsiTheme="minorHAnsi" w:cstheme="minorBidi"/>
          <w:noProof/>
          <w:sz w:val="22"/>
          <w:szCs w:val="22"/>
        </w:rPr>
      </w:pPr>
      <w:hyperlink w:anchor="_Toc107481503" w:history="1">
        <w:r w:rsidR="00FA3E16" w:rsidRPr="007C284B">
          <w:rPr>
            <w:rStyle w:val="Hyperlink"/>
            <w:noProof/>
          </w:rPr>
          <w:t>2.2</w:t>
        </w:r>
        <w:r w:rsidR="00FA3E16">
          <w:rPr>
            <w:rFonts w:asciiTheme="minorHAnsi" w:eastAsiaTheme="minorEastAsia" w:hAnsiTheme="minorHAnsi" w:cstheme="minorBidi"/>
            <w:noProof/>
            <w:sz w:val="22"/>
            <w:szCs w:val="22"/>
          </w:rPr>
          <w:tab/>
        </w:r>
        <w:r w:rsidR="00FA3E16" w:rsidRPr="007C284B">
          <w:rPr>
            <w:rStyle w:val="Hyperlink"/>
            <w:noProof/>
          </w:rPr>
          <w:t>Timestep</w:t>
        </w:r>
        <w:r w:rsidR="00FA3E16">
          <w:rPr>
            <w:noProof/>
            <w:webHidden/>
          </w:rPr>
          <w:tab/>
        </w:r>
        <w:r w:rsidR="00FA3E16">
          <w:rPr>
            <w:noProof/>
            <w:webHidden/>
          </w:rPr>
          <w:fldChar w:fldCharType="begin"/>
        </w:r>
        <w:r w:rsidR="00FA3E16">
          <w:rPr>
            <w:noProof/>
            <w:webHidden/>
          </w:rPr>
          <w:instrText xml:space="preserve"> PAGEREF _Toc107481503 \h </w:instrText>
        </w:r>
        <w:r w:rsidR="00FA3E16">
          <w:rPr>
            <w:noProof/>
            <w:webHidden/>
          </w:rPr>
        </w:r>
        <w:r w:rsidR="00FA3E16">
          <w:rPr>
            <w:noProof/>
            <w:webHidden/>
          </w:rPr>
          <w:fldChar w:fldCharType="separate"/>
        </w:r>
        <w:r w:rsidR="005B2C21">
          <w:rPr>
            <w:noProof/>
            <w:webHidden/>
          </w:rPr>
          <w:t>16</w:t>
        </w:r>
        <w:r w:rsidR="00FA3E16">
          <w:rPr>
            <w:noProof/>
            <w:webHidden/>
          </w:rPr>
          <w:fldChar w:fldCharType="end"/>
        </w:r>
      </w:hyperlink>
    </w:p>
    <w:p w14:paraId="259ADF31" w14:textId="2C73E53D" w:rsidR="00FA3E16" w:rsidRDefault="00000000">
      <w:pPr>
        <w:pStyle w:val="TOC2"/>
        <w:rPr>
          <w:rFonts w:asciiTheme="minorHAnsi" w:eastAsiaTheme="minorEastAsia" w:hAnsiTheme="minorHAnsi" w:cstheme="minorBidi"/>
          <w:noProof/>
          <w:sz w:val="22"/>
          <w:szCs w:val="22"/>
        </w:rPr>
      </w:pPr>
      <w:hyperlink w:anchor="_Toc107481504" w:history="1">
        <w:r w:rsidR="00FA3E16" w:rsidRPr="007C284B">
          <w:rPr>
            <w:rStyle w:val="Hyperlink"/>
            <w:noProof/>
          </w:rPr>
          <w:t>2.3</w:t>
        </w:r>
        <w:r w:rsidR="00FA3E16">
          <w:rPr>
            <w:rFonts w:asciiTheme="minorHAnsi" w:eastAsiaTheme="minorEastAsia" w:hAnsiTheme="minorHAnsi" w:cstheme="minorBidi"/>
            <w:noProof/>
            <w:sz w:val="22"/>
            <w:szCs w:val="22"/>
          </w:rPr>
          <w:tab/>
        </w:r>
        <w:r w:rsidR="00FA3E16" w:rsidRPr="007C284B">
          <w:rPr>
            <w:rStyle w:val="Hyperlink"/>
            <w:noProof/>
          </w:rPr>
          <w:t>SeedingAlgorithm</w:t>
        </w:r>
        <w:r w:rsidR="00FA3E16">
          <w:rPr>
            <w:noProof/>
            <w:webHidden/>
          </w:rPr>
          <w:tab/>
        </w:r>
        <w:r w:rsidR="00FA3E16">
          <w:rPr>
            <w:noProof/>
            <w:webHidden/>
          </w:rPr>
          <w:fldChar w:fldCharType="begin"/>
        </w:r>
        <w:r w:rsidR="00FA3E16">
          <w:rPr>
            <w:noProof/>
            <w:webHidden/>
          </w:rPr>
          <w:instrText xml:space="preserve"> PAGEREF _Toc107481504 \h </w:instrText>
        </w:r>
        <w:r w:rsidR="00FA3E16">
          <w:rPr>
            <w:noProof/>
            <w:webHidden/>
          </w:rPr>
        </w:r>
        <w:r w:rsidR="00FA3E16">
          <w:rPr>
            <w:noProof/>
            <w:webHidden/>
          </w:rPr>
          <w:fldChar w:fldCharType="separate"/>
        </w:r>
        <w:r w:rsidR="005B2C21">
          <w:rPr>
            <w:noProof/>
            <w:webHidden/>
          </w:rPr>
          <w:t>16</w:t>
        </w:r>
        <w:r w:rsidR="00FA3E16">
          <w:rPr>
            <w:noProof/>
            <w:webHidden/>
          </w:rPr>
          <w:fldChar w:fldCharType="end"/>
        </w:r>
      </w:hyperlink>
    </w:p>
    <w:p w14:paraId="4171268E" w14:textId="737A3793" w:rsidR="00FA3E16" w:rsidRDefault="00000000">
      <w:pPr>
        <w:pStyle w:val="TOC2"/>
        <w:rPr>
          <w:rFonts w:asciiTheme="minorHAnsi" w:eastAsiaTheme="minorEastAsia" w:hAnsiTheme="minorHAnsi" w:cstheme="minorBidi"/>
          <w:noProof/>
          <w:sz w:val="22"/>
          <w:szCs w:val="22"/>
        </w:rPr>
      </w:pPr>
      <w:hyperlink w:anchor="_Toc107481505" w:history="1">
        <w:r w:rsidR="00FA3E16" w:rsidRPr="007C284B">
          <w:rPr>
            <w:rStyle w:val="Hyperlink"/>
            <w:noProof/>
          </w:rPr>
          <w:t>2.4</w:t>
        </w:r>
        <w:r w:rsidR="00FA3E16">
          <w:rPr>
            <w:rFonts w:asciiTheme="minorHAnsi" w:eastAsiaTheme="minorEastAsia" w:hAnsiTheme="minorHAnsi" w:cstheme="minorBidi"/>
            <w:noProof/>
            <w:sz w:val="22"/>
            <w:szCs w:val="22"/>
          </w:rPr>
          <w:tab/>
        </w:r>
        <w:r w:rsidR="00FA3E16" w:rsidRPr="007C284B">
          <w:rPr>
            <w:rStyle w:val="Hyperlink"/>
            <w:noProof/>
          </w:rPr>
          <w:t>InitialCommunities (file name)</w:t>
        </w:r>
        <w:r w:rsidR="00FA3E16">
          <w:rPr>
            <w:noProof/>
            <w:webHidden/>
          </w:rPr>
          <w:tab/>
        </w:r>
        <w:r w:rsidR="00FA3E16">
          <w:rPr>
            <w:noProof/>
            <w:webHidden/>
          </w:rPr>
          <w:fldChar w:fldCharType="begin"/>
        </w:r>
        <w:r w:rsidR="00FA3E16">
          <w:rPr>
            <w:noProof/>
            <w:webHidden/>
          </w:rPr>
          <w:instrText xml:space="preserve"> PAGEREF _Toc107481505 \h </w:instrText>
        </w:r>
        <w:r w:rsidR="00FA3E16">
          <w:rPr>
            <w:noProof/>
            <w:webHidden/>
          </w:rPr>
        </w:r>
        <w:r w:rsidR="00FA3E16">
          <w:rPr>
            <w:noProof/>
            <w:webHidden/>
          </w:rPr>
          <w:fldChar w:fldCharType="separate"/>
        </w:r>
        <w:r w:rsidR="005B2C21">
          <w:rPr>
            <w:noProof/>
            <w:webHidden/>
          </w:rPr>
          <w:t>16</w:t>
        </w:r>
        <w:r w:rsidR="00FA3E16">
          <w:rPr>
            <w:noProof/>
            <w:webHidden/>
          </w:rPr>
          <w:fldChar w:fldCharType="end"/>
        </w:r>
      </w:hyperlink>
    </w:p>
    <w:p w14:paraId="2CE0E191" w14:textId="7795FBBA" w:rsidR="00FA3E16" w:rsidRDefault="00000000">
      <w:pPr>
        <w:pStyle w:val="TOC2"/>
        <w:rPr>
          <w:rFonts w:asciiTheme="minorHAnsi" w:eastAsiaTheme="minorEastAsia" w:hAnsiTheme="minorHAnsi" w:cstheme="minorBidi"/>
          <w:noProof/>
          <w:sz w:val="22"/>
          <w:szCs w:val="22"/>
        </w:rPr>
      </w:pPr>
      <w:hyperlink w:anchor="_Toc107481506" w:history="1">
        <w:r w:rsidR="00FA3E16" w:rsidRPr="007C284B">
          <w:rPr>
            <w:rStyle w:val="Hyperlink"/>
            <w:noProof/>
          </w:rPr>
          <w:t>2.5</w:t>
        </w:r>
        <w:r w:rsidR="00FA3E16">
          <w:rPr>
            <w:rFonts w:asciiTheme="minorHAnsi" w:eastAsiaTheme="minorEastAsia" w:hAnsiTheme="minorHAnsi" w:cstheme="minorBidi"/>
            <w:noProof/>
            <w:sz w:val="22"/>
            <w:szCs w:val="22"/>
          </w:rPr>
          <w:tab/>
        </w:r>
        <w:r w:rsidR="00FA3E16" w:rsidRPr="007C284B">
          <w:rPr>
            <w:rStyle w:val="Hyperlink"/>
            <w:noProof/>
          </w:rPr>
          <w:t>InitialCommunitiesMap (file name)</w:t>
        </w:r>
        <w:r w:rsidR="00FA3E16">
          <w:rPr>
            <w:noProof/>
            <w:webHidden/>
          </w:rPr>
          <w:tab/>
        </w:r>
        <w:r w:rsidR="00FA3E16">
          <w:rPr>
            <w:noProof/>
            <w:webHidden/>
          </w:rPr>
          <w:fldChar w:fldCharType="begin"/>
        </w:r>
        <w:r w:rsidR="00FA3E16">
          <w:rPr>
            <w:noProof/>
            <w:webHidden/>
          </w:rPr>
          <w:instrText xml:space="preserve"> PAGEREF _Toc107481506 \h </w:instrText>
        </w:r>
        <w:r w:rsidR="00FA3E16">
          <w:rPr>
            <w:noProof/>
            <w:webHidden/>
          </w:rPr>
        </w:r>
        <w:r w:rsidR="00FA3E16">
          <w:rPr>
            <w:noProof/>
            <w:webHidden/>
          </w:rPr>
          <w:fldChar w:fldCharType="separate"/>
        </w:r>
        <w:r w:rsidR="005B2C21">
          <w:rPr>
            <w:noProof/>
            <w:webHidden/>
          </w:rPr>
          <w:t>16</w:t>
        </w:r>
        <w:r w:rsidR="00FA3E16">
          <w:rPr>
            <w:noProof/>
            <w:webHidden/>
          </w:rPr>
          <w:fldChar w:fldCharType="end"/>
        </w:r>
      </w:hyperlink>
    </w:p>
    <w:p w14:paraId="4A3A3232" w14:textId="76BA2D49" w:rsidR="00FA3E16" w:rsidRDefault="00000000">
      <w:pPr>
        <w:pStyle w:val="TOC2"/>
        <w:rPr>
          <w:rFonts w:asciiTheme="minorHAnsi" w:eastAsiaTheme="minorEastAsia" w:hAnsiTheme="minorHAnsi" w:cstheme="minorBidi"/>
          <w:noProof/>
          <w:sz w:val="22"/>
          <w:szCs w:val="22"/>
        </w:rPr>
      </w:pPr>
      <w:hyperlink w:anchor="_Toc107481507" w:history="1">
        <w:r w:rsidR="00FA3E16" w:rsidRPr="007C284B">
          <w:rPr>
            <w:rStyle w:val="Hyperlink"/>
            <w:noProof/>
          </w:rPr>
          <w:t>2.6</w:t>
        </w:r>
        <w:r w:rsidR="00FA3E16">
          <w:rPr>
            <w:rFonts w:asciiTheme="minorHAnsi" w:eastAsiaTheme="minorEastAsia" w:hAnsiTheme="minorHAnsi" w:cstheme="minorBidi"/>
            <w:noProof/>
            <w:sz w:val="22"/>
            <w:szCs w:val="22"/>
          </w:rPr>
          <w:tab/>
        </w:r>
        <w:r w:rsidR="00FA3E16" w:rsidRPr="007C284B">
          <w:rPr>
            <w:rStyle w:val="Hyperlink"/>
            <w:noProof/>
          </w:rPr>
          <w:t>ClimateConfigFile (file name)</w:t>
        </w:r>
        <w:r w:rsidR="00FA3E16">
          <w:rPr>
            <w:noProof/>
            <w:webHidden/>
          </w:rPr>
          <w:tab/>
        </w:r>
        <w:r w:rsidR="00FA3E16">
          <w:rPr>
            <w:noProof/>
            <w:webHidden/>
          </w:rPr>
          <w:fldChar w:fldCharType="begin"/>
        </w:r>
        <w:r w:rsidR="00FA3E16">
          <w:rPr>
            <w:noProof/>
            <w:webHidden/>
          </w:rPr>
          <w:instrText xml:space="preserve"> PAGEREF _Toc107481507 \h </w:instrText>
        </w:r>
        <w:r w:rsidR="00FA3E16">
          <w:rPr>
            <w:noProof/>
            <w:webHidden/>
          </w:rPr>
        </w:r>
        <w:r w:rsidR="00FA3E16">
          <w:rPr>
            <w:noProof/>
            <w:webHidden/>
          </w:rPr>
          <w:fldChar w:fldCharType="separate"/>
        </w:r>
        <w:r w:rsidR="005B2C21">
          <w:rPr>
            <w:noProof/>
            <w:webHidden/>
          </w:rPr>
          <w:t>16</w:t>
        </w:r>
        <w:r w:rsidR="00FA3E16">
          <w:rPr>
            <w:noProof/>
            <w:webHidden/>
          </w:rPr>
          <w:fldChar w:fldCharType="end"/>
        </w:r>
      </w:hyperlink>
    </w:p>
    <w:p w14:paraId="35A47CAF" w14:textId="22143C70" w:rsidR="00FA3E16" w:rsidRDefault="00000000">
      <w:pPr>
        <w:pStyle w:val="TOC2"/>
        <w:rPr>
          <w:rFonts w:asciiTheme="minorHAnsi" w:eastAsiaTheme="minorEastAsia" w:hAnsiTheme="minorHAnsi" w:cstheme="minorBidi"/>
          <w:noProof/>
          <w:sz w:val="22"/>
          <w:szCs w:val="22"/>
        </w:rPr>
      </w:pPr>
      <w:hyperlink w:anchor="_Toc107481508" w:history="1">
        <w:r w:rsidR="00FA3E16" w:rsidRPr="007C284B">
          <w:rPr>
            <w:rStyle w:val="Hyperlink"/>
            <w:noProof/>
          </w:rPr>
          <w:t>2.7</w:t>
        </w:r>
        <w:r w:rsidR="00FA3E16">
          <w:rPr>
            <w:rFonts w:asciiTheme="minorHAnsi" w:eastAsiaTheme="minorEastAsia" w:hAnsiTheme="minorHAnsi" w:cstheme="minorBidi"/>
            <w:noProof/>
            <w:sz w:val="22"/>
            <w:szCs w:val="22"/>
          </w:rPr>
          <w:tab/>
        </w:r>
        <w:r w:rsidR="00FA3E16" w:rsidRPr="007C284B">
          <w:rPr>
            <w:rStyle w:val="Hyperlink"/>
            <w:noProof/>
          </w:rPr>
          <w:t>SoilDepthMapName (double)</w:t>
        </w:r>
        <w:r w:rsidR="00FA3E16">
          <w:rPr>
            <w:noProof/>
            <w:webHidden/>
          </w:rPr>
          <w:tab/>
        </w:r>
        <w:r w:rsidR="00FA3E16">
          <w:rPr>
            <w:noProof/>
            <w:webHidden/>
          </w:rPr>
          <w:fldChar w:fldCharType="begin"/>
        </w:r>
        <w:r w:rsidR="00FA3E16">
          <w:rPr>
            <w:noProof/>
            <w:webHidden/>
          </w:rPr>
          <w:instrText xml:space="preserve"> PAGEREF _Toc107481508 \h </w:instrText>
        </w:r>
        <w:r w:rsidR="00FA3E16">
          <w:rPr>
            <w:noProof/>
            <w:webHidden/>
          </w:rPr>
        </w:r>
        <w:r w:rsidR="00FA3E16">
          <w:rPr>
            <w:noProof/>
            <w:webHidden/>
          </w:rPr>
          <w:fldChar w:fldCharType="separate"/>
        </w:r>
        <w:r w:rsidR="005B2C21">
          <w:rPr>
            <w:noProof/>
            <w:webHidden/>
          </w:rPr>
          <w:t>16</w:t>
        </w:r>
        <w:r w:rsidR="00FA3E16">
          <w:rPr>
            <w:noProof/>
            <w:webHidden/>
          </w:rPr>
          <w:fldChar w:fldCharType="end"/>
        </w:r>
      </w:hyperlink>
    </w:p>
    <w:p w14:paraId="02501B39" w14:textId="40D1DD05" w:rsidR="00FA3E16" w:rsidRDefault="00000000">
      <w:pPr>
        <w:pStyle w:val="TOC2"/>
        <w:rPr>
          <w:rFonts w:asciiTheme="minorHAnsi" w:eastAsiaTheme="minorEastAsia" w:hAnsiTheme="minorHAnsi" w:cstheme="minorBidi"/>
          <w:noProof/>
          <w:sz w:val="22"/>
          <w:szCs w:val="22"/>
        </w:rPr>
      </w:pPr>
      <w:hyperlink w:anchor="_Toc107481509" w:history="1">
        <w:r w:rsidR="00FA3E16" w:rsidRPr="007C284B">
          <w:rPr>
            <w:rStyle w:val="Hyperlink"/>
            <w:noProof/>
          </w:rPr>
          <w:t>2.8</w:t>
        </w:r>
        <w:r w:rsidR="00FA3E16">
          <w:rPr>
            <w:rFonts w:asciiTheme="minorHAnsi" w:eastAsiaTheme="minorEastAsia" w:hAnsiTheme="minorHAnsi" w:cstheme="minorBidi"/>
            <w:noProof/>
            <w:sz w:val="22"/>
            <w:szCs w:val="22"/>
          </w:rPr>
          <w:tab/>
        </w:r>
        <w:r w:rsidR="00FA3E16" w:rsidRPr="007C284B">
          <w:rPr>
            <w:rStyle w:val="Hyperlink"/>
            <w:noProof/>
          </w:rPr>
          <w:t>SoilDrainMapName (double)</w:t>
        </w:r>
        <w:r w:rsidR="00FA3E16">
          <w:rPr>
            <w:noProof/>
            <w:webHidden/>
          </w:rPr>
          <w:tab/>
        </w:r>
        <w:r w:rsidR="00FA3E16">
          <w:rPr>
            <w:noProof/>
            <w:webHidden/>
          </w:rPr>
          <w:fldChar w:fldCharType="begin"/>
        </w:r>
        <w:r w:rsidR="00FA3E16">
          <w:rPr>
            <w:noProof/>
            <w:webHidden/>
          </w:rPr>
          <w:instrText xml:space="preserve"> PAGEREF _Toc107481509 \h </w:instrText>
        </w:r>
        <w:r w:rsidR="00FA3E16">
          <w:rPr>
            <w:noProof/>
            <w:webHidden/>
          </w:rPr>
        </w:r>
        <w:r w:rsidR="00FA3E16">
          <w:rPr>
            <w:noProof/>
            <w:webHidden/>
          </w:rPr>
          <w:fldChar w:fldCharType="separate"/>
        </w:r>
        <w:r w:rsidR="005B2C21">
          <w:rPr>
            <w:noProof/>
            <w:webHidden/>
          </w:rPr>
          <w:t>17</w:t>
        </w:r>
        <w:r w:rsidR="00FA3E16">
          <w:rPr>
            <w:noProof/>
            <w:webHidden/>
          </w:rPr>
          <w:fldChar w:fldCharType="end"/>
        </w:r>
      </w:hyperlink>
    </w:p>
    <w:p w14:paraId="5630FE6C" w14:textId="5EC24F81" w:rsidR="00FA3E16" w:rsidRDefault="00000000">
      <w:pPr>
        <w:pStyle w:val="TOC2"/>
        <w:rPr>
          <w:rFonts w:asciiTheme="minorHAnsi" w:eastAsiaTheme="minorEastAsia" w:hAnsiTheme="minorHAnsi" w:cstheme="minorBidi"/>
          <w:noProof/>
          <w:sz w:val="22"/>
          <w:szCs w:val="22"/>
        </w:rPr>
      </w:pPr>
      <w:hyperlink w:anchor="_Toc107481510" w:history="1">
        <w:r w:rsidR="00FA3E16" w:rsidRPr="007C284B">
          <w:rPr>
            <w:rStyle w:val="Hyperlink"/>
            <w:noProof/>
          </w:rPr>
          <w:t>2.9</w:t>
        </w:r>
        <w:r w:rsidR="00FA3E16">
          <w:rPr>
            <w:rFonts w:asciiTheme="minorHAnsi" w:eastAsiaTheme="minorEastAsia" w:hAnsiTheme="minorHAnsi" w:cstheme="minorBidi"/>
            <w:noProof/>
            <w:sz w:val="22"/>
            <w:szCs w:val="22"/>
          </w:rPr>
          <w:tab/>
        </w:r>
        <w:r w:rsidR="00FA3E16" w:rsidRPr="007C284B">
          <w:rPr>
            <w:rStyle w:val="Hyperlink"/>
            <w:noProof/>
          </w:rPr>
          <w:t>SoilBaseFlowMapName (double), SoilStormFlowMapName (double)</w:t>
        </w:r>
        <w:r w:rsidR="00FA3E16">
          <w:rPr>
            <w:noProof/>
            <w:webHidden/>
          </w:rPr>
          <w:tab/>
        </w:r>
        <w:r w:rsidR="00FA3E16">
          <w:rPr>
            <w:noProof/>
            <w:webHidden/>
          </w:rPr>
          <w:fldChar w:fldCharType="begin"/>
        </w:r>
        <w:r w:rsidR="00FA3E16">
          <w:rPr>
            <w:noProof/>
            <w:webHidden/>
          </w:rPr>
          <w:instrText xml:space="preserve"> PAGEREF _Toc107481510 \h </w:instrText>
        </w:r>
        <w:r w:rsidR="00FA3E16">
          <w:rPr>
            <w:noProof/>
            <w:webHidden/>
          </w:rPr>
        </w:r>
        <w:r w:rsidR="00FA3E16">
          <w:rPr>
            <w:noProof/>
            <w:webHidden/>
          </w:rPr>
          <w:fldChar w:fldCharType="separate"/>
        </w:r>
        <w:r w:rsidR="005B2C21">
          <w:rPr>
            <w:noProof/>
            <w:webHidden/>
          </w:rPr>
          <w:t>17</w:t>
        </w:r>
        <w:r w:rsidR="00FA3E16">
          <w:rPr>
            <w:noProof/>
            <w:webHidden/>
          </w:rPr>
          <w:fldChar w:fldCharType="end"/>
        </w:r>
      </w:hyperlink>
    </w:p>
    <w:p w14:paraId="309D4F3A" w14:textId="2EC9B9D4" w:rsidR="00FA3E16" w:rsidRDefault="00000000">
      <w:pPr>
        <w:pStyle w:val="TOC2"/>
        <w:rPr>
          <w:rFonts w:asciiTheme="minorHAnsi" w:eastAsiaTheme="minorEastAsia" w:hAnsiTheme="minorHAnsi" w:cstheme="minorBidi"/>
          <w:noProof/>
          <w:sz w:val="22"/>
          <w:szCs w:val="22"/>
        </w:rPr>
      </w:pPr>
      <w:hyperlink w:anchor="_Toc107481511" w:history="1">
        <w:r w:rsidR="00FA3E16" w:rsidRPr="007C284B">
          <w:rPr>
            <w:rStyle w:val="Hyperlink"/>
            <w:noProof/>
          </w:rPr>
          <w:t>2.10</w:t>
        </w:r>
        <w:r w:rsidR="00FA3E16">
          <w:rPr>
            <w:rFonts w:asciiTheme="minorHAnsi" w:eastAsiaTheme="minorEastAsia" w:hAnsiTheme="minorHAnsi" w:cstheme="minorBidi"/>
            <w:noProof/>
            <w:sz w:val="22"/>
            <w:szCs w:val="22"/>
          </w:rPr>
          <w:tab/>
        </w:r>
        <w:r w:rsidR="00FA3E16" w:rsidRPr="007C284B">
          <w:rPr>
            <w:rStyle w:val="Hyperlink"/>
            <w:noProof/>
          </w:rPr>
          <w:t>SoilFieldCapacityMapName (double), SoilWiltingPointMapName (double)</w:t>
        </w:r>
        <w:r w:rsidR="00FA3E16">
          <w:rPr>
            <w:noProof/>
            <w:webHidden/>
          </w:rPr>
          <w:tab/>
        </w:r>
        <w:r w:rsidR="00FA3E16">
          <w:rPr>
            <w:noProof/>
            <w:webHidden/>
          </w:rPr>
          <w:fldChar w:fldCharType="begin"/>
        </w:r>
        <w:r w:rsidR="00FA3E16">
          <w:rPr>
            <w:noProof/>
            <w:webHidden/>
          </w:rPr>
          <w:instrText xml:space="preserve"> PAGEREF _Toc107481511 \h </w:instrText>
        </w:r>
        <w:r w:rsidR="00FA3E16">
          <w:rPr>
            <w:noProof/>
            <w:webHidden/>
          </w:rPr>
        </w:r>
        <w:r w:rsidR="00FA3E16">
          <w:rPr>
            <w:noProof/>
            <w:webHidden/>
          </w:rPr>
          <w:fldChar w:fldCharType="separate"/>
        </w:r>
        <w:r w:rsidR="005B2C21">
          <w:rPr>
            <w:noProof/>
            <w:webHidden/>
          </w:rPr>
          <w:t>17</w:t>
        </w:r>
        <w:r w:rsidR="00FA3E16">
          <w:rPr>
            <w:noProof/>
            <w:webHidden/>
          </w:rPr>
          <w:fldChar w:fldCharType="end"/>
        </w:r>
      </w:hyperlink>
    </w:p>
    <w:p w14:paraId="1DF53452" w14:textId="715ED2E3" w:rsidR="00FA3E16" w:rsidRDefault="00000000">
      <w:pPr>
        <w:pStyle w:val="TOC2"/>
        <w:rPr>
          <w:rFonts w:asciiTheme="minorHAnsi" w:eastAsiaTheme="minorEastAsia" w:hAnsiTheme="minorHAnsi" w:cstheme="minorBidi"/>
          <w:noProof/>
          <w:sz w:val="22"/>
          <w:szCs w:val="22"/>
        </w:rPr>
      </w:pPr>
      <w:hyperlink w:anchor="_Toc107481512" w:history="1">
        <w:r w:rsidR="00FA3E16" w:rsidRPr="007C284B">
          <w:rPr>
            <w:rStyle w:val="Hyperlink"/>
            <w:noProof/>
          </w:rPr>
          <w:t>2.11</w:t>
        </w:r>
        <w:r w:rsidR="00FA3E16">
          <w:rPr>
            <w:rFonts w:asciiTheme="minorHAnsi" w:eastAsiaTheme="minorEastAsia" w:hAnsiTheme="minorHAnsi" w:cstheme="minorBidi"/>
            <w:noProof/>
            <w:sz w:val="22"/>
            <w:szCs w:val="22"/>
          </w:rPr>
          <w:tab/>
        </w:r>
        <w:r w:rsidR="00FA3E16" w:rsidRPr="007C284B">
          <w:rPr>
            <w:rStyle w:val="Hyperlink"/>
            <w:noProof/>
          </w:rPr>
          <w:t>SoilPercentClayMapName (double), SoilPercentSandMapName (double)</w:t>
        </w:r>
        <w:r w:rsidR="00FA3E16">
          <w:rPr>
            <w:noProof/>
            <w:webHidden/>
          </w:rPr>
          <w:tab/>
        </w:r>
        <w:r w:rsidR="00FA3E16">
          <w:rPr>
            <w:noProof/>
            <w:webHidden/>
          </w:rPr>
          <w:fldChar w:fldCharType="begin"/>
        </w:r>
        <w:r w:rsidR="00FA3E16">
          <w:rPr>
            <w:noProof/>
            <w:webHidden/>
          </w:rPr>
          <w:instrText xml:space="preserve"> PAGEREF _Toc107481512 \h </w:instrText>
        </w:r>
        <w:r w:rsidR="00FA3E16">
          <w:rPr>
            <w:noProof/>
            <w:webHidden/>
          </w:rPr>
        </w:r>
        <w:r w:rsidR="00FA3E16">
          <w:rPr>
            <w:noProof/>
            <w:webHidden/>
          </w:rPr>
          <w:fldChar w:fldCharType="separate"/>
        </w:r>
        <w:r w:rsidR="005B2C21">
          <w:rPr>
            <w:noProof/>
            <w:webHidden/>
          </w:rPr>
          <w:t>17</w:t>
        </w:r>
        <w:r w:rsidR="00FA3E16">
          <w:rPr>
            <w:noProof/>
            <w:webHidden/>
          </w:rPr>
          <w:fldChar w:fldCharType="end"/>
        </w:r>
      </w:hyperlink>
    </w:p>
    <w:p w14:paraId="62E4F5DE" w14:textId="2D59EB5A" w:rsidR="00FA3E16" w:rsidRDefault="00000000">
      <w:pPr>
        <w:pStyle w:val="TOC2"/>
        <w:rPr>
          <w:rFonts w:asciiTheme="minorHAnsi" w:eastAsiaTheme="minorEastAsia" w:hAnsiTheme="minorHAnsi" w:cstheme="minorBidi"/>
          <w:noProof/>
          <w:sz w:val="22"/>
          <w:szCs w:val="22"/>
        </w:rPr>
      </w:pPr>
      <w:hyperlink w:anchor="_Toc107481513" w:history="1">
        <w:r w:rsidR="00FA3E16" w:rsidRPr="007C284B">
          <w:rPr>
            <w:rStyle w:val="Hyperlink"/>
            <w:noProof/>
          </w:rPr>
          <w:t>2.12</w:t>
        </w:r>
        <w:r w:rsidR="00FA3E16">
          <w:rPr>
            <w:rFonts w:asciiTheme="minorHAnsi" w:eastAsiaTheme="minorEastAsia" w:hAnsiTheme="minorHAnsi" w:cstheme="minorBidi"/>
            <w:noProof/>
            <w:sz w:val="22"/>
            <w:szCs w:val="22"/>
          </w:rPr>
          <w:tab/>
        </w:r>
        <w:r w:rsidR="00FA3E16" w:rsidRPr="007C284B">
          <w:rPr>
            <w:rStyle w:val="Hyperlink"/>
            <w:noProof/>
          </w:rPr>
          <w:t>InitialSOM1CsurfMapName (double)</w:t>
        </w:r>
        <w:r w:rsidR="00FA3E16">
          <w:rPr>
            <w:noProof/>
            <w:webHidden/>
          </w:rPr>
          <w:tab/>
        </w:r>
        <w:r w:rsidR="00FA3E16">
          <w:rPr>
            <w:noProof/>
            <w:webHidden/>
          </w:rPr>
          <w:fldChar w:fldCharType="begin"/>
        </w:r>
        <w:r w:rsidR="00FA3E16">
          <w:rPr>
            <w:noProof/>
            <w:webHidden/>
          </w:rPr>
          <w:instrText xml:space="preserve"> PAGEREF _Toc107481513 \h </w:instrText>
        </w:r>
        <w:r w:rsidR="00FA3E16">
          <w:rPr>
            <w:noProof/>
            <w:webHidden/>
          </w:rPr>
        </w:r>
        <w:r w:rsidR="00FA3E16">
          <w:rPr>
            <w:noProof/>
            <w:webHidden/>
          </w:rPr>
          <w:fldChar w:fldCharType="separate"/>
        </w:r>
        <w:r w:rsidR="005B2C21">
          <w:rPr>
            <w:noProof/>
            <w:webHidden/>
          </w:rPr>
          <w:t>17</w:t>
        </w:r>
        <w:r w:rsidR="00FA3E16">
          <w:rPr>
            <w:noProof/>
            <w:webHidden/>
          </w:rPr>
          <w:fldChar w:fldCharType="end"/>
        </w:r>
      </w:hyperlink>
    </w:p>
    <w:p w14:paraId="04B93BD0" w14:textId="1673C646" w:rsidR="00FA3E16" w:rsidRDefault="00000000">
      <w:pPr>
        <w:pStyle w:val="TOC2"/>
        <w:rPr>
          <w:rFonts w:asciiTheme="minorHAnsi" w:eastAsiaTheme="minorEastAsia" w:hAnsiTheme="minorHAnsi" w:cstheme="minorBidi"/>
          <w:noProof/>
          <w:sz w:val="22"/>
          <w:szCs w:val="22"/>
        </w:rPr>
      </w:pPr>
      <w:hyperlink w:anchor="_Toc107481514" w:history="1">
        <w:r w:rsidR="00FA3E16" w:rsidRPr="007C284B">
          <w:rPr>
            <w:rStyle w:val="Hyperlink"/>
            <w:noProof/>
          </w:rPr>
          <w:t>2.13</w:t>
        </w:r>
        <w:r w:rsidR="00FA3E16">
          <w:rPr>
            <w:rFonts w:asciiTheme="minorHAnsi" w:eastAsiaTheme="minorEastAsia" w:hAnsiTheme="minorHAnsi" w:cstheme="minorBidi"/>
            <w:noProof/>
            <w:sz w:val="22"/>
            <w:szCs w:val="22"/>
          </w:rPr>
          <w:tab/>
        </w:r>
        <w:r w:rsidR="00FA3E16" w:rsidRPr="007C284B">
          <w:rPr>
            <w:rStyle w:val="Hyperlink"/>
            <w:noProof/>
          </w:rPr>
          <w:t>InitialSOM1NsurfMapName (double)</w:t>
        </w:r>
        <w:r w:rsidR="00FA3E16">
          <w:rPr>
            <w:noProof/>
            <w:webHidden/>
          </w:rPr>
          <w:tab/>
        </w:r>
        <w:r w:rsidR="00FA3E16">
          <w:rPr>
            <w:noProof/>
            <w:webHidden/>
          </w:rPr>
          <w:fldChar w:fldCharType="begin"/>
        </w:r>
        <w:r w:rsidR="00FA3E16">
          <w:rPr>
            <w:noProof/>
            <w:webHidden/>
          </w:rPr>
          <w:instrText xml:space="preserve"> PAGEREF _Toc107481514 \h </w:instrText>
        </w:r>
        <w:r w:rsidR="00FA3E16">
          <w:rPr>
            <w:noProof/>
            <w:webHidden/>
          </w:rPr>
        </w:r>
        <w:r w:rsidR="00FA3E16">
          <w:rPr>
            <w:noProof/>
            <w:webHidden/>
          </w:rPr>
          <w:fldChar w:fldCharType="separate"/>
        </w:r>
        <w:r w:rsidR="005B2C21">
          <w:rPr>
            <w:noProof/>
            <w:webHidden/>
          </w:rPr>
          <w:t>17</w:t>
        </w:r>
        <w:r w:rsidR="00FA3E16">
          <w:rPr>
            <w:noProof/>
            <w:webHidden/>
          </w:rPr>
          <w:fldChar w:fldCharType="end"/>
        </w:r>
      </w:hyperlink>
    </w:p>
    <w:p w14:paraId="51385F32" w14:textId="18D23629" w:rsidR="00FA3E16" w:rsidRDefault="00000000">
      <w:pPr>
        <w:pStyle w:val="TOC2"/>
        <w:rPr>
          <w:rFonts w:asciiTheme="minorHAnsi" w:eastAsiaTheme="minorEastAsia" w:hAnsiTheme="minorHAnsi" w:cstheme="minorBidi"/>
          <w:noProof/>
          <w:sz w:val="22"/>
          <w:szCs w:val="22"/>
        </w:rPr>
      </w:pPr>
      <w:hyperlink w:anchor="_Toc107481515" w:history="1">
        <w:r w:rsidR="00FA3E16" w:rsidRPr="007C284B">
          <w:rPr>
            <w:rStyle w:val="Hyperlink"/>
            <w:noProof/>
          </w:rPr>
          <w:t>2.14</w:t>
        </w:r>
        <w:r w:rsidR="00FA3E16">
          <w:rPr>
            <w:rFonts w:asciiTheme="minorHAnsi" w:eastAsiaTheme="minorEastAsia" w:hAnsiTheme="minorHAnsi" w:cstheme="minorBidi"/>
            <w:noProof/>
            <w:sz w:val="22"/>
            <w:szCs w:val="22"/>
          </w:rPr>
          <w:tab/>
        </w:r>
        <w:r w:rsidR="00FA3E16" w:rsidRPr="007C284B">
          <w:rPr>
            <w:rStyle w:val="Hyperlink"/>
            <w:noProof/>
          </w:rPr>
          <w:t>InitialSOM1CsoilMapName (double)</w:t>
        </w:r>
        <w:r w:rsidR="00FA3E16">
          <w:rPr>
            <w:noProof/>
            <w:webHidden/>
          </w:rPr>
          <w:tab/>
        </w:r>
        <w:r w:rsidR="00FA3E16">
          <w:rPr>
            <w:noProof/>
            <w:webHidden/>
          </w:rPr>
          <w:fldChar w:fldCharType="begin"/>
        </w:r>
        <w:r w:rsidR="00FA3E16">
          <w:rPr>
            <w:noProof/>
            <w:webHidden/>
          </w:rPr>
          <w:instrText xml:space="preserve"> PAGEREF _Toc107481515 \h </w:instrText>
        </w:r>
        <w:r w:rsidR="00FA3E16">
          <w:rPr>
            <w:noProof/>
            <w:webHidden/>
          </w:rPr>
        </w:r>
        <w:r w:rsidR="00FA3E16">
          <w:rPr>
            <w:noProof/>
            <w:webHidden/>
          </w:rPr>
          <w:fldChar w:fldCharType="separate"/>
        </w:r>
        <w:r w:rsidR="005B2C21">
          <w:rPr>
            <w:noProof/>
            <w:webHidden/>
          </w:rPr>
          <w:t>17</w:t>
        </w:r>
        <w:r w:rsidR="00FA3E16">
          <w:rPr>
            <w:noProof/>
            <w:webHidden/>
          </w:rPr>
          <w:fldChar w:fldCharType="end"/>
        </w:r>
      </w:hyperlink>
    </w:p>
    <w:p w14:paraId="7AA8E9B0" w14:textId="18D3C47D" w:rsidR="00FA3E16" w:rsidRDefault="00000000">
      <w:pPr>
        <w:pStyle w:val="TOC2"/>
        <w:rPr>
          <w:rFonts w:asciiTheme="minorHAnsi" w:eastAsiaTheme="minorEastAsia" w:hAnsiTheme="minorHAnsi" w:cstheme="minorBidi"/>
          <w:noProof/>
          <w:sz w:val="22"/>
          <w:szCs w:val="22"/>
        </w:rPr>
      </w:pPr>
      <w:hyperlink w:anchor="_Toc107481516" w:history="1">
        <w:r w:rsidR="00FA3E16" w:rsidRPr="007C284B">
          <w:rPr>
            <w:rStyle w:val="Hyperlink"/>
            <w:noProof/>
          </w:rPr>
          <w:t>2.15</w:t>
        </w:r>
        <w:r w:rsidR="00FA3E16">
          <w:rPr>
            <w:rFonts w:asciiTheme="minorHAnsi" w:eastAsiaTheme="minorEastAsia" w:hAnsiTheme="minorHAnsi" w:cstheme="minorBidi"/>
            <w:noProof/>
            <w:sz w:val="22"/>
            <w:szCs w:val="22"/>
          </w:rPr>
          <w:tab/>
        </w:r>
        <w:r w:rsidR="00FA3E16" w:rsidRPr="007C284B">
          <w:rPr>
            <w:rStyle w:val="Hyperlink"/>
            <w:noProof/>
          </w:rPr>
          <w:t>InitialSOM1NsoilMapName (double)</w:t>
        </w:r>
        <w:r w:rsidR="00FA3E16">
          <w:rPr>
            <w:noProof/>
            <w:webHidden/>
          </w:rPr>
          <w:tab/>
        </w:r>
        <w:r w:rsidR="00FA3E16">
          <w:rPr>
            <w:noProof/>
            <w:webHidden/>
          </w:rPr>
          <w:fldChar w:fldCharType="begin"/>
        </w:r>
        <w:r w:rsidR="00FA3E16">
          <w:rPr>
            <w:noProof/>
            <w:webHidden/>
          </w:rPr>
          <w:instrText xml:space="preserve"> PAGEREF _Toc107481516 \h </w:instrText>
        </w:r>
        <w:r w:rsidR="00FA3E16">
          <w:rPr>
            <w:noProof/>
            <w:webHidden/>
          </w:rPr>
        </w:r>
        <w:r w:rsidR="00FA3E16">
          <w:rPr>
            <w:noProof/>
            <w:webHidden/>
          </w:rPr>
          <w:fldChar w:fldCharType="separate"/>
        </w:r>
        <w:r w:rsidR="005B2C21">
          <w:rPr>
            <w:noProof/>
            <w:webHidden/>
          </w:rPr>
          <w:t>17</w:t>
        </w:r>
        <w:r w:rsidR="00FA3E16">
          <w:rPr>
            <w:noProof/>
            <w:webHidden/>
          </w:rPr>
          <w:fldChar w:fldCharType="end"/>
        </w:r>
      </w:hyperlink>
    </w:p>
    <w:p w14:paraId="3D19EDB0" w14:textId="12F7D727" w:rsidR="00FA3E16" w:rsidRDefault="00000000">
      <w:pPr>
        <w:pStyle w:val="TOC2"/>
        <w:rPr>
          <w:rFonts w:asciiTheme="minorHAnsi" w:eastAsiaTheme="minorEastAsia" w:hAnsiTheme="minorHAnsi" w:cstheme="minorBidi"/>
          <w:noProof/>
          <w:sz w:val="22"/>
          <w:szCs w:val="22"/>
        </w:rPr>
      </w:pPr>
      <w:hyperlink w:anchor="_Toc107481517" w:history="1">
        <w:r w:rsidR="00FA3E16" w:rsidRPr="007C284B">
          <w:rPr>
            <w:rStyle w:val="Hyperlink"/>
            <w:noProof/>
          </w:rPr>
          <w:t>2.16</w:t>
        </w:r>
        <w:r w:rsidR="00FA3E16">
          <w:rPr>
            <w:rFonts w:asciiTheme="minorHAnsi" w:eastAsiaTheme="minorEastAsia" w:hAnsiTheme="minorHAnsi" w:cstheme="minorBidi"/>
            <w:noProof/>
            <w:sz w:val="22"/>
            <w:szCs w:val="22"/>
          </w:rPr>
          <w:tab/>
        </w:r>
        <w:r w:rsidR="00FA3E16" w:rsidRPr="007C284B">
          <w:rPr>
            <w:rStyle w:val="Hyperlink"/>
            <w:noProof/>
          </w:rPr>
          <w:t>InitialSOM2CMapName (double)</w:t>
        </w:r>
        <w:r w:rsidR="00FA3E16">
          <w:rPr>
            <w:noProof/>
            <w:webHidden/>
          </w:rPr>
          <w:tab/>
        </w:r>
        <w:r w:rsidR="00FA3E16">
          <w:rPr>
            <w:noProof/>
            <w:webHidden/>
          </w:rPr>
          <w:fldChar w:fldCharType="begin"/>
        </w:r>
        <w:r w:rsidR="00FA3E16">
          <w:rPr>
            <w:noProof/>
            <w:webHidden/>
          </w:rPr>
          <w:instrText xml:space="preserve"> PAGEREF _Toc107481517 \h </w:instrText>
        </w:r>
        <w:r w:rsidR="00FA3E16">
          <w:rPr>
            <w:noProof/>
            <w:webHidden/>
          </w:rPr>
        </w:r>
        <w:r w:rsidR="00FA3E16">
          <w:rPr>
            <w:noProof/>
            <w:webHidden/>
          </w:rPr>
          <w:fldChar w:fldCharType="separate"/>
        </w:r>
        <w:r w:rsidR="005B2C21">
          <w:rPr>
            <w:noProof/>
            <w:webHidden/>
          </w:rPr>
          <w:t>17</w:t>
        </w:r>
        <w:r w:rsidR="00FA3E16">
          <w:rPr>
            <w:noProof/>
            <w:webHidden/>
          </w:rPr>
          <w:fldChar w:fldCharType="end"/>
        </w:r>
      </w:hyperlink>
    </w:p>
    <w:p w14:paraId="26C05061" w14:textId="7720CB88" w:rsidR="00FA3E16" w:rsidRDefault="00000000">
      <w:pPr>
        <w:pStyle w:val="TOC2"/>
        <w:rPr>
          <w:rFonts w:asciiTheme="minorHAnsi" w:eastAsiaTheme="minorEastAsia" w:hAnsiTheme="minorHAnsi" w:cstheme="minorBidi"/>
          <w:noProof/>
          <w:sz w:val="22"/>
          <w:szCs w:val="22"/>
        </w:rPr>
      </w:pPr>
      <w:hyperlink w:anchor="_Toc107481518" w:history="1">
        <w:r w:rsidR="00FA3E16" w:rsidRPr="007C284B">
          <w:rPr>
            <w:rStyle w:val="Hyperlink"/>
            <w:noProof/>
          </w:rPr>
          <w:t>2.17</w:t>
        </w:r>
        <w:r w:rsidR="00FA3E16">
          <w:rPr>
            <w:rFonts w:asciiTheme="minorHAnsi" w:eastAsiaTheme="minorEastAsia" w:hAnsiTheme="minorHAnsi" w:cstheme="minorBidi"/>
            <w:noProof/>
            <w:sz w:val="22"/>
            <w:szCs w:val="22"/>
          </w:rPr>
          <w:tab/>
        </w:r>
        <w:r w:rsidR="00FA3E16" w:rsidRPr="007C284B">
          <w:rPr>
            <w:rStyle w:val="Hyperlink"/>
            <w:noProof/>
          </w:rPr>
          <w:t>InitialSOM2NMapName (double)</w:t>
        </w:r>
        <w:r w:rsidR="00FA3E16">
          <w:rPr>
            <w:noProof/>
            <w:webHidden/>
          </w:rPr>
          <w:tab/>
        </w:r>
        <w:r w:rsidR="00FA3E16">
          <w:rPr>
            <w:noProof/>
            <w:webHidden/>
          </w:rPr>
          <w:fldChar w:fldCharType="begin"/>
        </w:r>
        <w:r w:rsidR="00FA3E16">
          <w:rPr>
            <w:noProof/>
            <w:webHidden/>
          </w:rPr>
          <w:instrText xml:space="preserve"> PAGEREF _Toc107481518 \h </w:instrText>
        </w:r>
        <w:r w:rsidR="00FA3E16">
          <w:rPr>
            <w:noProof/>
            <w:webHidden/>
          </w:rPr>
        </w:r>
        <w:r w:rsidR="00FA3E16">
          <w:rPr>
            <w:noProof/>
            <w:webHidden/>
          </w:rPr>
          <w:fldChar w:fldCharType="separate"/>
        </w:r>
        <w:r w:rsidR="005B2C21">
          <w:rPr>
            <w:noProof/>
            <w:webHidden/>
          </w:rPr>
          <w:t>18</w:t>
        </w:r>
        <w:r w:rsidR="00FA3E16">
          <w:rPr>
            <w:noProof/>
            <w:webHidden/>
          </w:rPr>
          <w:fldChar w:fldCharType="end"/>
        </w:r>
      </w:hyperlink>
    </w:p>
    <w:p w14:paraId="3AD8721B" w14:textId="7EBB04B8" w:rsidR="00FA3E16" w:rsidRDefault="00000000">
      <w:pPr>
        <w:pStyle w:val="TOC2"/>
        <w:rPr>
          <w:rFonts w:asciiTheme="minorHAnsi" w:eastAsiaTheme="minorEastAsia" w:hAnsiTheme="minorHAnsi" w:cstheme="minorBidi"/>
          <w:noProof/>
          <w:sz w:val="22"/>
          <w:szCs w:val="22"/>
        </w:rPr>
      </w:pPr>
      <w:hyperlink w:anchor="_Toc107481519" w:history="1">
        <w:r w:rsidR="00FA3E16" w:rsidRPr="007C284B">
          <w:rPr>
            <w:rStyle w:val="Hyperlink"/>
            <w:noProof/>
          </w:rPr>
          <w:t>2.18</w:t>
        </w:r>
        <w:r w:rsidR="00FA3E16">
          <w:rPr>
            <w:rFonts w:asciiTheme="minorHAnsi" w:eastAsiaTheme="minorEastAsia" w:hAnsiTheme="minorHAnsi" w:cstheme="minorBidi"/>
            <w:noProof/>
            <w:sz w:val="22"/>
            <w:szCs w:val="22"/>
          </w:rPr>
          <w:tab/>
        </w:r>
        <w:r w:rsidR="00FA3E16" w:rsidRPr="007C284B">
          <w:rPr>
            <w:rStyle w:val="Hyperlink"/>
            <w:noProof/>
          </w:rPr>
          <w:t>InitialSOM3CMapName (double)</w:t>
        </w:r>
        <w:r w:rsidR="00FA3E16">
          <w:rPr>
            <w:noProof/>
            <w:webHidden/>
          </w:rPr>
          <w:tab/>
        </w:r>
        <w:r w:rsidR="00FA3E16">
          <w:rPr>
            <w:noProof/>
            <w:webHidden/>
          </w:rPr>
          <w:fldChar w:fldCharType="begin"/>
        </w:r>
        <w:r w:rsidR="00FA3E16">
          <w:rPr>
            <w:noProof/>
            <w:webHidden/>
          </w:rPr>
          <w:instrText xml:space="preserve"> PAGEREF _Toc107481519 \h </w:instrText>
        </w:r>
        <w:r w:rsidR="00FA3E16">
          <w:rPr>
            <w:noProof/>
            <w:webHidden/>
          </w:rPr>
        </w:r>
        <w:r w:rsidR="00FA3E16">
          <w:rPr>
            <w:noProof/>
            <w:webHidden/>
          </w:rPr>
          <w:fldChar w:fldCharType="separate"/>
        </w:r>
        <w:r w:rsidR="005B2C21">
          <w:rPr>
            <w:noProof/>
            <w:webHidden/>
          </w:rPr>
          <w:t>18</w:t>
        </w:r>
        <w:r w:rsidR="00FA3E16">
          <w:rPr>
            <w:noProof/>
            <w:webHidden/>
          </w:rPr>
          <w:fldChar w:fldCharType="end"/>
        </w:r>
      </w:hyperlink>
    </w:p>
    <w:p w14:paraId="1C9E399F" w14:textId="77D79BA2" w:rsidR="00FA3E16" w:rsidRDefault="00000000">
      <w:pPr>
        <w:pStyle w:val="TOC2"/>
        <w:rPr>
          <w:rFonts w:asciiTheme="minorHAnsi" w:eastAsiaTheme="minorEastAsia" w:hAnsiTheme="minorHAnsi" w:cstheme="minorBidi"/>
          <w:noProof/>
          <w:sz w:val="22"/>
          <w:szCs w:val="22"/>
        </w:rPr>
      </w:pPr>
      <w:hyperlink w:anchor="_Toc107481520" w:history="1">
        <w:r w:rsidR="00FA3E16" w:rsidRPr="007C284B">
          <w:rPr>
            <w:rStyle w:val="Hyperlink"/>
            <w:noProof/>
          </w:rPr>
          <w:t>2.19</w:t>
        </w:r>
        <w:r w:rsidR="00FA3E16">
          <w:rPr>
            <w:rFonts w:asciiTheme="minorHAnsi" w:eastAsiaTheme="minorEastAsia" w:hAnsiTheme="minorHAnsi" w:cstheme="minorBidi"/>
            <w:noProof/>
            <w:sz w:val="22"/>
            <w:szCs w:val="22"/>
          </w:rPr>
          <w:tab/>
        </w:r>
        <w:r w:rsidR="00FA3E16" w:rsidRPr="007C284B">
          <w:rPr>
            <w:rStyle w:val="Hyperlink"/>
            <w:noProof/>
          </w:rPr>
          <w:t>InitialSOM3NMapName (double)</w:t>
        </w:r>
        <w:r w:rsidR="00FA3E16">
          <w:rPr>
            <w:noProof/>
            <w:webHidden/>
          </w:rPr>
          <w:tab/>
        </w:r>
        <w:r w:rsidR="00FA3E16">
          <w:rPr>
            <w:noProof/>
            <w:webHidden/>
          </w:rPr>
          <w:fldChar w:fldCharType="begin"/>
        </w:r>
        <w:r w:rsidR="00FA3E16">
          <w:rPr>
            <w:noProof/>
            <w:webHidden/>
          </w:rPr>
          <w:instrText xml:space="preserve"> PAGEREF _Toc107481520 \h </w:instrText>
        </w:r>
        <w:r w:rsidR="00FA3E16">
          <w:rPr>
            <w:noProof/>
            <w:webHidden/>
          </w:rPr>
        </w:r>
        <w:r w:rsidR="00FA3E16">
          <w:rPr>
            <w:noProof/>
            <w:webHidden/>
          </w:rPr>
          <w:fldChar w:fldCharType="separate"/>
        </w:r>
        <w:r w:rsidR="005B2C21">
          <w:rPr>
            <w:noProof/>
            <w:webHidden/>
          </w:rPr>
          <w:t>18</w:t>
        </w:r>
        <w:r w:rsidR="00FA3E16">
          <w:rPr>
            <w:noProof/>
            <w:webHidden/>
          </w:rPr>
          <w:fldChar w:fldCharType="end"/>
        </w:r>
      </w:hyperlink>
    </w:p>
    <w:p w14:paraId="7D154AFF" w14:textId="2FCFAB0C" w:rsidR="00FA3E16" w:rsidRDefault="00000000">
      <w:pPr>
        <w:pStyle w:val="TOC2"/>
        <w:rPr>
          <w:rFonts w:asciiTheme="minorHAnsi" w:eastAsiaTheme="minorEastAsia" w:hAnsiTheme="minorHAnsi" w:cstheme="minorBidi"/>
          <w:noProof/>
          <w:sz w:val="22"/>
          <w:szCs w:val="22"/>
        </w:rPr>
      </w:pPr>
      <w:hyperlink w:anchor="_Toc107481521" w:history="1">
        <w:r w:rsidR="00FA3E16" w:rsidRPr="007C284B">
          <w:rPr>
            <w:rStyle w:val="Hyperlink"/>
            <w:noProof/>
          </w:rPr>
          <w:t>2.20</w:t>
        </w:r>
        <w:r w:rsidR="00FA3E16">
          <w:rPr>
            <w:rFonts w:asciiTheme="minorHAnsi" w:eastAsiaTheme="minorEastAsia" w:hAnsiTheme="minorHAnsi" w:cstheme="minorBidi"/>
            <w:noProof/>
            <w:sz w:val="22"/>
            <w:szCs w:val="22"/>
          </w:rPr>
          <w:tab/>
        </w:r>
        <w:r w:rsidR="00FA3E16" w:rsidRPr="007C284B">
          <w:rPr>
            <w:rStyle w:val="Hyperlink"/>
            <w:noProof/>
          </w:rPr>
          <w:t>InitialDeadWoodSurfaceMapName (double)</w:t>
        </w:r>
        <w:r w:rsidR="00FA3E16">
          <w:rPr>
            <w:noProof/>
            <w:webHidden/>
          </w:rPr>
          <w:tab/>
        </w:r>
        <w:r w:rsidR="00FA3E16">
          <w:rPr>
            <w:noProof/>
            <w:webHidden/>
          </w:rPr>
          <w:fldChar w:fldCharType="begin"/>
        </w:r>
        <w:r w:rsidR="00FA3E16">
          <w:rPr>
            <w:noProof/>
            <w:webHidden/>
          </w:rPr>
          <w:instrText xml:space="preserve"> PAGEREF _Toc107481521 \h </w:instrText>
        </w:r>
        <w:r w:rsidR="00FA3E16">
          <w:rPr>
            <w:noProof/>
            <w:webHidden/>
          </w:rPr>
        </w:r>
        <w:r w:rsidR="00FA3E16">
          <w:rPr>
            <w:noProof/>
            <w:webHidden/>
          </w:rPr>
          <w:fldChar w:fldCharType="separate"/>
        </w:r>
        <w:r w:rsidR="005B2C21">
          <w:rPr>
            <w:noProof/>
            <w:webHidden/>
          </w:rPr>
          <w:t>18</w:t>
        </w:r>
        <w:r w:rsidR="00FA3E16">
          <w:rPr>
            <w:noProof/>
            <w:webHidden/>
          </w:rPr>
          <w:fldChar w:fldCharType="end"/>
        </w:r>
      </w:hyperlink>
    </w:p>
    <w:p w14:paraId="34EB085B" w14:textId="10436870" w:rsidR="00FA3E16" w:rsidRDefault="00000000">
      <w:pPr>
        <w:pStyle w:val="TOC2"/>
        <w:rPr>
          <w:rFonts w:asciiTheme="minorHAnsi" w:eastAsiaTheme="minorEastAsia" w:hAnsiTheme="minorHAnsi" w:cstheme="minorBidi"/>
          <w:noProof/>
          <w:sz w:val="22"/>
          <w:szCs w:val="22"/>
        </w:rPr>
      </w:pPr>
      <w:hyperlink w:anchor="_Toc107481522" w:history="1">
        <w:r w:rsidR="00FA3E16" w:rsidRPr="007C284B">
          <w:rPr>
            <w:rStyle w:val="Hyperlink"/>
            <w:noProof/>
          </w:rPr>
          <w:t>2.21</w:t>
        </w:r>
        <w:r w:rsidR="00FA3E16">
          <w:rPr>
            <w:rFonts w:asciiTheme="minorHAnsi" w:eastAsiaTheme="minorEastAsia" w:hAnsiTheme="minorHAnsi" w:cstheme="minorBidi"/>
            <w:noProof/>
            <w:sz w:val="22"/>
            <w:szCs w:val="22"/>
          </w:rPr>
          <w:tab/>
        </w:r>
        <w:r w:rsidR="00FA3E16" w:rsidRPr="007C284B">
          <w:rPr>
            <w:rStyle w:val="Hyperlink"/>
            <w:noProof/>
          </w:rPr>
          <w:t>InitialDeadWoodSoilMapName (double)</w:t>
        </w:r>
        <w:r w:rsidR="00FA3E16">
          <w:rPr>
            <w:noProof/>
            <w:webHidden/>
          </w:rPr>
          <w:tab/>
        </w:r>
        <w:r w:rsidR="00FA3E16">
          <w:rPr>
            <w:noProof/>
            <w:webHidden/>
          </w:rPr>
          <w:fldChar w:fldCharType="begin"/>
        </w:r>
        <w:r w:rsidR="00FA3E16">
          <w:rPr>
            <w:noProof/>
            <w:webHidden/>
          </w:rPr>
          <w:instrText xml:space="preserve"> PAGEREF _Toc107481522 \h </w:instrText>
        </w:r>
        <w:r w:rsidR="00FA3E16">
          <w:rPr>
            <w:noProof/>
            <w:webHidden/>
          </w:rPr>
        </w:r>
        <w:r w:rsidR="00FA3E16">
          <w:rPr>
            <w:noProof/>
            <w:webHidden/>
          </w:rPr>
          <w:fldChar w:fldCharType="separate"/>
        </w:r>
        <w:r w:rsidR="005B2C21">
          <w:rPr>
            <w:noProof/>
            <w:webHidden/>
          </w:rPr>
          <w:t>18</w:t>
        </w:r>
        <w:r w:rsidR="00FA3E16">
          <w:rPr>
            <w:noProof/>
            <w:webHidden/>
          </w:rPr>
          <w:fldChar w:fldCharType="end"/>
        </w:r>
      </w:hyperlink>
    </w:p>
    <w:p w14:paraId="37AC5E4E" w14:textId="43DEF475" w:rsidR="00FA3E16" w:rsidRDefault="00000000">
      <w:pPr>
        <w:pStyle w:val="TOC2"/>
        <w:rPr>
          <w:rFonts w:asciiTheme="minorHAnsi" w:eastAsiaTheme="minorEastAsia" w:hAnsiTheme="minorHAnsi" w:cstheme="minorBidi"/>
          <w:noProof/>
          <w:sz w:val="22"/>
          <w:szCs w:val="22"/>
        </w:rPr>
      </w:pPr>
      <w:hyperlink w:anchor="_Toc107481523" w:history="1">
        <w:r w:rsidR="00FA3E16" w:rsidRPr="007C284B">
          <w:rPr>
            <w:rStyle w:val="Hyperlink"/>
            <w:noProof/>
          </w:rPr>
          <w:t>2.22</w:t>
        </w:r>
        <w:r w:rsidR="00FA3E16">
          <w:rPr>
            <w:rFonts w:asciiTheme="minorHAnsi" w:eastAsiaTheme="minorEastAsia" w:hAnsiTheme="minorHAnsi" w:cstheme="minorBidi"/>
            <w:noProof/>
            <w:sz w:val="22"/>
            <w:szCs w:val="22"/>
          </w:rPr>
          <w:tab/>
        </w:r>
        <w:r w:rsidR="00FA3E16" w:rsidRPr="007C284B">
          <w:rPr>
            <w:rStyle w:val="Hyperlink"/>
            <w:noProof/>
          </w:rPr>
          <w:t>CalibrateMode (Boolean, optional)</w:t>
        </w:r>
        <w:r w:rsidR="00FA3E16">
          <w:rPr>
            <w:noProof/>
            <w:webHidden/>
          </w:rPr>
          <w:tab/>
        </w:r>
        <w:r w:rsidR="00FA3E16">
          <w:rPr>
            <w:noProof/>
            <w:webHidden/>
          </w:rPr>
          <w:fldChar w:fldCharType="begin"/>
        </w:r>
        <w:r w:rsidR="00FA3E16">
          <w:rPr>
            <w:noProof/>
            <w:webHidden/>
          </w:rPr>
          <w:instrText xml:space="preserve"> PAGEREF _Toc107481523 \h </w:instrText>
        </w:r>
        <w:r w:rsidR="00FA3E16">
          <w:rPr>
            <w:noProof/>
            <w:webHidden/>
          </w:rPr>
        </w:r>
        <w:r w:rsidR="00FA3E16">
          <w:rPr>
            <w:noProof/>
            <w:webHidden/>
          </w:rPr>
          <w:fldChar w:fldCharType="separate"/>
        </w:r>
        <w:r w:rsidR="005B2C21">
          <w:rPr>
            <w:noProof/>
            <w:webHidden/>
          </w:rPr>
          <w:t>18</w:t>
        </w:r>
        <w:r w:rsidR="00FA3E16">
          <w:rPr>
            <w:noProof/>
            <w:webHidden/>
          </w:rPr>
          <w:fldChar w:fldCharType="end"/>
        </w:r>
      </w:hyperlink>
    </w:p>
    <w:p w14:paraId="6AAAA89B" w14:textId="21B88DF7" w:rsidR="00FA3E16" w:rsidRDefault="00000000">
      <w:pPr>
        <w:pStyle w:val="TOC2"/>
        <w:rPr>
          <w:rFonts w:asciiTheme="minorHAnsi" w:eastAsiaTheme="minorEastAsia" w:hAnsiTheme="minorHAnsi" w:cstheme="minorBidi"/>
          <w:noProof/>
          <w:sz w:val="22"/>
          <w:szCs w:val="22"/>
        </w:rPr>
      </w:pPr>
      <w:hyperlink w:anchor="_Toc107481524" w:history="1">
        <w:r w:rsidR="00FA3E16" w:rsidRPr="007C284B">
          <w:rPr>
            <w:rStyle w:val="Hyperlink"/>
            <w:noProof/>
          </w:rPr>
          <w:t>2.23</w:t>
        </w:r>
        <w:r w:rsidR="00FA3E16">
          <w:rPr>
            <w:rFonts w:asciiTheme="minorHAnsi" w:eastAsiaTheme="minorEastAsia" w:hAnsiTheme="minorHAnsi" w:cstheme="minorBidi"/>
            <w:noProof/>
            <w:sz w:val="22"/>
            <w:szCs w:val="22"/>
          </w:rPr>
          <w:tab/>
        </w:r>
        <w:r w:rsidR="00FA3E16" w:rsidRPr="007C284B">
          <w:rPr>
            <w:rStyle w:val="Hyperlink"/>
            <w:noProof/>
          </w:rPr>
          <w:t>SmokeModelOutputs (Boolean, optional)</w:t>
        </w:r>
        <w:r w:rsidR="00FA3E16">
          <w:rPr>
            <w:noProof/>
            <w:webHidden/>
          </w:rPr>
          <w:tab/>
        </w:r>
        <w:r w:rsidR="00FA3E16">
          <w:rPr>
            <w:noProof/>
            <w:webHidden/>
          </w:rPr>
          <w:fldChar w:fldCharType="begin"/>
        </w:r>
        <w:r w:rsidR="00FA3E16">
          <w:rPr>
            <w:noProof/>
            <w:webHidden/>
          </w:rPr>
          <w:instrText xml:space="preserve"> PAGEREF _Toc107481524 \h </w:instrText>
        </w:r>
        <w:r w:rsidR="00FA3E16">
          <w:rPr>
            <w:noProof/>
            <w:webHidden/>
          </w:rPr>
        </w:r>
        <w:r w:rsidR="00FA3E16">
          <w:rPr>
            <w:noProof/>
            <w:webHidden/>
          </w:rPr>
          <w:fldChar w:fldCharType="separate"/>
        </w:r>
        <w:r w:rsidR="005B2C21">
          <w:rPr>
            <w:noProof/>
            <w:webHidden/>
          </w:rPr>
          <w:t>18</w:t>
        </w:r>
        <w:r w:rsidR="00FA3E16">
          <w:rPr>
            <w:noProof/>
            <w:webHidden/>
          </w:rPr>
          <w:fldChar w:fldCharType="end"/>
        </w:r>
      </w:hyperlink>
    </w:p>
    <w:p w14:paraId="30132D15" w14:textId="506A0073" w:rsidR="00FA3E16" w:rsidRDefault="00000000">
      <w:pPr>
        <w:pStyle w:val="TOC2"/>
        <w:rPr>
          <w:rFonts w:asciiTheme="minorHAnsi" w:eastAsiaTheme="minorEastAsia" w:hAnsiTheme="minorHAnsi" w:cstheme="minorBidi"/>
          <w:noProof/>
          <w:sz w:val="22"/>
          <w:szCs w:val="22"/>
        </w:rPr>
      </w:pPr>
      <w:hyperlink w:anchor="_Toc107481525" w:history="1">
        <w:r w:rsidR="00FA3E16" w:rsidRPr="007C284B">
          <w:rPr>
            <w:rStyle w:val="Hyperlink"/>
            <w:noProof/>
          </w:rPr>
          <w:t>2.24</w:t>
        </w:r>
        <w:r w:rsidR="00FA3E16">
          <w:rPr>
            <w:rFonts w:asciiTheme="minorHAnsi" w:eastAsiaTheme="minorEastAsia" w:hAnsiTheme="minorHAnsi" w:cstheme="minorBidi"/>
            <w:noProof/>
            <w:sz w:val="22"/>
            <w:szCs w:val="22"/>
          </w:rPr>
          <w:tab/>
        </w:r>
        <w:r w:rsidR="00FA3E16" w:rsidRPr="007C284B">
          <w:rPr>
            <w:rStyle w:val="Hyperlink"/>
            <w:noProof/>
          </w:rPr>
          <w:t>Version_Henne_SoilWater (Boolean, optional)</w:t>
        </w:r>
        <w:r w:rsidR="00FA3E16">
          <w:rPr>
            <w:noProof/>
            <w:webHidden/>
          </w:rPr>
          <w:tab/>
        </w:r>
        <w:r w:rsidR="00FA3E16">
          <w:rPr>
            <w:noProof/>
            <w:webHidden/>
          </w:rPr>
          <w:fldChar w:fldCharType="begin"/>
        </w:r>
        <w:r w:rsidR="00FA3E16">
          <w:rPr>
            <w:noProof/>
            <w:webHidden/>
          </w:rPr>
          <w:instrText xml:space="preserve"> PAGEREF _Toc107481525 \h </w:instrText>
        </w:r>
        <w:r w:rsidR="00FA3E16">
          <w:rPr>
            <w:noProof/>
            <w:webHidden/>
          </w:rPr>
        </w:r>
        <w:r w:rsidR="00FA3E16">
          <w:rPr>
            <w:noProof/>
            <w:webHidden/>
          </w:rPr>
          <w:fldChar w:fldCharType="separate"/>
        </w:r>
        <w:r w:rsidR="005B2C21">
          <w:rPr>
            <w:noProof/>
            <w:webHidden/>
          </w:rPr>
          <w:t>18</w:t>
        </w:r>
        <w:r w:rsidR="00FA3E16">
          <w:rPr>
            <w:noProof/>
            <w:webHidden/>
          </w:rPr>
          <w:fldChar w:fldCharType="end"/>
        </w:r>
      </w:hyperlink>
    </w:p>
    <w:p w14:paraId="6AB5523F" w14:textId="4A031BA5" w:rsidR="00FA3E16" w:rsidRDefault="00000000">
      <w:pPr>
        <w:pStyle w:val="TOC2"/>
        <w:rPr>
          <w:rFonts w:asciiTheme="minorHAnsi" w:eastAsiaTheme="minorEastAsia" w:hAnsiTheme="minorHAnsi" w:cstheme="minorBidi"/>
          <w:noProof/>
          <w:sz w:val="22"/>
          <w:szCs w:val="22"/>
        </w:rPr>
      </w:pPr>
      <w:hyperlink w:anchor="_Toc107481526" w:history="1">
        <w:r w:rsidR="00FA3E16" w:rsidRPr="007C284B">
          <w:rPr>
            <w:rStyle w:val="Hyperlink"/>
            <w:noProof/>
          </w:rPr>
          <w:t>2.25</w:t>
        </w:r>
        <w:r w:rsidR="00FA3E16">
          <w:rPr>
            <w:rFonts w:asciiTheme="minorHAnsi" w:eastAsiaTheme="minorEastAsia" w:hAnsiTheme="minorHAnsi" w:cstheme="minorBidi"/>
            <w:noProof/>
            <w:sz w:val="22"/>
            <w:szCs w:val="22"/>
          </w:rPr>
          <w:tab/>
        </w:r>
        <w:r w:rsidR="00FA3E16" w:rsidRPr="007C284B">
          <w:rPr>
            <w:rStyle w:val="Hyperlink"/>
            <w:noProof/>
          </w:rPr>
          <w:t>WaterDecayFunction</w:t>
        </w:r>
        <w:r w:rsidR="00FA3E16">
          <w:rPr>
            <w:noProof/>
            <w:webHidden/>
          </w:rPr>
          <w:tab/>
        </w:r>
        <w:r w:rsidR="00FA3E16">
          <w:rPr>
            <w:noProof/>
            <w:webHidden/>
          </w:rPr>
          <w:fldChar w:fldCharType="begin"/>
        </w:r>
        <w:r w:rsidR="00FA3E16">
          <w:rPr>
            <w:noProof/>
            <w:webHidden/>
          </w:rPr>
          <w:instrText xml:space="preserve"> PAGEREF _Toc107481526 \h </w:instrText>
        </w:r>
        <w:r w:rsidR="00FA3E16">
          <w:rPr>
            <w:noProof/>
            <w:webHidden/>
          </w:rPr>
        </w:r>
        <w:r w:rsidR="00FA3E16">
          <w:rPr>
            <w:noProof/>
            <w:webHidden/>
          </w:rPr>
          <w:fldChar w:fldCharType="separate"/>
        </w:r>
        <w:r w:rsidR="005B2C21">
          <w:rPr>
            <w:noProof/>
            <w:webHidden/>
          </w:rPr>
          <w:t>18</w:t>
        </w:r>
        <w:r w:rsidR="00FA3E16">
          <w:rPr>
            <w:noProof/>
            <w:webHidden/>
          </w:rPr>
          <w:fldChar w:fldCharType="end"/>
        </w:r>
      </w:hyperlink>
    </w:p>
    <w:p w14:paraId="49213000" w14:textId="3C3F1D89" w:rsidR="00FA3E16" w:rsidRDefault="00000000">
      <w:pPr>
        <w:pStyle w:val="TOC2"/>
        <w:rPr>
          <w:rFonts w:asciiTheme="minorHAnsi" w:eastAsiaTheme="minorEastAsia" w:hAnsiTheme="minorHAnsi" w:cstheme="minorBidi"/>
          <w:noProof/>
          <w:sz w:val="22"/>
          <w:szCs w:val="22"/>
        </w:rPr>
      </w:pPr>
      <w:hyperlink w:anchor="_Toc107481527" w:history="1">
        <w:r w:rsidR="00FA3E16" w:rsidRPr="007C284B">
          <w:rPr>
            <w:rStyle w:val="Hyperlink"/>
            <w:noProof/>
          </w:rPr>
          <w:t>2.26</w:t>
        </w:r>
        <w:r w:rsidR="00FA3E16">
          <w:rPr>
            <w:rFonts w:asciiTheme="minorHAnsi" w:eastAsiaTheme="minorEastAsia" w:hAnsiTheme="minorHAnsi" w:cstheme="minorBidi"/>
            <w:noProof/>
            <w:sz w:val="22"/>
            <w:szCs w:val="22"/>
          </w:rPr>
          <w:tab/>
        </w:r>
        <w:r w:rsidR="00FA3E16" w:rsidRPr="007C284B">
          <w:rPr>
            <w:rStyle w:val="Hyperlink"/>
            <w:noProof/>
          </w:rPr>
          <w:t>ProbabilityEstablishAdjust (double)</w:t>
        </w:r>
        <w:r w:rsidR="00FA3E16">
          <w:rPr>
            <w:noProof/>
            <w:webHidden/>
          </w:rPr>
          <w:tab/>
        </w:r>
        <w:r w:rsidR="00FA3E16">
          <w:rPr>
            <w:noProof/>
            <w:webHidden/>
          </w:rPr>
          <w:fldChar w:fldCharType="begin"/>
        </w:r>
        <w:r w:rsidR="00FA3E16">
          <w:rPr>
            <w:noProof/>
            <w:webHidden/>
          </w:rPr>
          <w:instrText xml:space="preserve"> PAGEREF _Toc107481527 \h </w:instrText>
        </w:r>
        <w:r w:rsidR="00FA3E16">
          <w:rPr>
            <w:noProof/>
            <w:webHidden/>
          </w:rPr>
        </w:r>
        <w:r w:rsidR="00FA3E16">
          <w:rPr>
            <w:noProof/>
            <w:webHidden/>
          </w:rPr>
          <w:fldChar w:fldCharType="separate"/>
        </w:r>
        <w:r w:rsidR="005B2C21">
          <w:rPr>
            <w:noProof/>
            <w:webHidden/>
          </w:rPr>
          <w:t>19</w:t>
        </w:r>
        <w:r w:rsidR="00FA3E16">
          <w:rPr>
            <w:noProof/>
            <w:webHidden/>
          </w:rPr>
          <w:fldChar w:fldCharType="end"/>
        </w:r>
      </w:hyperlink>
    </w:p>
    <w:p w14:paraId="193B462C" w14:textId="7ED977DD" w:rsidR="00FA3E16" w:rsidRDefault="00000000">
      <w:pPr>
        <w:pStyle w:val="TOC2"/>
        <w:rPr>
          <w:rFonts w:asciiTheme="minorHAnsi" w:eastAsiaTheme="minorEastAsia" w:hAnsiTheme="minorHAnsi" w:cstheme="minorBidi"/>
          <w:noProof/>
          <w:sz w:val="22"/>
          <w:szCs w:val="22"/>
        </w:rPr>
      </w:pPr>
      <w:hyperlink w:anchor="_Toc107481528" w:history="1">
        <w:r w:rsidR="00FA3E16" w:rsidRPr="007C284B">
          <w:rPr>
            <w:rStyle w:val="Hyperlink"/>
            <w:noProof/>
          </w:rPr>
          <w:t>2.27</w:t>
        </w:r>
        <w:r w:rsidR="00FA3E16">
          <w:rPr>
            <w:rFonts w:asciiTheme="minorHAnsi" w:eastAsiaTheme="minorEastAsia" w:hAnsiTheme="minorHAnsi" w:cstheme="minorBidi"/>
            <w:noProof/>
            <w:sz w:val="22"/>
            <w:szCs w:val="22"/>
          </w:rPr>
          <w:tab/>
        </w:r>
        <w:r w:rsidR="00FA3E16" w:rsidRPr="007C284B">
          <w:rPr>
            <w:rStyle w:val="Hyperlink"/>
            <w:noProof/>
          </w:rPr>
          <w:t>InitialMineralN (double)</w:t>
        </w:r>
        <w:r w:rsidR="00FA3E16">
          <w:rPr>
            <w:noProof/>
            <w:webHidden/>
          </w:rPr>
          <w:tab/>
        </w:r>
        <w:r w:rsidR="00FA3E16">
          <w:rPr>
            <w:noProof/>
            <w:webHidden/>
          </w:rPr>
          <w:fldChar w:fldCharType="begin"/>
        </w:r>
        <w:r w:rsidR="00FA3E16">
          <w:rPr>
            <w:noProof/>
            <w:webHidden/>
          </w:rPr>
          <w:instrText xml:space="preserve"> PAGEREF _Toc107481528 \h </w:instrText>
        </w:r>
        <w:r w:rsidR="00FA3E16">
          <w:rPr>
            <w:noProof/>
            <w:webHidden/>
          </w:rPr>
        </w:r>
        <w:r w:rsidR="00FA3E16">
          <w:rPr>
            <w:noProof/>
            <w:webHidden/>
          </w:rPr>
          <w:fldChar w:fldCharType="separate"/>
        </w:r>
        <w:r w:rsidR="005B2C21">
          <w:rPr>
            <w:noProof/>
            <w:webHidden/>
          </w:rPr>
          <w:t>19</w:t>
        </w:r>
        <w:r w:rsidR="00FA3E16">
          <w:rPr>
            <w:noProof/>
            <w:webHidden/>
          </w:rPr>
          <w:fldChar w:fldCharType="end"/>
        </w:r>
      </w:hyperlink>
    </w:p>
    <w:p w14:paraId="11FFB51E" w14:textId="55F1F448" w:rsidR="00FA3E16" w:rsidRDefault="00000000">
      <w:pPr>
        <w:pStyle w:val="TOC2"/>
        <w:rPr>
          <w:rFonts w:asciiTheme="minorHAnsi" w:eastAsiaTheme="minorEastAsia" w:hAnsiTheme="minorHAnsi" w:cstheme="minorBidi"/>
          <w:noProof/>
          <w:sz w:val="22"/>
          <w:szCs w:val="22"/>
        </w:rPr>
      </w:pPr>
      <w:hyperlink w:anchor="_Toc107481529" w:history="1">
        <w:r w:rsidR="00FA3E16" w:rsidRPr="007C284B">
          <w:rPr>
            <w:rStyle w:val="Hyperlink"/>
            <w:noProof/>
          </w:rPr>
          <w:t>2.28</w:t>
        </w:r>
        <w:r w:rsidR="00FA3E16">
          <w:rPr>
            <w:rFonts w:asciiTheme="minorHAnsi" w:eastAsiaTheme="minorEastAsia" w:hAnsiTheme="minorHAnsi" w:cstheme="minorBidi"/>
            <w:noProof/>
            <w:sz w:val="22"/>
            <w:szCs w:val="22"/>
          </w:rPr>
          <w:tab/>
        </w:r>
        <w:r w:rsidR="00FA3E16" w:rsidRPr="007C284B">
          <w:rPr>
            <w:rStyle w:val="Hyperlink"/>
            <w:noProof/>
          </w:rPr>
          <w:t>InitialFineFuels (double)</w:t>
        </w:r>
        <w:r w:rsidR="00FA3E16">
          <w:rPr>
            <w:noProof/>
            <w:webHidden/>
          </w:rPr>
          <w:tab/>
        </w:r>
        <w:r w:rsidR="00FA3E16">
          <w:rPr>
            <w:noProof/>
            <w:webHidden/>
          </w:rPr>
          <w:fldChar w:fldCharType="begin"/>
        </w:r>
        <w:r w:rsidR="00FA3E16">
          <w:rPr>
            <w:noProof/>
            <w:webHidden/>
          </w:rPr>
          <w:instrText xml:space="preserve"> PAGEREF _Toc107481529 \h </w:instrText>
        </w:r>
        <w:r w:rsidR="00FA3E16">
          <w:rPr>
            <w:noProof/>
            <w:webHidden/>
          </w:rPr>
        </w:r>
        <w:r w:rsidR="00FA3E16">
          <w:rPr>
            <w:noProof/>
            <w:webHidden/>
          </w:rPr>
          <w:fldChar w:fldCharType="separate"/>
        </w:r>
        <w:r w:rsidR="005B2C21">
          <w:rPr>
            <w:noProof/>
            <w:webHidden/>
          </w:rPr>
          <w:t>19</w:t>
        </w:r>
        <w:r w:rsidR="00FA3E16">
          <w:rPr>
            <w:noProof/>
            <w:webHidden/>
          </w:rPr>
          <w:fldChar w:fldCharType="end"/>
        </w:r>
      </w:hyperlink>
    </w:p>
    <w:p w14:paraId="19D3FD0B" w14:textId="1A981273" w:rsidR="00FA3E16" w:rsidRDefault="00000000">
      <w:pPr>
        <w:pStyle w:val="TOC2"/>
        <w:rPr>
          <w:rFonts w:asciiTheme="minorHAnsi" w:eastAsiaTheme="minorEastAsia" w:hAnsiTheme="minorHAnsi" w:cstheme="minorBidi"/>
          <w:noProof/>
          <w:sz w:val="22"/>
          <w:szCs w:val="22"/>
        </w:rPr>
      </w:pPr>
      <w:hyperlink w:anchor="_Toc107481530" w:history="1">
        <w:r w:rsidR="00FA3E16" w:rsidRPr="007C284B">
          <w:rPr>
            <w:rStyle w:val="Hyperlink"/>
            <w:noProof/>
          </w:rPr>
          <w:t>2.29</w:t>
        </w:r>
        <w:r w:rsidR="00FA3E16">
          <w:rPr>
            <w:rFonts w:asciiTheme="minorHAnsi" w:eastAsiaTheme="minorEastAsia" w:hAnsiTheme="minorHAnsi" w:cstheme="minorBidi"/>
            <w:noProof/>
            <w:sz w:val="22"/>
            <w:szCs w:val="22"/>
          </w:rPr>
          <w:tab/>
        </w:r>
        <w:r w:rsidR="00FA3E16" w:rsidRPr="007C284B">
          <w:rPr>
            <w:rStyle w:val="Hyperlink"/>
            <w:noProof/>
          </w:rPr>
          <w:t>Nitrogen Inputs: Slope and Intercept</w:t>
        </w:r>
        <w:r w:rsidR="00FA3E16">
          <w:rPr>
            <w:noProof/>
            <w:webHidden/>
          </w:rPr>
          <w:tab/>
        </w:r>
        <w:r w:rsidR="00FA3E16">
          <w:rPr>
            <w:noProof/>
            <w:webHidden/>
          </w:rPr>
          <w:fldChar w:fldCharType="begin"/>
        </w:r>
        <w:r w:rsidR="00FA3E16">
          <w:rPr>
            <w:noProof/>
            <w:webHidden/>
          </w:rPr>
          <w:instrText xml:space="preserve"> PAGEREF _Toc107481530 \h </w:instrText>
        </w:r>
        <w:r w:rsidR="00FA3E16">
          <w:rPr>
            <w:noProof/>
            <w:webHidden/>
          </w:rPr>
        </w:r>
        <w:r w:rsidR="00FA3E16">
          <w:rPr>
            <w:noProof/>
            <w:webHidden/>
          </w:rPr>
          <w:fldChar w:fldCharType="separate"/>
        </w:r>
        <w:r w:rsidR="005B2C21">
          <w:rPr>
            <w:noProof/>
            <w:webHidden/>
          </w:rPr>
          <w:t>19</w:t>
        </w:r>
        <w:r w:rsidR="00FA3E16">
          <w:rPr>
            <w:noProof/>
            <w:webHidden/>
          </w:rPr>
          <w:fldChar w:fldCharType="end"/>
        </w:r>
      </w:hyperlink>
    </w:p>
    <w:p w14:paraId="749F4ADC" w14:textId="684E11A9" w:rsidR="00FA3E16" w:rsidRDefault="00000000">
      <w:pPr>
        <w:pStyle w:val="TOC2"/>
        <w:rPr>
          <w:rFonts w:asciiTheme="minorHAnsi" w:eastAsiaTheme="minorEastAsia" w:hAnsiTheme="minorHAnsi" w:cstheme="minorBidi"/>
          <w:noProof/>
          <w:sz w:val="22"/>
          <w:szCs w:val="22"/>
        </w:rPr>
      </w:pPr>
      <w:hyperlink w:anchor="_Toc107481531" w:history="1">
        <w:r w:rsidR="00FA3E16" w:rsidRPr="007C284B">
          <w:rPr>
            <w:rStyle w:val="Hyperlink"/>
            <w:noProof/>
          </w:rPr>
          <w:t>2.30</w:t>
        </w:r>
        <w:r w:rsidR="00FA3E16">
          <w:rPr>
            <w:rFonts w:asciiTheme="minorHAnsi" w:eastAsiaTheme="minorEastAsia" w:hAnsiTheme="minorHAnsi" w:cstheme="minorBidi"/>
            <w:noProof/>
            <w:sz w:val="22"/>
            <w:szCs w:val="22"/>
          </w:rPr>
          <w:tab/>
        </w:r>
        <w:r w:rsidR="00FA3E16" w:rsidRPr="007C284B">
          <w:rPr>
            <w:rStyle w:val="Hyperlink"/>
            <w:noProof/>
          </w:rPr>
          <w:t>Latitude (double)</w:t>
        </w:r>
        <w:r w:rsidR="00FA3E16">
          <w:rPr>
            <w:noProof/>
            <w:webHidden/>
          </w:rPr>
          <w:tab/>
        </w:r>
        <w:r w:rsidR="00FA3E16">
          <w:rPr>
            <w:noProof/>
            <w:webHidden/>
          </w:rPr>
          <w:fldChar w:fldCharType="begin"/>
        </w:r>
        <w:r w:rsidR="00FA3E16">
          <w:rPr>
            <w:noProof/>
            <w:webHidden/>
          </w:rPr>
          <w:instrText xml:space="preserve"> PAGEREF _Toc107481531 \h </w:instrText>
        </w:r>
        <w:r w:rsidR="00FA3E16">
          <w:rPr>
            <w:noProof/>
            <w:webHidden/>
          </w:rPr>
        </w:r>
        <w:r w:rsidR="00FA3E16">
          <w:rPr>
            <w:noProof/>
            <w:webHidden/>
          </w:rPr>
          <w:fldChar w:fldCharType="separate"/>
        </w:r>
        <w:r w:rsidR="005B2C21">
          <w:rPr>
            <w:noProof/>
            <w:webHidden/>
          </w:rPr>
          <w:t>19</w:t>
        </w:r>
        <w:r w:rsidR="00FA3E16">
          <w:rPr>
            <w:noProof/>
            <w:webHidden/>
          </w:rPr>
          <w:fldChar w:fldCharType="end"/>
        </w:r>
      </w:hyperlink>
    </w:p>
    <w:p w14:paraId="1E07DF26" w14:textId="2F71A198" w:rsidR="00FA3E16" w:rsidRDefault="00000000">
      <w:pPr>
        <w:pStyle w:val="TOC2"/>
        <w:rPr>
          <w:rFonts w:asciiTheme="minorHAnsi" w:eastAsiaTheme="minorEastAsia" w:hAnsiTheme="minorHAnsi" w:cstheme="minorBidi"/>
          <w:noProof/>
          <w:sz w:val="22"/>
          <w:szCs w:val="22"/>
        </w:rPr>
      </w:pPr>
      <w:hyperlink w:anchor="_Toc107481532" w:history="1">
        <w:r w:rsidR="00FA3E16" w:rsidRPr="007C284B">
          <w:rPr>
            <w:rStyle w:val="Hyperlink"/>
            <w:noProof/>
          </w:rPr>
          <w:t>2.31</w:t>
        </w:r>
        <w:r w:rsidR="00FA3E16">
          <w:rPr>
            <w:rFonts w:asciiTheme="minorHAnsi" w:eastAsiaTheme="minorEastAsia" w:hAnsiTheme="minorHAnsi" w:cstheme="minorBidi"/>
            <w:noProof/>
            <w:sz w:val="22"/>
            <w:szCs w:val="22"/>
          </w:rPr>
          <w:tab/>
        </w:r>
        <w:r w:rsidR="00FA3E16" w:rsidRPr="007C284B">
          <w:rPr>
            <w:rStyle w:val="Hyperlink"/>
            <w:noProof/>
          </w:rPr>
          <w:t>DenitrificationRate (double)</w:t>
        </w:r>
        <w:r w:rsidR="00FA3E16">
          <w:rPr>
            <w:noProof/>
            <w:webHidden/>
          </w:rPr>
          <w:tab/>
        </w:r>
        <w:r w:rsidR="00FA3E16">
          <w:rPr>
            <w:noProof/>
            <w:webHidden/>
          </w:rPr>
          <w:fldChar w:fldCharType="begin"/>
        </w:r>
        <w:r w:rsidR="00FA3E16">
          <w:rPr>
            <w:noProof/>
            <w:webHidden/>
          </w:rPr>
          <w:instrText xml:space="preserve"> PAGEREF _Toc107481532 \h </w:instrText>
        </w:r>
        <w:r w:rsidR="00FA3E16">
          <w:rPr>
            <w:noProof/>
            <w:webHidden/>
          </w:rPr>
        </w:r>
        <w:r w:rsidR="00FA3E16">
          <w:rPr>
            <w:noProof/>
            <w:webHidden/>
          </w:rPr>
          <w:fldChar w:fldCharType="separate"/>
        </w:r>
        <w:r w:rsidR="005B2C21">
          <w:rPr>
            <w:noProof/>
            <w:webHidden/>
          </w:rPr>
          <w:t>20</w:t>
        </w:r>
        <w:r w:rsidR="00FA3E16">
          <w:rPr>
            <w:noProof/>
            <w:webHidden/>
          </w:rPr>
          <w:fldChar w:fldCharType="end"/>
        </w:r>
      </w:hyperlink>
    </w:p>
    <w:p w14:paraId="2F0866C9" w14:textId="4851AA91" w:rsidR="00FA3E16" w:rsidRDefault="00000000">
      <w:pPr>
        <w:pStyle w:val="TOC2"/>
        <w:rPr>
          <w:rFonts w:asciiTheme="minorHAnsi" w:eastAsiaTheme="minorEastAsia" w:hAnsiTheme="minorHAnsi" w:cstheme="minorBidi"/>
          <w:noProof/>
          <w:sz w:val="22"/>
          <w:szCs w:val="22"/>
        </w:rPr>
      </w:pPr>
      <w:hyperlink w:anchor="_Toc107481533" w:history="1">
        <w:r w:rsidR="00FA3E16" w:rsidRPr="007C284B">
          <w:rPr>
            <w:rStyle w:val="Hyperlink"/>
            <w:noProof/>
          </w:rPr>
          <w:t>2.32</w:t>
        </w:r>
        <w:r w:rsidR="00FA3E16">
          <w:rPr>
            <w:rFonts w:asciiTheme="minorHAnsi" w:eastAsiaTheme="minorEastAsia" w:hAnsiTheme="minorHAnsi" w:cstheme="minorBidi"/>
            <w:noProof/>
            <w:sz w:val="22"/>
            <w:szCs w:val="22"/>
          </w:rPr>
          <w:tab/>
        </w:r>
        <w:r w:rsidR="00FA3E16" w:rsidRPr="007C284B">
          <w:rPr>
            <w:rStyle w:val="Hyperlink"/>
            <w:noProof/>
          </w:rPr>
          <w:t>DecayRateSurf (double)</w:t>
        </w:r>
        <w:r w:rsidR="00FA3E16">
          <w:rPr>
            <w:noProof/>
            <w:webHidden/>
          </w:rPr>
          <w:tab/>
        </w:r>
        <w:r w:rsidR="00FA3E16">
          <w:rPr>
            <w:noProof/>
            <w:webHidden/>
          </w:rPr>
          <w:fldChar w:fldCharType="begin"/>
        </w:r>
        <w:r w:rsidR="00FA3E16">
          <w:rPr>
            <w:noProof/>
            <w:webHidden/>
          </w:rPr>
          <w:instrText xml:space="preserve"> PAGEREF _Toc107481533 \h </w:instrText>
        </w:r>
        <w:r w:rsidR="00FA3E16">
          <w:rPr>
            <w:noProof/>
            <w:webHidden/>
          </w:rPr>
        </w:r>
        <w:r w:rsidR="00FA3E16">
          <w:rPr>
            <w:noProof/>
            <w:webHidden/>
          </w:rPr>
          <w:fldChar w:fldCharType="separate"/>
        </w:r>
        <w:r w:rsidR="005B2C21">
          <w:rPr>
            <w:noProof/>
            <w:webHidden/>
          </w:rPr>
          <w:t>20</w:t>
        </w:r>
        <w:r w:rsidR="00FA3E16">
          <w:rPr>
            <w:noProof/>
            <w:webHidden/>
          </w:rPr>
          <w:fldChar w:fldCharType="end"/>
        </w:r>
      </w:hyperlink>
    </w:p>
    <w:p w14:paraId="705BE669" w14:textId="1F110E61" w:rsidR="00FA3E16" w:rsidRDefault="00000000">
      <w:pPr>
        <w:pStyle w:val="TOC2"/>
        <w:rPr>
          <w:rFonts w:asciiTheme="minorHAnsi" w:eastAsiaTheme="minorEastAsia" w:hAnsiTheme="minorHAnsi" w:cstheme="minorBidi"/>
          <w:noProof/>
          <w:sz w:val="22"/>
          <w:szCs w:val="22"/>
        </w:rPr>
      </w:pPr>
      <w:hyperlink w:anchor="_Toc107481534" w:history="1">
        <w:r w:rsidR="00FA3E16" w:rsidRPr="007C284B">
          <w:rPr>
            <w:rStyle w:val="Hyperlink"/>
            <w:noProof/>
          </w:rPr>
          <w:t>2.33</w:t>
        </w:r>
        <w:r w:rsidR="00FA3E16">
          <w:rPr>
            <w:rFonts w:asciiTheme="minorHAnsi" w:eastAsiaTheme="minorEastAsia" w:hAnsiTheme="minorHAnsi" w:cstheme="minorBidi"/>
            <w:noProof/>
            <w:sz w:val="22"/>
            <w:szCs w:val="22"/>
          </w:rPr>
          <w:tab/>
        </w:r>
        <w:r w:rsidR="00FA3E16" w:rsidRPr="007C284B">
          <w:rPr>
            <w:rStyle w:val="Hyperlink"/>
            <w:noProof/>
          </w:rPr>
          <w:t>Decay Rates of SOM1, SOM2, and SOM3 soil pools (double)</w:t>
        </w:r>
        <w:r w:rsidR="00FA3E16">
          <w:rPr>
            <w:noProof/>
            <w:webHidden/>
          </w:rPr>
          <w:tab/>
        </w:r>
        <w:r w:rsidR="00FA3E16">
          <w:rPr>
            <w:noProof/>
            <w:webHidden/>
          </w:rPr>
          <w:fldChar w:fldCharType="begin"/>
        </w:r>
        <w:r w:rsidR="00FA3E16">
          <w:rPr>
            <w:noProof/>
            <w:webHidden/>
          </w:rPr>
          <w:instrText xml:space="preserve"> PAGEREF _Toc107481534 \h </w:instrText>
        </w:r>
        <w:r w:rsidR="00FA3E16">
          <w:rPr>
            <w:noProof/>
            <w:webHidden/>
          </w:rPr>
        </w:r>
        <w:r w:rsidR="00FA3E16">
          <w:rPr>
            <w:noProof/>
            <w:webHidden/>
          </w:rPr>
          <w:fldChar w:fldCharType="separate"/>
        </w:r>
        <w:r w:rsidR="005B2C21">
          <w:rPr>
            <w:noProof/>
            <w:webHidden/>
          </w:rPr>
          <w:t>20</w:t>
        </w:r>
        <w:r w:rsidR="00FA3E16">
          <w:rPr>
            <w:noProof/>
            <w:webHidden/>
          </w:rPr>
          <w:fldChar w:fldCharType="end"/>
        </w:r>
      </w:hyperlink>
    </w:p>
    <w:p w14:paraId="10A34F98" w14:textId="27A5ADA9" w:rsidR="00FA3E16" w:rsidRDefault="00000000">
      <w:pPr>
        <w:pStyle w:val="TOC2"/>
        <w:rPr>
          <w:rFonts w:asciiTheme="minorHAnsi" w:eastAsiaTheme="minorEastAsia" w:hAnsiTheme="minorHAnsi" w:cstheme="minorBidi"/>
          <w:noProof/>
          <w:sz w:val="22"/>
          <w:szCs w:val="22"/>
        </w:rPr>
      </w:pPr>
      <w:hyperlink w:anchor="_Toc107481535" w:history="1">
        <w:r w:rsidR="00FA3E16" w:rsidRPr="007C284B">
          <w:rPr>
            <w:rStyle w:val="Hyperlink"/>
            <w:noProof/>
          </w:rPr>
          <w:t>2.34</w:t>
        </w:r>
        <w:r w:rsidR="00FA3E16">
          <w:rPr>
            <w:rFonts w:asciiTheme="minorHAnsi" w:eastAsiaTheme="minorEastAsia" w:hAnsiTheme="minorHAnsi" w:cstheme="minorBidi"/>
            <w:noProof/>
            <w:sz w:val="22"/>
            <w:szCs w:val="22"/>
          </w:rPr>
          <w:tab/>
        </w:r>
        <w:r w:rsidR="00FA3E16" w:rsidRPr="007C284B">
          <w:rPr>
            <w:rStyle w:val="Hyperlink"/>
            <w:noProof/>
          </w:rPr>
          <w:t>GrassThresholdMultiplier (double, optional)</w:t>
        </w:r>
        <w:r w:rsidR="00FA3E16">
          <w:rPr>
            <w:noProof/>
            <w:webHidden/>
          </w:rPr>
          <w:tab/>
        </w:r>
        <w:r w:rsidR="00FA3E16">
          <w:rPr>
            <w:noProof/>
            <w:webHidden/>
          </w:rPr>
          <w:fldChar w:fldCharType="begin"/>
        </w:r>
        <w:r w:rsidR="00FA3E16">
          <w:rPr>
            <w:noProof/>
            <w:webHidden/>
          </w:rPr>
          <w:instrText xml:space="preserve"> PAGEREF _Toc107481535 \h </w:instrText>
        </w:r>
        <w:r w:rsidR="00FA3E16">
          <w:rPr>
            <w:noProof/>
            <w:webHidden/>
          </w:rPr>
        </w:r>
        <w:r w:rsidR="00FA3E16">
          <w:rPr>
            <w:noProof/>
            <w:webHidden/>
          </w:rPr>
          <w:fldChar w:fldCharType="separate"/>
        </w:r>
        <w:r w:rsidR="005B2C21">
          <w:rPr>
            <w:noProof/>
            <w:webHidden/>
          </w:rPr>
          <w:t>20</w:t>
        </w:r>
        <w:r w:rsidR="00FA3E16">
          <w:rPr>
            <w:noProof/>
            <w:webHidden/>
          </w:rPr>
          <w:fldChar w:fldCharType="end"/>
        </w:r>
      </w:hyperlink>
    </w:p>
    <w:p w14:paraId="64314106" w14:textId="51F0C2B8" w:rsidR="00FA3E16" w:rsidRDefault="00000000">
      <w:pPr>
        <w:pStyle w:val="TOC2"/>
        <w:rPr>
          <w:rFonts w:asciiTheme="minorHAnsi" w:eastAsiaTheme="minorEastAsia" w:hAnsiTheme="minorHAnsi" w:cstheme="minorBidi"/>
          <w:noProof/>
          <w:sz w:val="22"/>
          <w:szCs w:val="22"/>
        </w:rPr>
      </w:pPr>
      <w:hyperlink w:anchor="_Toc107481536" w:history="1">
        <w:r w:rsidR="00FA3E16" w:rsidRPr="007C284B">
          <w:rPr>
            <w:rStyle w:val="Hyperlink"/>
            <w:noProof/>
          </w:rPr>
          <w:t>2.35</w:t>
        </w:r>
        <w:r w:rsidR="00FA3E16">
          <w:rPr>
            <w:rFonts w:asciiTheme="minorHAnsi" w:eastAsiaTheme="minorEastAsia" w:hAnsiTheme="minorHAnsi" w:cstheme="minorBidi"/>
            <w:noProof/>
            <w:sz w:val="22"/>
            <w:szCs w:val="22"/>
          </w:rPr>
          <w:tab/>
        </w:r>
        <w:r w:rsidR="00FA3E16" w:rsidRPr="007C284B">
          <w:rPr>
            <w:rStyle w:val="Hyperlink"/>
            <w:noProof/>
          </w:rPr>
          <w:t>ANPPMapNames (file name, optional)</w:t>
        </w:r>
        <w:r w:rsidR="00FA3E16">
          <w:rPr>
            <w:noProof/>
            <w:webHidden/>
          </w:rPr>
          <w:tab/>
        </w:r>
        <w:r w:rsidR="00FA3E16">
          <w:rPr>
            <w:noProof/>
            <w:webHidden/>
          </w:rPr>
          <w:fldChar w:fldCharType="begin"/>
        </w:r>
        <w:r w:rsidR="00FA3E16">
          <w:rPr>
            <w:noProof/>
            <w:webHidden/>
          </w:rPr>
          <w:instrText xml:space="preserve"> PAGEREF _Toc107481536 \h </w:instrText>
        </w:r>
        <w:r w:rsidR="00FA3E16">
          <w:rPr>
            <w:noProof/>
            <w:webHidden/>
          </w:rPr>
        </w:r>
        <w:r w:rsidR="00FA3E16">
          <w:rPr>
            <w:noProof/>
            <w:webHidden/>
          </w:rPr>
          <w:fldChar w:fldCharType="separate"/>
        </w:r>
        <w:r w:rsidR="005B2C21">
          <w:rPr>
            <w:noProof/>
            <w:webHidden/>
          </w:rPr>
          <w:t>20</w:t>
        </w:r>
        <w:r w:rsidR="00FA3E16">
          <w:rPr>
            <w:noProof/>
            <w:webHidden/>
          </w:rPr>
          <w:fldChar w:fldCharType="end"/>
        </w:r>
      </w:hyperlink>
    </w:p>
    <w:p w14:paraId="509875F8" w14:textId="5A39F9FC" w:rsidR="00FA3E16" w:rsidRDefault="00000000">
      <w:pPr>
        <w:pStyle w:val="TOC2"/>
        <w:rPr>
          <w:rFonts w:asciiTheme="minorHAnsi" w:eastAsiaTheme="minorEastAsia" w:hAnsiTheme="minorHAnsi" w:cstheme="minorBidi"/>
          <w:noProof/>
          <w:sz w:val="22"/>
          <w:szCs w:val="22"/>
        </w:rPr>
      </w:pPr>
      <w:hyperlink w:anchor="_Toc107481537" w:history="1">
        <w:r w:rsidR="00FA3E16" w:rsidRPr="007C284B">
          <w:rPr>
            <w:rStyle w:val="Hyperlink"/>
            <w:noProof/>
          </w:rPr>
          <w:t>2.36</w:t>
        </w:r>
        <w:r w:rsidR="00FA3E16">
          <w:rPr>
            <w:rFonts w:asciiTheme="minorHAnsi" w:eastAsiaTheme="minorEastAsia" w:hAnsiTheme="minorHAnsi" w:cstheme="minorBidi"/>
            <w:noProof/>
            <w:sz w:val="22"/>
            <w:szCs w:val="22"/>
          </w:rPr>
          <w:tab/>
        </w:r>
        <w:r w:rsidR="00FA3E16" w:rsidRPr="007C284B">
          <w:rPr>
            <w:rStyle w:val="Hyperlink"/>
            <w:noProof/>
          </w:rPr>
          <w:t>ANEEMapNames (file name, optional)</w:t>
        </w:r>
        <w:r w:rsidR="00FA3E16">
          <w:rPr>
            <w:noProof/>
            <w:webHidden/>
          </w:rPr>
          <w:tab/>
        </w:r>
        <w:r w:rsidR="00FA3E16">
          <w:rPr>
            <w:noProof/>
            <w:webHidden/>
          </w:rPr>
          <w:fldChar w:fldCharType="begin"/>
        </w:r>
        <w:r w:rsidR="00FA3E16">
          <w:rPr>
            <w:noProof/>
            <w:webHidden/>
          </w:rPr>
          <w:instrText xml:space="preserve"> PAGEREF _Toc107481537 \h </w:instrText>
        </w:r>
        <w:r w:rsidR="00FA3E16">
          <w:rPr>
            <w:noProof/>
            <w:webHidden/>
          </w:rPr>
        </w:r>
        <w:r w:rsidR="00FA3E16">
          <w:rPr>
            <w:noProof/>
            <w:webHidden/>
          </w:rPr>
          <w:fldChar w:fldCharType="separate"/>
        </w:r>
        <w:r w:rsidR="005B2C21">
          <w:rPr>
            <w:noProof/>
            <w:webHidden/>
          </w:rPr>
          <w:t>21</w:t>
        </w:r>
        <w:r w:rsidR="00FA3E16">
          <w:rPr>
            <w:noProof/>
            <w:webHidden/>
          </w:rPr>
          <w:fldChar w:fldCharType="end"/>
        </w:r>
      </w:hyperlink>
    </w:p>
    <w:p w14:paraId="03F28F6D" w14:textId="24C3B417" w:rsidR="00FA3E16" w:rsidRDefault="00000000">
      <w:pPr>
        <w:pStyle w:val="TOC2"/>
        <w:rPr>
          <w:rFonts w:asciiTheme="minorHAnsi" w:eastAsiaTheme="minorEastAsia" w:hAnsiTheme="minorHAnsi" w:cstheme="minorBidi"/>
          <w:noProof/>
          <w:sz w:val="22"/>
          <w:szCs w:val="22"/>
        </w:rPr>
      </w:pPr>
      <w:hyperlink w:anchor="_Toc107481538" w:history="1">
        <w:r w:rsidR="00FA3E16" w:rsidRPr="007C284B">
          <w:rPr>
            <w:rStyle w:val="Hyperlink"/>
            <w:noProof/>
          </w:rPr>
          <w:t>2.37</w:t>
        </w:r>
        <w:r w:rsidR="00FA3E16">
          <w:rPr>
            <w:rFonts w:asciiTheme="minorHAnsi" w:eastAsiaTheme="minorEastAsia" w:hAnsiTheme="minorHAnsi" w:cstheme="minorBidi"/>
            <w:noProof/>
            <w:sz w:val="22"/>
            <w:szCs w:val="22"/>
          </w:rPr>
          <w:tab/>
        </w:r>
        <w:r w:rsidR="00FA3E16" w:rsidRPr="007C284B">
          <w:rPr>
            <w:rStyle w:val="Hyperlink"/>
            <w:noProof/>
          </w:rPr>
          <w:t>SoilCarbonMapNames (file name, optional)</w:t>
        </w:r>
        <w:r w:rsidR="00FA3E16">
          <w:rPr>
            <w:noProof/>
            <w:webHidden/>
          </w:rPr>
          <w:tab/>
        </w:r>
        <w:r w:rsidR="00FA3E16">
          <w:rPr>
            <w:noProof/>
            <w:webHidden/>
          </w:rPr>
          <w:fldChar w:fldCharType="begin"/>
        </w:r>
        <w:r w:rsidR="00FA3E16">
          <w:rPr>
            <w:noProof/>
            <w:webHidden/>
          </w:rPr>
          <w:instrText xml:space="preserve"> PAGEREF _Toc107481538 \h </w:instrText>
        </w:r>
        <w:r w:rsidR="00FA3E16">
          <w:rPr>
            <w:noProof/>
            <w:webHidden/>
          </w:rPr>
        </w:r>
        <w:r w:rsidR="00FA3E16">
          <w:rPr>
            <w:noProof/>
            <w:webHidden/>
          </w:rPr>
          <w:fldChar w:fldCharType="separate"/>
        </w:r>
        <w:r w:rsidR="005B2C21">
          <w:rPr>
            <w:noProof/>
            <w:webHidden/>
          </w:rPr>
          <w:t>21</w:t>
        </w:r>
        <w:r w:rsidR="00FA3E16">
          <w:rPr>
            <w:noProof/>
            <w:webHidden/>
          </w:rPr>
          <w:fldChar w:fldCharType="end"/>
        </w:r>
      </w:hyperlink>
    </w:p>
    <w:p w14:paraId="0B750465" w14:textId="17521D51" w:rsidR="00FA3E16" w:rsidRDefault="00000000">
      <w:pPr>
        <w:pStyle w:val="TOC2"/>
        <w:rPr>
          <w:rFonts w:asciiTheme="minorHAnsi" w:eastAsiaTheme="minorEastAsia" w:hAnsiTheme="minorHAnsi" w:cstheme="minorBidi"/>
          <w:noProof/>
          <w:sz w:val="22"/>
          <w:szCs w:val="22"/>
        </w:rPr>
      </w:pPr>
      <w:hyperlink w:anchor="_Toc107481539" w:history="1">
        <w:r w:rsidR="00FA3E16" w:rsidRPr="007C284B">
          <w:rPr>
            <w:rStyle w:val="Hyperlink"/>
            <w:noProof/>
          </w:rPr>
          <w:t>2.38</w:t>
        </w:r>
        <w:r w:rsidR="00FA3E16">
          <w:rPr>
            <w:rFonts w:asciiTheme="minorHAnsi" w:eastAsiaTheme="minorEastAsia" w:hAnsiTheme="minorHAnsi" w:cstheme="minorBidi"/>
            <w:noProof/>
            <w:sz w:val="22"/>
            <w:szCs w:val="22"/>
          </w:rPr>
          <w:tab/>
        </w:r>
        <w:r w:rsidR="00FA3E16" w:rsidRPr="007C284B">
          <w:rPr>
            <w:rStyle w:val="Hyperlink"/>
            <w:noProof/>
          </w:rPr>
          <w:t>SoilNitrogenMapNames (file name, optional)</w:t>
        </w:r>
        <w:r w:rsidR="00FA3E16">
          <w:rPr>
            <w:noProof/>
            <w:webHidden/>
          </w:rPr>
          <w:tab/>
        </w:r>
        <w:r w:rsidR="00FA3E16">
          <w:rPr>
            <w:noProof/>
            <w:webHidden/>
          </w:rPr>
          <w:fldChar w:fldCharType="begin"/>
        </w:r>
        <w:r w:rsidR="00FA3E16">
          <w:rPr>
            <w:noProof/>
            <w:webHidden/>
          </w:rPr>
          <w:instrText xml:space="preserve"> PAGEREF _Toc107481539 \h </w:instrText>
        </w:r>
        <w:r w:rsidR="00FA3E16">
          <w:rPr>
            <w:noProof/>
            <w:webHidden/>
          </w:rPr>
        </w:r>
        <w:r w:rsidR="00FA3E16">
          <w:rPr>
            <w:noProof/>
            <w:webHidden/>
          </w:rPr>
          <w:fldChar w:fldCharType="separate"/>
        </w:r>
        <w:r w:rsidR="005B2C21">
          <w:rPr>
            <w:noProof/>
            <w:webHidden/>
          </w:rPr>
          <w:t>21</w:t>
        </w:r>
        <w:r w:rsidR="00FA3E16">
          <w:rPr>
            <w:noProof/>
            <w:webHidden/>
          </w:rPr>
          <w:fldChar w:fldCharType="end"/>
        </w:r>
      </w:hyperlink>
    </w:p>
    <w:p w14:paraId="23364839" w14:textId="46815F90" w:rsidR="00FA3E16" w:rsidRDefault="00000000">
      <w:pPr>
        <w:pStyle w:val="TOC2"/>
        <w:rPr>
          <w:rFonts w:asciiTheme="minorHAnsi" w:eastAsiaTheme="minorEastAsia" w:hAnsiTheme="minorHAnsi" w:cstheme="minorBidi"/>
          <w:noProof/>
          <w:sz w:val="22"/>
          <w:szCs w:val="22"/>
        </w:rPr>
      </w:pPr>
      <w:hyperlink w:anchor="_Toc107481540" w:history="1">
        <w:r w:rsidR="00FA3E16" w:rsidRPr="007C284B">
          <w:rPr>
            <w:rStyle w:val="Hyperlink"/>
            <w:noProof/>
          </w:rPr>
          <w:t>2.39</w:t>
        </w:r>
        <w:r w:rsidR="00FA3E16">
          <w:rPr>
            <w:rFonts w:asciiTheme="minorHAnsi" w:eastAsiaTheme="minorEastAsia" w:hAnsiTheme="minorHAnsi" w:cstheme="minorBidi"/>
            <w:noProof/>
            <w:sz w:val="22"/>
            <w:szCs w:val="22"/>
          </w:rPr>
          <w:tab/>
        </w:r>
        <w:r w:rsidR="00FA3E16" w:rsidRPr="007C284B">
          <w:rPr>
            <w:rStyle w:val="Hyperlink"/>
            <w:noProof/>
          </w:rPr>
          <w:t>TotalCMapNames (file name, optional)</w:t>
        </w:r>
        <w:r w:rsidR="00FA3E16">
          <w:rPr>
            <w:noProof/>
            <w:webHidden/>
          </w:rPr>
          <w:tab/>
        </w:r>
        <w:r w:rsidR="00FA3E16">
          <w:rPr>
            <w:noProof/>
            <w:webHidden/>
          </w:rPr>
          <w:fldChar w:fldCharType="begin"/>
        </w:r>
        <w:r w:rsidR="00FA3E16">
          <w:rPr>
            <w:noProof/>
            <w:webHidden/>
          </w:rPr>
          <w:instrText xml:space="preserve"> PAGEREF _Toc107481540 \h </w:instrText>
        </w:r>
        <w:r w:rsidR="00FA3E16">
          <w:rPr>
            <w:noProof/>
            <w:webHidden/>
          </w:rPr>
        </w:r>
        <w:r w:rsidR="00FA3E16">
          <w:rPr>
            <w:noProof/>
            <w:webHidden/>
          </w:rPr>
          <w:fldChar w:fldCharType="separate"/>
        </w:r>
        <w:r w:rsidR="005B2C21">
          <w:rPr>
            <w:noProof/>
            <w:webHidden/>
          </w:rPr>
          <w:t>21</w:t>
        </w:r>
        <w:r w:rsidR="00FA3E16">
          <w:rPr>
            <w:noProof/>
            <w:webHidden/>
          </w:rPr>
          <w:fldChar w:fldCharType="end"/>
        </w:r>
      </w:hyperlink>
    </w:p>
    <w:p w14:paraId="747D68A7" w14:textId="4719B315" w:rsidR="00FA3E16" w:rsidRDefault="00000000">
      <w:pPr>
        <w:pStyle w:val="TOC2"/>
        <w:rPr>
          <w:rFonts w:asciiTheme="minorHAnsi" w:eastAsiaTheme="minorEastAsia" w:hAnsiTheme="minorHAnsi" w:cstheme="minorBidi"/>
          <w:noProof/>
          <w:sz w:val="22"/>
          <w:szCs w:val="22"/>
        </w:rPr>
      </w:pPr>
      <w:hyperlink w:anchor="_Toc107481541" w:history="1">
        <w:r w:rsidR="00FA3E16" w:rsidRPr="007C284B">
          <w:rPr>
            <w:rStyle w:val="Hyperlink"/>
            <w:noProof/>
          </w:rPr>
          <w:t>2.40</w:t>
        </w:r>
        <w:r w:rsidR="00FA3E16">
          <w:rPr>
            <w:rFonts w:asciiTheme="minorHAnsi" w:eastAsiaTheme="minorEastAsia" w:hAnsiTheme="minorHAnsi" w:cstheme="minorBidi"/>
            <w:noProof/>
            <w:sz w:val="22"/>
            <w:szCs w:val="22"/>
          </w:rPr>
          <w:tab/>
        </w:r>
        <w:r w:rsidR="00FA3E16" w:rsidRPr="007C284B">
          <w:rPr>
            <w:rStyle w:val="Hyperlink"/>
            <w:noProof/>
          </w:rPr>
          <w:t>CreateInputCommunityMaps (Boolean, optional)</w:t>
        </w:r>
        <w:r w:rsidR="00FA3E16">
          <w:rPr>
            <w:noProof/>
            <w:webHidden/>
          </w:rPr>
          <w:tab/>
        </w:r>
        <w:r w:rsidR="00FA3E16">
          <w:rPr>
            <w:noProof/>
            <w:webHidden/>
          </w:rPr>
          <w:fldChar w:fldCharType="begin"/>
        </w:r>
        <w:r w:rsidR="00FA3E16">
          <w:rPr>
            <w:noProof/>
            <w:webHidden/>
          </w:rPr>
          <w:instrText xml:space="preserve"> PAGEREF _Toc107481541 \h </w:instrText>
        </w:r>
        <w:r w:rsidR="00FA3E16">
          <w:rPr>
            <w:noProof/>
            <w:webHidden/>
          </w:rPr>
        </w:r>
        <w:r w:rsidR="00FA3E16">
          <w:rPr>
            <w:noProof/>
            <w:webHidden/>
          </w:rPr>
          <w:fldChar w:fldCharType="separate"/>
        </w:r>
        <w:r w:rsidR="005B2C21">
          <w:rPr>
            <w:noProof/>
            <w:webHidden/>
          </w:rPr>
          <w:t>21</w:t>
        </w:r>
        <w:r w:rsidR="00FA3E16">
          <w:rPr>
            <w:noProof/>
            <w:webHidden/>
          </w:rPr>
          <w:fldChar w:fldCharType="end"/>
        </w:r>
      </w:hyperlink>
    </w:p>
    <w:p w14:paraId="0A24C67B" w14:textId="4E006D74" w:rsidR="00FA3E16" w:rsidRDefault="00000000">
      <w:pPr>
        <w:pStyle w:val="TOC2"/>
        <w:rPr>
          <w:rFonts w:asciiTheme="minorHAnsi" w:eastAsiaTheme="minorEastAsia" w:hAnsiTheme="minorHAnsi" w:cstheme="minorBidi"/>
          <w:noProof/>
          <w:sz w:val="22"/>
          <w:szCs w:val="22"/>
        </w:rPr>
      </w:pPr>
      <w:hyperlink w:anchor="_Toc107481542" w:history="1">
        <w:r w:rsidR="00FA3E16" w:rsidRPr="007C284B">
          <w:rPr>
            <w:rStyle w:val="Hyperlink"/>
            <w:noProof/>
          </w:rPr>
          <w:t>2.41</w:t>
        </w:r>
        <w:r w:rsidR="00FA3E16">
          <w:rPr>
            <w:rFonts w:asciiTheme="minorHAnsi" w:eastAsiaTheme="minorEastAsia" w:hAnsiTheme="minorHAnsi" w:cstheme="minorBidi"/>
            <w:noProof/>
            <w:sz w:val="22"/>
            <w:szCs w:val="22"/>
          </w:rPr>
          <w:tab/>
        </w:r>
        <w:r w:rsidR="00FA3E16" w:rsidRPr="007C284B">
          <w:rPr>
            <w:rStyle w:val="Hyperlink"/>
            <w:noProof/>
          </w:rPr>
          <w:t>MaximumLAI Table</w:t>
        </w:r>
        <w:r w:rsidR="00FA3E16">
          <w:rPr>
            <w:noProof/>
            <w:webHidden/>
          </w:rPr>
          <w:tab/>
        </w:r>
        <w:r w:rsidR="00FA3E16">
          <w:rPr>
            <w:noProof/>
            <w:webHidden/>
          </w:rPr>
          <w:fldChar w:fldCharType="begin"/>
        </w:r>
        <w:r w:rsidR="00FA3E16">
          <w:rPr>
            <w:noProof/>
            <w:webHidden/>
          </w:rPr>
          <w:instrText xml:space="preserve"> PAGEREF _Toc107481542 \h </w:instrText>
        </w:r>
        <w:r w:rsidR="00FA3E16">
          <w:rPr>
            <w:noProof/>
            <w:webHidden/>
          </w:rPr>
        </w:r>
        <w:r w:rsidR="00FA3E16">
          <w:rPr>
            <w:noProof/>
            <w:webHidden/>
          </w:rPr>
          <w:fldChar w:fldCharType="separate"/>
        </w:r>
        <w:r w:rsidR="005B2C21">
          <w:rPr>
            <w:noProof/>
            <w:webHidden/>
          </w:rPr>
          <w:t>21</w:t>
        </w:r>
        <w:r w:rsidR="00FA3E16">
          <w:rPr>
            <w:noProof/>
            <w:webHidden/>
          </w:rPr>
          <w:fldChar w:fldCharType="end"/>
        </w:r>
      </w:hyperlink>
    </w:p>
    <w:p w14:paraId="3FDF213E" w14:textId="5647FDB2" w:rsidR="00FA3E16" w:rsidRDefault="00000000">
      <w:pPr>
        <w:pStyle w:val="TOC3"/>
        <w:rPr>
          <w:rFonts w:asciiTheme="minorHAnsi" w:eastAsiaTheme="minorEastAsia" w:hAnsiTheme="minorHAnsi" w:cstheme="minorBidi"/>
          <w:i w:val="0"/>
          <w:iCs w:val="0"/>
          <w:noProof/>
          <w:sz w:val="22"/>
          <w:szCs w:val="22"/>
        </w:rPr>
      </w:pPr>
      <w:hyperlink w:anchor="_Toc107481543" w:history="1">
        <w:r w:rsidR="00FA3E16" w:rsidRPr="007C284B">
          <w:rPr>
            <w:rStyle w:val="Hyperlink"/>
            <w:noProof/>
          </w:rPr>
          <w:t>2.41.1</w:t>
        </w:r>
        <w:r w:rsidR="00FA3E16">
          <w:rPr>
            <w:rFonts w:asciiTheme="minorHAnsi" w:eastAsiaTheme="minorEastAsia" w:hAnsiTheme="minorHAnsi" w:cstheme="minorBidi"/>
            <w:i w:val="0"/>
            <w:iCs w:val="0"/>
            <w:noProof/>
            <w:sz w:val="22"/>
            <w:szCs w:val="22"/>
          </w:rPr>
          <w:tab/>
        </w:r>
        <w:r w:rsidR="00FA3E16" w:rsidRPr="007C284B">
          <w:rPr>
            <w:rStyle w:val="Hyperlink"/>
            <w:noProof/>
          </w:rPr>
          <w:t>Available Light Class</w:t>
        </w:r>
        <w:r w:rsidR="00FA3E16">
          <w:rPr>
            <w:noProof/>
            <w:webHidden/>
          </w:rPr>
          <w:tab/>
        </w:r>
        <w:r w:rsidR="00FA3E16">
          <w:rPr>
            <w:noProof/>
            <w:webHidden/>
          </w:rPr>
          <w:fldChar w:fldCharType="begin"/>
        </w:r>
        <w:r w:rsidR="00FA3E16">
          <w:rPr>
            <w:noProof/>
            <w:webHidden/>
          </w:rPr>
          <w:instrText xml:space="preserve"> PAGEREF _Toc107481543 \h </w:instrText>
        </w:r>
        <w:r w:rsidR="00FA3E16">
          <w:rPr>
            <w:noProof/>
            <w:webHidden/>
          </w:rPr>
        </w:r>
        <w:r w:rsidR="00FA3E16">
          <w:rPr>
            <w:noProof/>
            <w:webHidden/>
          </w:rPr>
          <w:fldChar w:fldCharType="separate"/>
        </w:r>
        <w:r w:rsidR="005B2C21">
          <w:rPr>
            <w:noProof/>
            <w:webHidden/>
          </w:rPr>
          <w:t>22</w:t>
        </w:r>
        <w:r w:rsidR="00FA3E16">
          <w:rPr>
            <w:noProof/>
            <w:webHidden/>
          </w:rPr>
          <w:fldChar w:fldCharType="end"/>
        </w:r>
      </w:hyperlink>
    </w:p>
    <w:p w14:paraId="6E0B2914" w14:textId="0BBAD623" w:rsidR="00FA3E16" w:rsidRDefault="00000000">
      <w:pPr>
        <w:pStyle w:val="TOC3"/>
        <w:rPr>
          <w:rFonts w:asciiTheme="minorHAnsi" w:eastAsiaTheme="minorEastAsia" w:hAnsiTheme="minorHAnsi" w:cstheme="minorBidi"/>
          <w:i w:val="0"/>
          <w:iCs w:val="0"/>
          <w:noProof/>
          <w:sz w:val="22"/>
          <w:szCs w:val="22"/>
        </w:rPr>
      </w:pPr>
      <w:hyperlink w:anchor="_Toc107481544" w:history="1">
        <w:r w:rsidR="00FA3E16" w:rsidRPr="007C284B">
          <w:rPr>
            <w:rStyle w:val="Hyperlink"/>
            <w:noProof/>
          </w:rPr>
          <w:t>2.41.2</w:t>
        </w:r>
        <w:r w:rsidR="00FA3E16">
          <w:rPr>
            <w:rFonts w:asciiTheme="minorHAnsi" w:eastAsiaTheme="minorEastAsia" w:hAnsiTheme="minorHAnsi" w:cstheme="minorBidi"/>
            <w:i w:val="0"/>
            <w:iCs w:val="0"/>
            <w:noProof/>
            <w:sz w:val="22"/>
            <w:szCs w:val="22"/>
          </w:rPr>
          <w:tab/>
        </w:r>
        <w:r w:rsidR="00FA3E16" w:rsidRPr="007C284B">
          <w:rPr>
            <w:rStyle w:val="Hyperlink"/>
            <w:noProof/>
          </w:rPr>
          <w:t>Maximum LAI</w:t>
        </w:r>
        <w:r w:rsidR="00FA3E16">
          <w:rPr>
            <w:noProof/>
            <w:webHidden/>
          </w:rPr>
          <w:tab/>
        </w:r>
        <w:r w:rsidR="00FA3E16">
          <w:rPr>
            <w:noProof/>
            <w:webHidden/>
          </w:rPr>
          <w:fldChar w:fldCharType="begin"/>
        </w:r>
        <w:r w:rsidR="00FA3E16">
          <w:rPr>
            <w:noProof/>
            <w:webHidden/>
          </w:rPr>
          <w:instrText xml:space="preserve"> PAGEREF _Toc107481544 \h </w:instrText>
        </w:r>
        <w:r w:rsidR="00FA3E16">
          <w:rPr>
            <w:noProof/>
            <w:webHidden/>
          </w:rPr>
        </w:r>
        <w:r w:rsidR="00FA3E16">
          <w:rPr>
            <w:noProof/>
            <w:webHidden/>
          </w:rPr>
          <w:fldChar w:fldCharType="separate"/>
        </w:r>
        <w:r w:rsidR="005B2C21">
          <w:rPr>
            <w:noProof/>
            <w:webHidden/>
          </w:rPr>
          <w:t>22</w:t>
        </w:r>
        <w:r w:rsidR="00FA3E16">
          <w:rPr>
            <w:noProof/>
            <w:webHidden/>
          </w:rPr>
          <w:fldChar w:fldCharType="end"/>
        </w:r>
      </w:hyperlink>
    </w:p>
    <w:p w14:paraId="3D33D123" w14:textId="1A371508" w:rsidR="00FA3E16" w:rsidRDefault="00000000">
      <w:pPr>
        <w:pStyle w:val="TOC2"/>
        <w:rPr>
          <w:rFonts w:asciiTheme="minorHAnsi" w:eastAsiaTheme="minorEastAsia" w:hAnsiTheme="minorHAnsi" w:cstheme="minorBidi"/>
          <w:noProof/>
          <w:sz w:val="22"/>
          <w:szCs w:val="22"/>
        </w:rPr>
      </w:pPr>
      <w:hyperlink w:anchor="_Toc107481545" w:history="1">
        <w:r w:rsidR="00FA3E16" w:rsidRPr="007C284B">
          <w:rPr>
            <w:rStyle w:val="Hyperlink"/>
            <w:noProof/>
          </w:rPr>
          <w:t>2.42</w:t>
        </w:r>
        <w:r w:rsidR="00FA3E16">
          <w:rPr>
            <w:rFonts w:asciiTheme="minorHAnsi" w:eastAsiaTheme="minorEastAsia" w:hAnsiTheme="minorHAnsi" w:cstheme="minorBidi"/>
            <w:noProof/>
            <w:sz w:val="22"/>
            <w:szCs w:val="22"/>
          </w:rPr>
          <w:tab/>
        </w:r>
        <w:r w:rsidR="00FA3E16" w:rsidRPr="007C284B">
          <w:rPr>
            <w:rStyle w:val="Hyperlink"/>
            <w:noProof/>
          </w:rPr>
          <w:t>LightEstablishmentTable</w:t>
        </w:r>
        <w:r w:rsidR="00FA3E16">
          <w:rPr>
            <w:noProof/>
            <w:webHidden/>
          </w:rPr>
          <w:tab/>
        </w:r>
        <w:r w:rsidR="00FA3E16">
          <w:rPr>
            <w:noProof/>
            <w:webHidden/>
          </w:rPr>
          <w:fldChar w:fldCharType="begin"/>
        </w:r>
        <w:r w:rsidR="00FA3E16">
          <w:rPr>
            <w:noProof/>
            <w:webHidden/>
          </w:rPr>
          <w:instrText xml:space="preserve"> PAGEREF _Toc107481545 \h </w:instrText>
        </w:r>
        <w:r w:rsidR="00FA3E16">
          <w:rPr>
            <w:noProof/>
            <w:webHidden/>
          </w:rPr>
        </w:r>
        <w:r w:rsidR="00FA3E16">
          <w:rPr>
            <w:noProof/>
            <w:webHidden/>
          </w:rPr>
          <w:fldChar w:fldCharType="separate"/>
        </w:r>
        <w:r w:rsidR="005B2C21">
          <w:rPr>
            <w:noProof/>
            <w:webHidden/>
          </w:rPr>
          <w:t>22</w:t>
        </w:r>
        <w:r w:rsidR="00FA3E16">
          <w:rPr>
            <w:noProof/>
            <w:webHidden/>
          </w:rPr>
          <w:fldChar w:fldCharType="end"/>
        </w:r>
      </w:hyperlink>
    </w:p>
    <w:p w14:paraId="07EB02B6" w14:textId="7BEBBD38" w:rsidR="00FA3E16" w:rsidRDefault="00000000">
      <w:pPr>
        <w:pStyle w:val="TOC3"/>
        <w:rPr>
          <w:rFonts w:asciiTheme="minorHAnsi" w:eastAsiaTheme="minorEastAsia" w:hAnsiTheme="minorHAnsi" w:cstheme="minorBidi"/>
          <w:i w:val="0"/>
          <w:iCs w:val="0"/>
          <w:noProof/>
          <w:sz w:val="22"/>
          <w:szCs w:val="22"/>
        </w:rPr>
      </w:pPr>
      <w:hyperlink w:anchor="_Toc107481546" w:history="1">
        <w:r w:rsidR="00FA3E16" w:rsidRPr="007C284B">
          <w:rPr>
            <w:rStyle w:val="Hyperlink"/>
            <w:noProof/>
          </w:rPr>
          <w:t>2.42.1</w:t>
        </w:r>
        <w:r w:rsidR="00FA3E16">
          <w:rPr>
            <w:rFonts w:asciiTheme="minorHAnsi" w:eastAsiaTheme="minorEastAsia" w:hAnsiTheme="minorHAnsi" w:cstheme="minorBidi"/>
            <w:i w:val="0"/>
            <w:iCs w:val="0"/>
            <w:noProof/>
            <w:sz w:val="22"/>
            <w:szCs w:val="22"/>
          </w:rPr>
          <w:tab/>
        </w:r>
        <w:r w:rsidR="00FA3E16" w:rsidRPr="007C284B">
          <w:rPr>
            <w:rStyle w:val="Hyperlink"/>
            <w:noProof/>
          </w:rPr>
          <w:t>Species Shade Tolerance Class</w:t>
        </w:r>
        <w:r w:rsidR="00FA3E16">
          <w:rPr>
            <w:noProof/>
            <w:webHidden/>
          </w:rPr>
          <w:tab/>
        </w:r>
        <w:r w:rsidR="00FA3E16">
          <w:rPr>
            <w:noProof/>
            <w:webHidden/>
          </w:rPr>
          <w:fldChar w:fldCharType="begin"/>
        </w:r>
        <w:r w:rsidR="00FA3E16">
          <w:rPr>
            <w:noProof/>
            <w:webHidden/>
          </w:rPr>
          <w:instrText xml:space="preserve"> PAGEREF _Toc107481546 \h </w:instrText>
        </w:r>
        <w:r w:rsidR="00FA3E16">
          <w:rPr>
            <w:noProof/>
            <w:webHidden/>
          </w:rPr>
        </w:r>
        <w:r w:rsidR="00FA3E16">
          <w:rPr>
            <w:noProof/>
            <w:webHidden/>
          </w:rPr>
          <w:fldChar w:fldCharType="separate"/>
        </w:r>
        <w:r w:rsidR="005B2C21">
          <w:rPr>
            <w:noProof/>
            <w:webHidden/>
          </w:rPr>
          <w:t>22</w:t>
        </w:r>
        <w:r w:rsidR="00FA3E16">
          <w:rPr>
            <w:noProof/>
            <w:webHidden/>
          </w:rPr>
          <w:fldChar w:fldCharType="end"/>
        </w:r>
      </w:hyperlink>
    </w:p>
    <w:p w14:paraId="5DD3AF2C" w14:textId="68787E58" w:rsidR="00FA3E16" w:rsidRDefault="00000000">
      <w:pPr>
        <w:pStyle w:val="TOC3"/>
        <w:rPr>
          <w:rFonts w:asciiTheme="minorHAnsi" w:eastAsiaTheme="minorEastAsia" w:hAnsiTheme="minorHAnsi" w:cstheme="minorBidi"/>
          <w:i w:val="0"/>
          <w:iCs w:val="0"/>
          <w:noProof/>
          <w:sz w:val="22"/>
          <w:szCs w:val="22"/>
        </w:rPr>
      </w:pPr>
      <w:hyperlink w:anchor="_Toc107481547" w:history="1">
        <w:r w:rsidR="00FA3E16" w:rsidRPr="007C284B">
          <w:rPr>
            <w:rStyle w:val="Hyperlink"/>
            <w:noProof/>
          </w:rPr>
          <w:t>2.42.2</w:t>
        </w:r>
        <w:r w:rsidR="00FA3E16">
          <w:rPr>
            <w:rFonts w:asciiTheme="minorHAnsi" w:eastAsiaTheme="minorEastAsia" w:hAnsiTheme="minorHAnsi" w:cstheme="minorBidi"/>
            <w:i w:val="0"/>
            <w:iCs w:val="0"/>
            <w:noProof/>
            <w:sz w:val="22"/>
            <w:szCs w:val="22"/>
          </w:rPr>
          <w:tab/>
        </w:r>
        <w:r w:rsidR="00FA3E16" w:rsidRPr="007C284B">
          <w:rPr>
            <w:rStyle w:val="Hyperlink"/>
            <w:noProof/>
          </w:rPr>
          <w:t>Probability of Establishment, given light conditions</w:t>
        </w:r>
        <w:r w:rsidR="00FA3E16">
          <w:rPr>
            <w:noProof/>
            <w:webHidden/>
          </w:rPr>
          <w:tab/>
        </w:r>
        <w:r w:rsidR="00FA3E16">
          <w:rPr>
            <w:noProof/>
            <w:webHidden/>
          </w:rPr>
          <w:fldChar w:fldCharType="begin"/>
        </w:r>
        <w:r w:rsidR="00FA3E16">
          <w:rPr>
            <w:noProof/>
            <w:webHidden/>
          </w:rPr>
          <w:instrText xml:space="preserve"> PAGEREF _Toc107481547 \h </w:instrText>
        </w:r>
        <w:r w:rsidR="00FA3E16">
          <w:rPr>
            <w:noProof/>
            <w:webHidden/>
          </w:rPr>
        </w:r>
        <w:r w:rsidR="00FA3E16">
          <w:rPr>
            <w:noProof/>
            <w:webHidden/>
          </w:rPr>
          <w:fldChar w:fldCharType="separate"/>
        </w:r>
        <w:r w:rsidR="005B2C21">
          <w:rPr>
            <w:noProof/>
            <w:webHidden/>
          </w:rPr>
          <w:t>22</w:t>
        </w:r>
        <w:r w:rsidR="00FA3E16">
          <w:rPr>
            <w:noProof/>
            <w:webHidden/>
          </w:rPr>
          <w:fldChar w:fldCharType="end"/>
        </w:r>
      </w:hyperlink>
    </w:p>
    <w:p w14:paraId="1CF40786" w14:textId="3F7435BE" w:rsidR="00FA3E16" w:rsidRDefault="00000000">
      <w:pPr>
        <w:pStyle w:val="TOC2"/>
        <w:rPr>
          <w:rFonts w:asciiTheme="minorHAnsi" w:eastAsiaTheme="minorEastAsia" w:hAnsiTheme="minorHAnsi" w:cstheme="minorBidi"/>
          <w:noProof/>
          <w:sz w:val="22"/>
          <w:szCs w:val="22"/>
        </w:rPr>
      </w:pPr>
      <w:hyperlink w:anchor="_Toc107481548" w:history="1">
        <w:r w:rsidR="00FA3E16" w:rsidRPr="007C284B">
          <w:rPr>
            <w:rStyle w:val="Hyperlink"/>
            <w:noProof/>
          </w:rPr>
          <w:t>2.43</w:t>
        </w:r>
        <w:r w:rsidR="00FA3E16">
          <w:rPr>
            <w:rFonts w:asciiTheme="minorHAnsi" w:eastAsiaTheme="minorEastAsia" w:hAnsiTheme="minorHAnsi" w:cstheme="minorBidi"/>
            <w:noProof/>
            <w:sz w:val="22"/>
            <w:szCs w:val="22"/>
          </w:rPr>
          <w:tab/>
        </w:r>
        <w:r w:rsidR="00FA3E16" w:rsidRPr="007C284B">
          <w:rPr>
            <w:rStyle w:val="Hyperlink"/>
            <w:noProof/>
          </w:rPr>
          <w:t>SpeciesParameters (CSV file name)</w:t>
        </w:r>
        <w:r w:rsidR="00FA3E16">
          <w:rPr>
            <w:noProof/>
            <w:webHidden/>
          </w:rPr>
          <w:tab/>
        </w:r>
        <w:r w:rsidR="00FA3E16">
          <w:rPr>
            <w:noProof/>
            <w:webHidden/>
          </w:rPr>
          <w:fldChar w:fldCharType="begin"/>
        </w:r>
        <w:r w:rsidR="00FA3E16">
          <w:rPr>
            <w:noProof/>
            <w:webHidden/>
          </w:rPr>
          <w:instrText xml:space="preserve"> PAGEREF _Toc107481548 \h </w:instrText>
        </w:r>
        <w:r w:rsidR="00FA3E16">
          <w:rPr>
            <w:noProof/>
            <w:webHidden/>
          </w:rPr>
        </w:r>
        <w:r w:rsidR="00FA3E16">
          <w:rPr>
            <w:noProof/>
            <w:webHidden/>
          </w:rPr>
          <w:fldChar w:fldCharType="separate"/>
        </w:r>
        <w:r w:rsidR="005B2C21">
          <w:rPr>
            <w:noProof/>
            <w:webHidden/>
          </w:rPr>
          <w:t>22</w:t>
        </w:r>
        <w:r w:rsidR="00FA3E16">
          <w:rPr>
            <w:noProof/>
            <w:webHidden/>
          </w:rPr>
          <w:fldChar w:fldCharType="end"/>
        </w:r>
      </w:hyperlink>
    </w:p>
    <w:p w14:paraId="58D15FAB" w14:textId="6F3E35F1" w:rsidR="00FA3E16" w:rsidRDefault="00000000">
      <w:pPr>
        <w:pStyle w:val="TOC3"/>
        <w:rPr>
          <w:rFonts w:asciiTheme="minorHAnsi" w:eastAsiaTheme="minorEastAsia" w:hAnsiTheme="minorHAnsi" w:cstheme="minorBidi"/>
          <w:i w:val="0"/>
          <w:iCs w:val="0"/>
          <w:noProof/>
          <w:sz w:val="22"/>
          <w:szCs w:val="22"/>
        </w:rPr>
      </w:pPr>
      <w:hyperlink w:anchor="_Toc107481549" w:history="1">
        <w:r w:rsidR="00FA3E16" w:rsidRPr="007C284B">
          <w:rPr>
            <w:rStyle w:val="Hyperlink"/>
            <w:noProof/>
          </w:rPr>
          <w:t>2.43.1</w:t>
        </w:r>
        <w:r w:rsidR="00FA3E16">
          <w:rPr>
            <w:rFonts w:asciiTheme="minorHAnsi" w:eastAsiaTheme="minorEastAsia" w:hAnsiTheme="minorHAnsi" w:cstheme="minorBidi"/>
            <w:i w:val="0"/>
            <w:iCs w:val="0"/>
            <w:noProof/>
            <w:sz w:val="22"/>
            <w:szCs w:val="22"/>
          </w:rPr>
          <w:tab/>
        </w:r>
        <w:r w:rsidR="00FA3E16" w:rsidRPr="007C284B">
          <w:rPr>
            <w:rStyle w:val="Hyperlink"/>
            <w:noProof/>
          </w:rPr>
          <w:t>SpeciesCode (string)</w:t>
        </w:r>
        <w:r w:rsidR="00FA3E16">
          <w:rPr>
            <w:noProof/>
            <w:webHidden/>
          </w:rPr>
          <w:tab/>
        </w:r>
        <w:r w:rsidR="00FA3E16">
          <w:rPr>
            <w:noProof/>
            <w:webHidden/>
          </w:rPr>
          <w:fldChar w:fldCharType="begin"/>
        </w:r>
        <w:r w:rsidR="00FA3E16">
          <w:rPr>
            <w:noProof/>
            <w:webHidden/>
          </w:rPr>
          <w:instrText xml:space="preserve"> PAGEREF _Toc107481549 \h </w:instrText>
        </w:r>
        <w:r w:rsidR="00FA3E16">
          <w:rPr>
            <w:noProof/>
            <w:webHidden/>
          </w:rPr>
        </w:r>
        <w:r w:rsidR="00FA3E16">
          <w:rPr>
            <w:noProof/>
            <w:webHidden/>
          </w:rPr>
          <w:fldChar w:fldCharType="separate"/>
        </w:r>
        <w:r w:rsidR="005B2C21">
          <w:rPr>
            <w:noProof/>
            <w:webHidden/>
          </w:rPr>
          <w:t>23</w:t>
        </w:r>
        <w:r w:rsidR="00FA3E16">
          <w:rPr>
            <w:noProof/>
            <w:webHidden/>
          </w:rPr>
          <w:fldChar w:fldCharType="end"/>
        </w:r>
      </w:hyperlink>
    </w:p>
    <w:p w14:paraId="7350019A" w14:textId="20AB6FF5" w:rsidR="00FA3E16" w:rsidRDefault="00000000">
      <w:pPr>
        <w:pStyle w:val="TOC3"/>
        <w:rPr>
          <w:rFonts w:asciiTheme="minorHAnsi" w:eastAsiaTheme="minorEastAsia" w:hAnsiTheme="minorHAnsi" w:cstheme="minorBidi"/>
          <w:i w:val="0"/>
          <w:iCs w:val="0"/>
          <w:noProof/>
          <w:sz w:val="22"/>
          <w:szCs w:val="22"/>
        </w:rPr>
      </w:pPr>
      <w:hyperlink w:anchor="_Toc107481550" w:history="1">
        <w:r w:rsidR="00FA3E16" w:rsidRPr="007C284B">
          <w:rPr>
            <w:rStyle w:val="Hyperlink"/>
            <w:noProof/>
          </w:rPr>
          <w:t>2.43.2</w:t>
        </w:r>
        <w:r w:rsidR="00FA3E16">
          <w:rPr>
            <w:rFonts w:asciiTheme="minorHAnsi" w:eastAsiaTheme="minorEastAsia" w:hAnsiTheme="minorHAnsi" w:cstheme="minorBidi"/>
            <w:i w:val="0"/>
            <w:iCs w:val="0"/>
            <w:noProof/>
            <w:sz w:val="22"/>
            <w:szCs w:val="22"/>
          </w:rPr>
          <w:tab/>
        </w:r>
        <w:r w:rsidR="00FA3E16" w:rsidRPr="007C284B">
          <w:rPr>
            <w:rStyle w:val="Hyperlink"/>
            <w:noProof/>
          </w:rPr>
          <w:t>FunctionalType (integer)</w:t>
        </w:r>
        <w:r w:rsidR="00FA3E16">
          <w:rPr>
            <w:noProof/>
            <w:webHidden/>
          </w:rPr>
          <w:tab/>
        </w:r>
        <w:r w:rsidR="00FA3E16">
          <w:rPr>
            <w:noProof/>
            <w:webHidden/>
          </w:rPr>
          <w:fldChar w:fldCharType="begin"/>
        </w:r>
        <w:r w:rsidR="00FA3E16">
          <w:rPr>
            <w:noProof/>
            <w:webHidden/>
          </w:rPr>
          <w:instrText xml:space="preserve"> PAGEREF _Toc107481550 \h </w:instrText>
        </w:r>
        <w:r w:rsidR="00FA3E16">
          <w:rPr>
            <w:noProof/>
            <w:webHidden/>
          </w:rPr>
        </w:r>
        <w:r w:rsidR="00FA3E16">
          <w:rPr>
            <w:noProof/>
            <w:webHidden/>
          </w:rPr>
          <w:fldChar w:fldCharType="separate"/>
        </w:r>
        <w:r w:rsidR="005B2C21">
          <w:rPr>
            <w:noProof/>
            <w:webHidden/>
          </w:rPr>
          <w:t>23</w:t>
        </w:r>
        <w:r w:rsidR="00FA3E16">
          <w:rPr>
            <w:noProof/>
            <w:webHidden/>
          </w:rPr>
          <w:fldChar w:fldCharType="end"/>
        </w:r>
      </w:hyperlink>
    </w:p>
    <w:p w14:paraId="5F5A7305" w14:textId="190707DB" w:rsidR="00FA3E16" w:rsidRDefault="00000000">
      <w:pPr>
        <w:pStyle w:val="TOC3"/>
        <w:rPr>
          <w:rFonts w:asciiTheme="minorHAnsi" w:eastAsiaTheme="minorEastAsia" w:hAnsiTheme="minorHAnsi" w:cstheme="minorBidi"/>
          <w:i w:val="0"/>
          <w:iCs w:val="0"/>
          <w:noProof/>
          <w:sz w:val="22"/>
          <w:szCs w:val="22"/>
        </w:rPr>
      </w:pPr>
      <w:hyperlink w:anchor="_Toc107481551" w:history="1">
        <w:r w:rsidR="00FA3E16" w:rsidRPr="007C284B">
          <w:rPr>
            <w:rStyle w:val="Hyperlink"/>
            <w:noProof/>
          </w:rPr>
          <w:t>2.43.3</w:t>
        </w:r>
        <w:r w:rsidR="00FA3E16">
          <w:rPr>
            <w:rFonts w:asciiTheme="minorHAnsi" w:eastAsiaTheme="minorEastAsia" w:hAnsiTheme="minorHAnsi" w:cstheme="minorBidi"/>
            <w:i w:val="0"/>
            <w:iCs w:val="0"/>
            <w:noProof/>
            <w:sz w:val="22"/>
            <w:szCs w:val="22"/>
          </w:rPr>
          <w:tab/>
        </w:r>
        <w:r w:rsidR="00FA3E16" w:rsidRPr="007C284B">
          <w:rPr>
            <w:rStyle w:val="Hyperlink"/>
            <w:noProof/>
          </w:rPr>
          <w:t>NitrogenFixer (boolean)</w:t>
        </w:r>
        <w:r w:rsidR="00FA3E16">
          <w:rPr>
            <w:noProof/>
            <w:webHidden/>
          </w:rPr>
          <w:tab/>
        </w:r>
        <w:r w:rsidR="00FA3E16">
          <w:rPr>
            <w:noProof/>
            <w:webHidden/>
          </w:rPr>
          <w:fldChar w:fldCharType="begin"/>
        </w:r>
        <w:r w:rsidR="00FA3E16">
          <w:rPr>
            <w:noProof/>
            <w:webHidden/>
          </w:rPr>
          <w:instrText xml:space="preserve"> PAGEREF _Toc107481551 \h </w:instrText>
        </w:r>
        <w:r w:rsidR="00FA3E16">
          <w:rPr>
            <w:noProof/>
            <w:webHidden/>
          </w:rPr>
        </w:r>
        <w:r w:rsidR="00FA3E16">
          <w:rPr>
            <w:noProof/>
            <w:webHidden/>
          </w:rPr>
          <w:fldChar w:fldCharType="separate"/>
        </w:r>
        <w:r w:rsidR="005B2C21">
          <w:rPr>
            <w:noProof/>
            <w:webHidden/>
          </w:rPr>
          <w:t>23</w:t>
        </w:r>
        <w:r w:rsidR="00FA3E16">
          <w:rPr>
            <w:noProof/>
            <w:webHidden/>
          </w:rPr>
          <w:fldChar w:fldCharType="end"/>
        </w:r>
      </w:hyperlink>
    </w:p>
    <w:p w14:paraId="2BFB6D3F" w14:textId="5C0BF3EF" w:rsidR="00FA3E16" w:rsidRDefault="00000000">
      <w:pPr>
        <w:pStyle w:val="TOC3"/>
        <w:rPr>
          <w:rFonts w:asciiTheme="minorHAnsi" w:eastAsiaTheme="minorEastAsia" w:hAnsiTheme="minorHAnsi" w:cstheme="minorBidi"/>
          <w:i w:val="0"/>
          <w:iCs w:val="0"/>
          <w:noProof/>
          <w:sz w:val="22"/>
          <w:szCs w:val="22"/>
        </w:rPr>
      </w:pPr>
      <w:hyperlink w:anchor="_Toc107481552" w:history="1">
        <w:r w:rsidR="00FA3E16" w:rsidRPr="007C284B">
          <w:rPr>
            <w:rStyle w:val="Hyperlink"/>
            <w:noProof/>
          </w:rPr>
          <w:t>2.43.4</w:t>
        </w:r>
        <w:r w:rsidR="00FA3E16">
          <w:rPr>
            <w:rFonts w:asciiTheme="minorHAnsi" w:eastAsiaTheme="minorEastAsia" w:hAnsiTheme="minorHAnsi" w:cstheme="minorBidi"/>
            <w:i w:val="0"/>
            <w:iCs w:val="0"/>
            <w:noProof/>
            <w:sz w:val="22"/>
            <w:szCs w:val="22"/>
          </w:rPr>
          <w:tab/>
        </w:r>
        <w:r w:rsidR="00FA3E16" w:rsidRPr="007C284B">
          <w:rPr>
            <w:rStyle w:val="Hyperlink"/>
            <w:noProof/>
          </w:rPr>
          <w:t>GDDMinimum (integer), GDDMaximum (integer)</w:t>
        </w:r>
        <w:r w:rsidR="00FA3E16">
          <w:rPr>
            <w:noProof/>
            <w:webHidden/>
          </w:rPr>
          <w:tab/>
        </w:r>
        <w:r w:rsidR="00FA3E16">
          <w:rPr>
            <w:noProof/>
            <w:webHidden/>
          </w:rPr>
          <w:fldChar w:fldCharType="begin"/>
        </w:r>
        <w:r w:rsidR="00FA3E16">
          <w:rPr>
            <w:noProof/>
            <w:webHidden/>
          </w:rPr>
          <w:instrText xml:space="preserve"> PAGEREF _Toc107481552 \h </w:instrText>
        </w:r>
        <w:r w:rsidR="00FA3E16">
          <w:rPr>
            <w:noProof/>
            <w:webHidden/>
          </w:rPr>
        </w:r>
        <w:r w:rsidR="00FA3E16">
          <w:rPr>
            <w:noProof/>
            <w:webHidden/>
          </w:rPr>
          <w:fldChar w:fldCharType="separate"/>
        </w:r>
        <w:r w:rsidR="005B2C21">
          <w:rPr>
            <w:noProof/>
            <w:webHidden/>
          </w:rPr>
          <w:t>23</w:t>
        </w:r>
        <w:r w:rsidR="00FA3E16">
          <w:rPr>
            <w:noProof/>
            <w:webHidden/>
          </w:rPr>
          <w:fldChar w:fldCharType="end"/>
        </w:r>
      </w:hyperlink>
    </w:p>
    <w:p w14:paraId="679AC8F9" w14:textId="4E5AF73A" w:rsidR="00FA3E16" w:rsidRDefault="00000000">
      <w:pPr>
        <w:pStyle w:val="TOC3"/>
        <w:rPr>
          <w:rFonts w:asciiTheme="minorHAnsi" w:eastAsiaTheme="minorEastAsia" w:hAnsiTheme="minorHAnsi" w:cstheme="minorBidi"/>
          <w:i w:val="0"/>
          <w:iCs w:val="0"/>
          <w:noProof/>
          <w:sz w:val="22"/>
          <w:szCs w:val="22"/>
        </w:rPr>
      </w:pPr>
      <w:hyperlink w:anchor="_Toc107481553" w:history="1">
        <w:r w:rsidR="00FA3E16" w:rsidRPr="007C284B">
          <w:rPr>
            <w:rStyle w:val="Hyperlink"/>
            <w:noProof/>
          </w:rPr>
          <w:t>2.43.5</w:t>
        </w:r>
        <w:r w:rsidR="00FA3E16">
          <w:rPr>
            <w:rFonts w:asciiTheme="minorHAnsi" w:eastAsiaTheme="minorEastAsia" w:hAnsiTheme="minorHAnsi" w:cstheme="minorBidi"/>
            <w:i w:val="0"/>
            <w:iCs w:val="0"/>
            <w:noProof/>
            <w:sz w:val="22"/>
            <w:szCs w:val="22"/>
          </w:rPr>
          <w:tab/>
        </w:r>
        <w:r w:rsidR="00FA3E16" w:rsidRPr="007C284B">
          <w:rPr>
            <w:rStyle w:val="Hyperlink"/>
            <w:noProof/>
          </w:rPr>
          <w:t>MinJanuaryT (integer)</w:t>
        </w:r>
        <w:r w:rsidR="00FA3E16">
          <w:rPr>
            <w:noProof/>
            <w:webHidden/>
          </w:rPr>
          <w:tab/>
        </w:r>
        <w:r w:rsidR="00FA3E16">
          <w:rPr>
            <w:noProof/>
            <w:webHidden/>
          </w:rPr>
          <w:fldChar w:fldCharType="begin"/>
        </w:r>
        <w:r w:rsidR="00FA3E16">
          <w:rPr>
            <w:noProof/>
            <w:webHidden/>
          </w:rPr>
          <w:instrText xml:space="preserve"> PAGEREF _Toc107481553 \h </w:instrText>
        </w:r>
        <w:r w:rsidR="00FA3E16">
          <w:rPr>
            <w:noProof/>
            <w:webHidden/>
          </w:rPr>
        </w:r>
        <w:r w:rsidR="00FA3E16">
          <w:rPr>
            <w:noProof/>
            <w:webHidden/>
          </w:rPr>
          <w:fldChar w:fldCharType="separate"/>
        </w:r>
        <w:r w:rsidR="005B2C21">
          <w:rPr>
            <w:noProof/>
            <w:webHidden/>
          </w:rPr>
          <w:t>23</w:t>
        </w:r>
        <w:r w:rsidR="00FA3E16">
          <w:rPr>
            <w:noProof/>
            <w:webHidden/>
          </w:rPr>
          <w:fldChar w:fldCharType="end"/>
        </w:r>
      </w:hyperlink>
    </w:p>
    <w:p w14:paraId="381CF66A" w14:textId="38442A26" w:rsidR="00FA3E16" w:rsidRDefault="00000000">
      <w:pPr>
        <w:pStyle w:val="TOC3"/>
        <w:rPr>
          <w:rFonts w:asciiTheme="minorHAnsi" w:eastAsiaTheme="minorEastAsia" w:hAnsiTheme="minorHAnsi" w:cstheme="minorBidi"/>
          <w:i w:val="0"/>
          <w:iCs w:val="0"/>
          <w:noProof/>
          <w:sz w:val="22"/>
          <w:szCs w:val="22"/>
        </w:rPr>
      </w:pPr>
      <w:hyperlink w:anchor="_Toc107481554" w:history="1">
        <w:r w:rsidR="00FA3E16" w:rsidRPr="007C284B">
          <w:rPr>
            <w:rStyle w:val="Hyperlink"/>
            <w:noProof/>
          </w:rPr>
          <w:t>2.43.6</w:t>
        </w:r>
        <w:r w:rsidR="00FA3E16">
          <w:rPr>
            <w:rFonts w:asciiTheme="minorHAnsi" w:eastAsiaTheme="minorEastAsia" w:hAnsiTheme="minorHAnsi" w:cstheme="minorBidi"/>
            <w:i w:val="0"/>
            <w:iCs w:val="0"/>
            <w:noProof/>
            <w:sz w:val="22"/>
            <w:szCs w:val="22"/>
          </w:rPr>
          <w:tab/>
        </w:r>
        <w:r w:rsidR="00FA3E16" w:rsidRPr="007C284B">
          <w:rPr>
            <w:rStyle w:val="Hyperlink"/>
            <w:noProof/>
          </w:rPr>
          <w:t>MaxDrought (double)</w:t>
        </w:r>
        <w:r w:rsidR="00FA3E16">
          <w:rPr>
            <w:noProof/>
            <w:webHidden/>
          </w:rPr>
          <w:tab/>
        </w:r>
        <w:r w:rsidR="00FA3E16">
          <w:rPr>
            <w:noProof/>
            <w:webHidden/>
          </w:rPr>
          <w:fldChar w:fldCharType="begin"/>
        </w:r>
        <w:r w:rsidR="00FA3E16">
          <w:rPr>
            <w:noProof/>
            <w:webHidden/>
          </w:rPr>
          <w:instrText xml:space="preserve"> PAGEREF _Toc107481554 \h </w:instrText>
        </w:r>
        <w:r w:rsidR="00FA3E16">
          <w:rPr>
            <w:noProof/>
            <w:webHidden/>
          </w:rPr>
        </w:r>
        <w:r w:rsidR="00FA3E16">
          <w:rPr>
            <w:noProof/>
            <w:webHidden/>
          </w:rPr>
          <w:fldChar w:fldCharType="separate"/>
        </w:r>
        <w:r w:rsidR="005B2C21">
          <w:rPr>
            <w:noProof/>
            <w:webHidden/>
          </w:rPr>
          <w:t>23</w:t>
        </w:r>
        <w:r w:rsidR="00FA3E16">
          <w:rPr>
            <w:noProof/>
            <w:webHidden/>
          </w:rPr>
          <w:fldChar w:fldCharType="end"/>
        </w:r>
      </w:hyperlink>
    </w:p>
    <w:p w14:paraId="4A2600F2" w14:textId="122F7505" w:rsidR="00FA3E16" w:rsidRDefault="00000000">
      <w:pPr>
        <w:pStyle w:val="TOC3"/>
        <w:rPr>
          <w:rFonts w:asciiTheme="minorHAnsi" w:eastAsiaTheme="minorEastAsia" w:hAnsiTheme="minorHAnsi" w:cstheme="minorBidi"/>
          <w:i w:val="0"/>
          <w:iCs w:val="0"/>
          <w:noProof/>
          <w:sz w:val="22"/>
          <w:szCs w:val="22"/>
        </w:rPr>
      </w:pPr>
      <w:hyperlink w:anchor="_Toc107481555" w:history="1">
        <w:r w:rsidR="00FA3E16" w:rsidRPr="007C284B">
          <w:rPr>
            <w:rStyle w:val="Hyperlink"/>
            <w:noProof/>
          </w:rPr>
          <w:t>2.43.7</w:t>
        </w:r>
        <w:r w:rsidR="00FA3E16">
          <w:rPr>
            <w:rFonts w:asciiTheme="minorHAnsi" w:eastAsiaTheme="minorEastAsia" w:hAnsiTheme="minorHAnsi" w:cstheme="minorBidi"/>
            <w:i w:val="0"/>
            <w:iCs w:val="0"/>
            <w:noProof/>
            <w:sz w:val="22"/>
            <w:szCs w:val="22"/>
          </w:rPr>
          <w:tab/>
        </w:r>
        <w:r w:rsidR="00FA3E16" w:rsidRPr="007C284B">
          <w:rPr>
            <w:rStyle w:val="Hyperlink"/>
            <w:noProof/>
          </w:rPr>
          <w:t>LeafLongevity (integer)</w:t>
        </w:r>
        <w:r w:rsidR="00FA3E16">
          <w:rPr>
            <w:noProof/>
            <w:webHidden/>
          </w:rPr>
          <w:tab/>
        </w:r>
        <w:r w:rsidR="00FA3E16">
          <w:rPr>
            <w:noProof/>
            <w:webHidden/>
          </w:rPr>
          <w:fldChar w:fldCharType="begin"/>
        </w:r>
        <w:r w:rsidR="00FA3E16">
          <w:rPr>
            <w:noProof/>
            <w:webHidden/>
          </w:rPr>
          <w:instrText xml:space="preserve"> PAGEREF _Toc107481555 \h </w:instrText>
        </w:r>
        <w:r w:rsidR="00FA3E16">
          <w:rPr>
            <w:noProof/>
            <w:webHidden/>
          </w:rPr>
        </w:r>
        <w:r w:rsidR="00FA3E16">
          <w:rPr>
            <w:noProof/>
            <w:webHidden/>
          </w:rPr>
          <w:fldChar w:fldCharType="separate"/>
        </w:r>
        <w:r w:rsidR="005B2C21">
          <w:rPr>
            <w:noProof/>
            <w:webHidden/>
          </w:rPr>
          <w:t>23</w:t>
        </w:r>
        <w:r w:rsidR="00FA3E16">
          <w:rPr>
            <w:noProof/>
            <w:webHidden/>
          </w:rPr>
          <w:fldChar w:fldCharType="end"/>
        </w:r>
      </w:hyperlink>
    </w:p>
    <w:p w14:paraId="2EFF25D9" w14:textId="2D3B88B1" w:rsidR="00FA3E16" w:rsidRDefault="00000000">
      <w:pPr>
        <w:pStyle w:val="TOC3"/>
        <w:rPr>
          <w:rFonts w:asciiTheme="minorHAnsi" w:eastAsiaTheme="minorEastAsia" w:hAnsiTheme="minorHAnsi" w:cstheme="minorBidi"/>
          <w:i w:val="0"/>
          <w:iCs w:val="0"/>
          <w:noProof/>
          <w:sz w:val="22"/>
          <w:szCs w:val="22"/>
        </w:rPr>
      </w:pPr>
      <w:hyperlink w:anchor="_Toc107481556" w:history="1">
        <w:r w:rsidR="00FA3E16" w:rsidRPr="007C284B">
          <w:rPr>
            <w:rStyle w:val="Hyperlink"/>
            <w:noProof/>
          </w:rPr>
          <w:t>2.43.8</w:t>
        </w:r>
        <w:r w:rsidR="00FA3E16">
          <w:rPr>
            <w:rFonts w:asciiTheme="minorHAnsi" w:eastAsiaTheme="minorEastAsia" w:hAnsiTheme="minorHAnsi" w:cstheme="minorBidi"/>
            <w:i w:val="0"/>
            <w:iCs w:val="0"/>
            <w:noProof/>
            <w:sz w:val="22"/>
            <w:szCs w:val="22"/>
          </w:rPr>
          <w:tab/>
        </w:r>
        <w:r w:rsidR="00FA3E16" w:rsidRPr="007C284B">
          <w:rPr>
            <w:rStyle w:val="Hyperlink"/>
            <w:noProof/>
          </w:rPr>
          <w:t>Epicormic (boolean)</w:t>
        </w:r>
        <w:r w:rsidR="00FA3E16">
          <w:rPr>
            <w:noProof/>
            <w:webHidden/>
          </w:rPr>
          <w:tab/>
        </w:r>
        <w:r w:rsidR="00FA3E16">
          <w:rPr>
            <w:noProof/>
            <w:webHidden/>
          </w:rPr>
          <w:fldChar w:fldCharType="begin"/>
        </w:r>
        <w:r w:rsidR="00FA3E16">
          <w:rPr>
            <w:noProof/>
            <w:webHidden/>
          </w:rPr>
          <w:instrText xml:space="preserve"> PAGEREF _Toc107481556 \h </w:instrText>
        </w:r>
        <w:r w:rsidR="00FA3E16">
          <w:rPr>
            <w:noProof/>
            <w:webHidden/>
          </w:rPr>
        </w:r>
        <w:r w:rsidR="00FA3E16">
          <w:rPr>
            <w:noProof/>
            <w:webHidden/>
          </w:rPr>
          <w:fldChar w:fldCharType="separate"/>
        </w:r>
        <w:r w:rsidR="005B2C21">
          <w:rPr>
            <w:noProof/>
            <w:webHidden/>
          </w:rPr>
          <w:t>23</w:t>
        </w:r>
        <w:r w:rsidR="00FA3E16">
          <w:rPr>
            <w:noProof/>
            <w:webHidden/>
          </w:rPr>
          <w:fldChar w:fldCharType="end"/>
        </w:r>
      </w:hyperlink>
    </w:p>
    <w:p w14:paraId="0D5BB8D2" w14:textId="62DF9DAF" w:rsidR="00FA3E16" w:rsidRDefault="00000000">
      <w:pPr>
        <w:pStyle w:val="TOC3"/>
        <w:rPr>
          <w:rFonts w:asciiTheme="minorHAnsi" w:eastAsiaTheme="minorEastAsia" w:hAnsiTheme="minorHAnsi" w:cstheme="minorBidi"/>
          <w:i w:val="0"/>
          <w:iCs w:val="0"/>
          <w:noProof/>
          <w:sz w:val="22"/>
          <w:szCs w:val="22"/>
        </w:rPr>
      </w:pPr>
      <w:hyperlink w:anchor="_Toc107481557" w:history="1">
        <w:r w:rsidR="00FA3E16" w:rsidRPr="007C284B">
          <w:rPr>
            <w:rStyle w:val="Hyperlink"/>
            <w:noProof/>
          </w:rPr>
          <w:t>2.43.9</w:t>
        </w:r>
        <w:r w:rsidR="00FA3E16">
          <w:rPr>
            <w:rFonts w:asciiTheme="minorHAnsi" w:eastAsiaTheme="minorEastAsia" w:hAnsiTheme="minorHAnsi" w:cstheme="minorBidi"/>
            <w:i w:val="0"/>
            <w:iCs w:val="0"/>
            <w:noProof/>
            <w:sz w:val="22"/>
            <w:szCs w:val="22"/>
          </w:rPr>
          <w:tab/>
        </w:r>
        <w:r w:rsidR="00FA3E16" w:rsidRPr="007C284B">
          <w:rPr>
            <w:rStyle w:val="Hyperlink"/>
            <w:noProof/>
          </w:rPr>
          <w:t>LeafLignin (double), FineRootLignin (double), WoodLignin (double), CoarseRootLignin (double)</w:t>
        </w:r>
        <w:r w:rsidR="00FA3E16">
          <w:rPr>
            <w:noProof/>
            <w:webHidden/>
          </w:rPr>
          <w:tab/>
        </w:r>
        <w:r w:rsidR="00FA3E16">
          <w:rPr>
            <w:noProof/>
            <w:webHidden/>
          </w:rPr>
          <w:fldChar w:fldCharType="begin"/>
        </w:r>
        <w:r w:rsidR="00FA3E16">
          <w:rPr>
            <w:noProof/>
            <w:webHidden/>
          </w:rPr>
          <w:instrText xml:space="preserve"> PAGEREF _Toc107481557 \h </w:instrText>
        </w:r>
        <w:r w:rsidR="00FA3E16">
          <w:rPr>
            <w:noProof/>
            <w:webHidden/>
          </w:rPr>
        </w:r>
        <w:r w:rsidR="00FA3E16">
          <w:rPr>
            <w:noProof/>
            <w:webHidden/>
          </w:rPr>
          <w:fldChar w:fldCharType="separate"/>
        </w:r>
        <w:r w:rsidR="005B2C21">
          <w:rPr>
            <w:noProof/>
            <w:webHidden/>
          </w:rPr>
          <w:t>23</w:t>
        </w:r>
        <w:r w:rsidR="00FA3E16">
          <w:rPr>
            <w:noProof/>
            <w:webHidden/>
          </w:rPr>
          <w:fldChar w:fldCharType="end"/>
        </w:r>
      </w:hyperlink>
    </w:p>
    <w:p w14:paraId="12CE129B" w14:textId="47D6A3DF" w:rsidR="00FA3E16" w:rsidRDefault="00000000">
      <w:pPr>
        <w:pStyle w:val="TOC3"/>
        <w:rPr>
          <w:rFonts w:asciiTheme="minorHAnsi" w:eastAsiaTheme="minorEastAsia" w:hAnsiTheme="minorHAnsi" w:cstheme="minorBidi"/>
          <w:i w:val="0"/>
          <w:iCs w:val="0"/>
          <w:noProof/>
          <w:sz w:val="22"/>
          <w:szCs w:val="22"/>
        </w:rPr>
      </w:pPr>
      <w:hyperlink w:anchor="_Toc107481558" w:history="1">
        <w:r w:rsidR="00FA3E16" w:rsidRPr="007C284B">
          <w:rPr>
            <w:rStyle w:val="Hyperlink"/>
            <w:noProof/>
          </w:rPr>
          <w:t>2.43.10</w:t>
        </w:r>
        <w:r w:rsidR="00FA3E16">
          <w:rPr>
            <w:rFonts w:asciiTheme="minorHAnsi" w:eastAsiaTheme="minorEastAsia" w:hAnsiTheme="minorHAnsi" w:cstheme="minorBidi"/>
            <w:i w:val="0"/>
            <w:iCs w:val="0"/>
            <w:noProof/>
            <w:sz w:val="22"/>
            <w:szCs w:val="22"/>
          </w:rPr>
          <w:tab/>
        </w:r>
        <w:r w:rsidR="00FA3E16" w:rsidRPr="007C284B">
          <w:rPr>
            <w:rStyle w:val="Hyperlink"/>
            <w:noProof/>
          </w:rPr>
          <w:t>LeafCN (double), FineRootCN (double), WoodCN (double), CoarseRootCN (double), FoliageLitterCN (double)</w:t>
        </w:r>
        <w:r w:rsidR="00FA3E16">
          <w:rPr>
            <w:noProof/>
            <w:webHidden/>
          </w:rPr>
          <w:tab/>
        </w:r>
        <w:r w:rsidR="00FA3E16">
          <w:rPr>
            <w:noProof/>
            <w:webHidden/>
          </w:rPr>
          <w:fldChar w:fldCharType="begin"/>
        </w:r>
        <w:r w:rsidR="00FA3E16">
          <w:rPr>
            <w:noProof/>
            <w:webHidden/>
          </w:rPr>
          <w:instrText xml:space="preserve"> PAGEREF _Toc107481558 \h </w:instrText>
        </w:r>
        <w:r w:rsidR="00FA3E16">
          <w:rPr>
            <w:noProof/>
            <w:webHidden/>
          </w:rPr>
        </w:r>
        <w:r w:rsidR="00FA3E16">
          <w:rPr>
            <w:noProof/>
            <w:webHidden/>
          </w:rPr>
          <w:fldChar w:fldCharType="separate"/>
        </w:r>
        <w:r w:rsidR="005B2C21">
          <w:rPr>
            <w:noProof/>
            <w:webHidden/>
          </w:rPr>
          <w:t>24</w:t>
        </w:r>
        <w:r w:rsidR="00FA3E16">
          <w:rPr>
            <w:noProof/>
            <w:webHidden/>
          </w:rPr>
          <w:fldChar w:fldCharType="end"/>
        </w:r>
      </w:hyperlink>
    </w:p>
    <w:p w14:paraId="06AC6E46" w14:textId="092374D5" w:rsidR="00FA3E16" w:rsidRDefault="00000000">
      <w:pPr>
        <w:pStyle w:val="TOC3"/>
        <w:rPr>
          <w:rFonts w:asciiTheme="minorHAnsi" w:eastAsiaTheme="minorEastAsia" w:hAnsiTheme="minorHAnsi" w:cstheme="minorBidi"/>
          <w:i w:val="0"/>
          <w:iCs w:val="0"/>
          <w:noProof/>
          <w:sz w:val="22"/>
          <w:szCs w:val="22"/>
        </w:rPr>
      </w:pPr>
      <w:hyperlink w:anchor="_Toc107481559" w:history="1">
        <w:r w:rsidR="00FA3E16" w:rsidRPr="007C284B">
          <w:rPr>
            <w:rStyle w:val="Hyperlink"/>
            <w:noProof/>
          </w:rPr>
          <w:t>2.43.11</w:t>
        </w:r>
        <w:r w:rsidR="00FA3E16">
          <w:rPr>
            <w:rFonts w:asciiTheme="minorHAnsi" w:eastAsiaTheme="minorEastAsia" w:hAnsiTheme="minorHAnsi" w:cstheme="minorBidi"/>
            <w:i w:val="0"/>
            <w:iCs w:val="0"/>
            <w:noProof/>
            <w:sz w:val="22"/>
            <w:szCs w:val="22"/>
          </w:rPr>
          <w:tab/>
        </w:r>
        <w:r w:rsidR="00FA3E16" w:rsidRPr="007C284B">
          <w:rPr>
            <w:rStyle w:val="Hyperlink"/>
            <w:noProof/>
          </w:rPr>
          <w:t>MaximumANPP (integer)</w:t>
        </w:r>
        <w:r w:rsidR="00FA3E16">
          <w:rPr>
            <w:noProof/>
            <w:webHidden/>
          </w:rPr>
          <w:tab/>
        </w:r>
        <w:r w:rsidR="00FA3E16">
          <w:rPr>
            <w:noProof/>
            <w:webHidden/>
          </w:rPr>
          <w:fldChar w:fldCharType="begin"/>
        </w:r>
        <w:r w:rsidR="00FA3E16">
          <w:rPr>
            <w:noProof/>
            <w:webHidden/>
          </w:rPr>
          <w:instrText xml:space="preserve"> PAGEREF _Toc107481559 \h </w:instrText>
        </w:r>
        <w:r w:rsidR="00FA3E16">
          <w:rPr>
            <w:noProof/>
            <w:webHidden/>
          </w:rPr>
        </w:r>
        <w:r w:rsidR="00FA3E16">
          <w:rPr>
            <w:noProof/>
            <w:webHidden/>
          </w:rPr>
          <w:fldChar w:fldCharType="separate"/>
        </w:r>
        <w:r w:rsidR="005B2C21">
          <w:rPr>
            <w:noProof/>
            <w:webHidden/>
          </w:rPr>
          <w:t>24</w:t>
        </w:r>
        <w:r w:rsidR="00FA3E16">
          <w:rPr>
            <w:noProof/>
            <w:webHidden/>
          </w:rPr>
          <w:fldChar w:fldCharType="end"/>
        </w:r>
      </w:hyperlink>
    </w:p>
    <w:p w14:paraId="200F1C1E" w14:textId="366323B0" w:rsidR="00FA3E16" w:rsidRDefault="00000000">
      <w:pPr>
        <w:pStyle w:val="TOC3"/>
        <w:rPr>
          <w:rFonts w:asciiTheme="minorHAnsi" w:eastAsiaTheme="minorEastAsia" w:hAnsiTheme="minorHAnsi" w:cstheme="minorBidi"/>
          <w:i w:val="0"/>
          <w:iCs w:val="0"/>
          <w:noProof/>
          <w:sz w:val="22"/>
          <w:szCs w:val="22"/>
        </w:rPr>
      </w:pPr>
      <w:hyperlink w:anchor="_Toc107481560" w:history="1">
        <w:r w:rsidR="00FA3E16" w:rsidRPr="007C284B">
          <w:rPr>
            <w:rStyle w:val="Hyperlink"/>
            <w:noProof/>
          </w:rPr>
          <w:t>2.43.12</w:t>
        </w:r>
        <w:r w:rsidR="00FA3E16">
          <w:rPr>
            <w:rFonts w:asciiTheme="minorHAnsi" w:eastAsiaTheme="minorEastAsia" w:hAnsiTheme="minorHAnsi" w:cstheme="minorBidi"/>
            <w:i w:val="0"/>
            <w:iCs w:val="0"/>
            <w:noProof/>
            <w:sz w:val="22"/>
            <w:szCs w:val="22"/>
          </w:rPr>
          <w:tab/>
        </w:r>
        <w:r w:rsidR="00FA3E16" w:rsidRPr="007C284B">
          <w:rPr>
            <w:rStyle w:val="Hyperlink"/>
            <w:noProof/>
          </w:rPr>
          <w:t>MaximumBiomass (integer)</w:t>
        </w:r>
        <w:r w:rsidR="00FA3E16">
          <w:rPr>
            <w:noProof/>
            <w:webHidden/>
          </w:rPr>
          <w:tab/>
        </w:r>
        <w:r w:rsidR="00FA3E16">
          <w:rPr>
            <w:noProof/>
            <w:webHidden/>
          </w:rPr>
          <w:fldChar w:fldCharType="begin"/>
        </w:r>
        <w:r w:rsidR="00FA3E16">
          <w:rPr>
            <w:noProof/>
            <w:webHidden/>
          </w:rPr>
          <w:instrText xml:space="preserve"> PAGEREF _Toc107481560 \h </w:instrText>
        </w:r>
        <w:r w:rsidR="00FA3E16">
          <w:rPr>
            <w:noProof/>
            <w:webHidden/>
          </w:rPr>
        </w:r>
        <w:r w:rsidR="00FA3E16">
          <w:rPr>
            <w:noProof/>
            <w:webHidden/>
          </w:rPr>
          <w:fldChar w:fldCharType="separate"/>
        </w:r>
        <w:r w:rsidR="005B2C21">
          <w:rPr>
            <w:noProof/>
            <w:webHidden/>
          </w:rPr>
          <w:t>24</w:t>
        </w:r>
        <w:r w:rsidR="00FA3E16">
          <w:rPr>
            <w:noProof/>
            <w:webHidden/>
          </w:rPr>
          <w:fldChar w:fldCharType="end"/>
        </w:r>
      </w:hyperlink>
    </w:p>
    <w:p w14:paraId="7EB67693" w14:textId="3AF2FC94" w:rsidR="00FA3E16" w:rsidRDefault="00000000">
      <w:pPr>
        <w:pStyle w:val="TOC3"/>
        <w:rPr>
          <w:rFonts w:asciiTheme="minorHAnsi" w:eastAsiaTheme="minorEastAsia" w:hAnsiTheme="minorHAnsi" w:cstheme="minorBidi"/>
          <w:i w:val="0"/>
          <w:iCs w:val="0"/>
          <w:noProof/>
          <w:sz w:val="22"/>
          <w:szCs w:val="22"/>
        </w:rPr>
      </w:pPr>
      <w:hyperlink w:anchor="_Toc107481561" w:history="1">
        <w:r w:rsidR="00FA3E16" w:rsidRPr="007C284B">
          <w:rPr>
            <w:rStyle w:val="Hyperlink"/>
            <w:noProof/>
          </w:rPr>
          <w:t>2.43.13</w:t>
        </w:r>
        <w:r w:rsidR="00FA3E16">
          <w:rPr>
            <w:rFonts w:asciiTheme="minorHAnsi" w:eastAsiaTheme="minorEastAsia" w:hAnsiTheme="minorHAnsi" w:cstheme="minorBidi"/>
            <w:i w:val="0"/>
            <w:iCs w:val="0"/>
            <w:noProof/>
            <w:sz w:val="22"/>
            <w:szCs w:val="22"/>
          </w:rPr>
          <w:tab/>
        </w:r>
        <w:r w:rsidR="00FA3E16" w:rsidRPr="007C284B">
          <w:rPr>
            <w:rStyle w:val="Hyperlink"/>
            <w:noProof/>
          </w:rPr>
          <w:t>GrowthLAI (double)(optional)</w:t>
        </w:r>
        <w:r w:rsidR="00FA3E16">
          <w:rPr>
            <w:noProof/>
            <w:webHidden/>
          </w:rPr>
          <w:tab/>
        </w:r>
        <w:r w:rsidR="00FA3E16">
          <w:rPr>
            <w:noProof/>
            <w:webHidden/>
          </w:rPr>
          <w:fldChar w:fldCharType="begin"/>
        </w:r>
        <w:r w:rsidR="00FA3E16">
          <w:rPr>
            <w:noProof/>
            <w:webHidden/>
          </w:rPr>
          <w:instrText xml:space="preserve"> PAGEREF _Toc107481561 \h </w:instrText>
        </w:r>
        <w:r w:rsidR="00FA3E16">
          <w:rPr>
            <w:noProof/>
            <w:webHidden/>
          </w:rPr>
        </w:r>
        <w:r w:rsidR="00FA3E16">
          <w:rPr>
            <w:noProof/>
            <w:webHidden/>
          </w:rPr>
          <w:fldChar w:fldCharType="separate"/>
        </w:r>
        <w:r w:rsidR="005B2C21">
          <w:rPr>
            <w:noProof/>
            <w:webHidden/>
          </w:rPr>
          <w:t>24</w:t>
        </w:r>
        <w:r w:rsidR="00FA3E16">
          <w:rPr>
            <w:noProof/>
            <w:webHidden/>
          </w:rPr>
          <w:fldChar w:fldCharType="end"/>
        </w:r>
      </w:hyperlink>
    </w:p>
    <w:p w14:paraId="38EFD0C6" w14:textId="6FDE732B" w:rsidR="00FA3E16" w:rsidRDefault="00000000">
      <w:pPr>
        <w:pStyle w:val="TOC3"/>
        <w:rPr>
          <w:rFonts w:asciiTheme="minorHAnsi" w:eastAsiaTheme="minorEastAsia" w:hAnsiTheme="minorHAnsi" w:cstheme="minorBidi"/>
          <w:i w:val="0"/>
          <w:iCs w:val="0"/>
          <w:noProof/>
          <w:sz w:val="22"/>
          <w:szCs w:val="22"/>
        </w:rPr>
      </w:pPr>
      <w:hyperlink w:anchor="_Toc107481562" w:history="1">
        <w:r w:rsidR="00FA3E16" w:rsidRPr="007C284B">
          <w:rPr>
            <w:rStyle w:val="Hyperlink"/>
            <w:noProof/>
          </w:rPr>
          <w:t>2.43.14</w:t>
        </w:r>
        <w:r w:rsidR="00FA3E16">
          <w:rPr>
            <w:rFonts w:asciiTheme="minorHAnsi" w:eastAsiaTheme="minorEastAsia" w:hAnsiTheme="minorHAnsi" w:cstheme="minorBidi"/>
            <w:i w:val="0"/>
            <w:iCs w:val="0"/>
            <w:noProof/>
            <w:sz w:val="22"/>
            <w:szCs w:val="22"/>
          </w:rPr>
          <w:tab/>
        </w:r>
        <w:r w:rsidR="00FA3E16" w:rsidRPr="007C284B">
          <w:rPr>
            <w:rStyle w:val="Hyperlink"/>
            <w:noProof/>
          </w:rPr>
          <w:t>Grass (boolean)</w:t>
        </w:r>
        <w:r w:rsidR="00FA3E16">
          <w:rPr>
            <w:noProof/>
            <w:webHidden/>
          </w:rPr>
          <w:tab/>
        </w:r>
        <w:r w:rsidR="00FA3E16">
          <w:rPr>
            <w:noProof/>
            <w:webHidden/>
          </w:rPr>
          <w:fldChar w:fldCharType="begin"/>
        </w:r>
        <w:r w:rsidR="00FA3E16">
          <w:rPr>
            <w:noProof/>
            <w:webHidden/>
          </w:rPr>
          <w:instrText xml:space="preserve"> PAGEREF _Toc107481562 \h </w:instrText>
        </w:r>
        <w:r w:rsidR="00FA3E16">
          <w:rPr>
            <w:noProof/>
            <w:webHidden/>
          </w:rPr>
        </w:r>
        <w:r w:rsidR="00FA3E16">
          <w:rPr>
            <w:noProof/>
            <w:webHidden/>
          </w:rPr>
          <w:fldChar w:fldCharType="separate"/>
        </w:r>
        <w:r w:rsidR="005B2C21">
          <w:rPr>
            <w:noProof/>
            <w:webHidden/>
          </w:rPr>
          <w:t>24</w:t>
        </w:r>
        <w:r w:rsidR="00FA3E16">
          <w:rPr>
            <w:noProof/>
            <w:webHidden/>
          </w:rPr>
          <w:fldChar w:fldCharType="end"/>
        </w:r>
      </w:hyperlink>
    </w:p>
    <w:p w14:paraId="63292102" w14:textId="2994A933" w:rsidR="00FA3E16" w:rsidRDefault="00000000">
      <w:pPr>
        <w:pStyle w:val="TOC3"/>
        <w:rPr>
          <w:rFonts w:asciiTheme="minorHAnsi" w:eastAsiaTheme="minorEastAsia" w:hAnsiTheme="minorHAnsi" w:cstheme="minorBidi"/>
          <w:i w:val="0"/>
          <w:iCs w:val="0"/>
          <w:noProof/>
          <w:sz w:val="22"/>
          <w:szCs w:val="22"/>
        </w:rPr>
      </w:pPr>
      <w:hyperlink w:anchor="_Toc107481563" w:history="1">
        <w:r w:rsidR="00FA3E16" w:rsidRPr="007C284B">
          <w:rPr>
            <w:rStyle w:val="Hyperlink"/>
            <w:noProof/>
          </w:rPr>
          <w:t>2.43.15</w:t>
        </w:r>
        <w:r w:rsidR="00FA3E16">
          <w:rPr>
            <w:rFonts w:asciiTheme="minorHAnsi" w:eastAsiaTheme="minorEastAsia" w:hAnsiTheme="minorHAnsi" w:cstheme="minorBidi"/>
            <w:i w:val="0"/>
            <w:iCs w:val="0"/>
            <w:noProof/>
            <w:sz w:val="22"/>
            <w:szCs w:val="22"/>
          </w:rPr>
          <w:tab/>
        </w:r>
        <w:r w:rsidR="00FA3E16" w:rsidRPr="007C284B">
          <w:rPr>
            <w:rStyle w:val="Hyperlink"/>
            <w:noProof/>
          </w:rPr>
          <w:t>Nlog_depend (boolean)</w:t>
        </w:r>
        <w:r w:rsidR="00FA3E16">
          <w:rPr>
            <w:noProof/>
            <w:webHidden/>
          </w:rPr>
          <w:tab/>
        </w:r>
        <w:r w:rsidR="00FA3E16">
          <w:rPr>
            <w:noProof/>
            <w:webHidden/>
          </w:rPr>
          <w:fldChar w:fldCharType="begin"/>
        </w:r>
        <w:r w:rsidR="00FA3E16">
          <w:rPr>
            <w:noProof/>
            <w:webHidden/>
          </w:rPr>
          <w:instrText xml:space="preserve"> PAGEREF _Toc107481563 \h </w:instrText>
        </w:r>
        <w:r w:rsidR="00FA3E16">
          <w:rPr>
            <w:noProof/>
            <w:webHidden/>
          </w:rPr>
        </w:r>
        <w:r w:rsidR="00FA3E16">
          <w:rPr>
            <w:noProof/>
            <w:webHidden/>
          </w:rPr>
          <w:fldChar w:fldCharType="separate"/>
        </w:r>
        <w:r w:rsidR="005B2C21">
          <w:rPr>
            <w:noProof/>
            <w:webHidden/>
          </w:rPr>
          <w:t>25</w:t>
        </w:r>
        <w:r w:rsidR="00FA3E16">
          <w:rPr>
            <w:noProof/>
            <w:webHidden/>
          </w:rPr>
          <w:fldChar w:fldCharType="end"/>
        </w:r>
      </w:hyperlink>
    </w:p>
    <w:p w14:paraId="3BE424D7" w14:textId="161C4242" w:rsidR="00FA3E16" w:rsidRDefault="00000000">
      <w:pPr>
        <w:pStyle w:val="TOC2"/>
        <w:rPr>
          <w:rFonts w:asciiTheme="minorHAnsi" w:eastAsiaTheme="minorEastAsia" w:hAnsiTheme="minorHAnsi" w:cstheme="minorBidi"/>
          <w:noProof/>
          <w:sz w:val="22"/>
          <w:szCs w:val="22"/>
        </w:rPr>
      </w:pPr>
      <w:hyperlink w:anchor="_Toc107481564" w:history="1">
        <w:r w:rsidR="00FA3E16" w:rsidRPr="007C284B">
          <w:rPr>
            <w:rStyle w:val="Hyperlink"/>
            <w:noProof/>
          </w:rPr>
          <w:t>2.44</w:t>
        </w:r>
        <w:r w:rsidR="00FA3E16">
          <w:rPr>
            <w:rFonts w:asciiTheme="minorHAnsi" w:eastAsiaTheme="minorEastAsia" w:hAnsiTheme="minorHAnsi" w:cstheme="minorBidi"/>
            <w:noProof/>
            <w:sz w:val="22"/>
            <w:szCs w:val="22"/>
          </w:rPr>
          <w:tab/>
        </w:r>
        <w:r w:rsidR="00FA3E16" w:rsidRPr="007C284B">
          <w:rPr>
            <w:rStyle w:val="Hyperlink"/>
            <w:noProof/>
          </w:rPr>
          <w:t>FunctionalGroupParameters (CSV file name)</w:t>
        </w:r>
        <w:r w:rsidR="00FA3E16">
          <w:rPr>
            <w:noProof/>
            <w:webHidden/>
          </w:rPr>
          <w:tab/>
        </w:r>
        <w:r w:rsidR="00FA3E16">
          <w:rPr>
            <w:noProof/>
            <w:webHidden/>
          </w:rPr>
          <w:fldChar w:fldCharType="begin"/>
        </w:r>
        <w:r w:rsidR="00FA3E16">
          <w:rPr>
            <w:noProof/>
            <w:webHidden/>
          </w:rPr>
          <w:instrText xml:space="preserve"> PAGEREF _Toc107481564 \h </w:instrText>
        </w:r>
        <w:r w:rsidR="00FA3E16">
          <w:rPr>
            <w:noProof/>
            <w:webHidden/>
          </w:rPr>
        </w:r>
        <w:r w:rsidR="00FA3E16">
          <w:rPr>
            <w:noProof/>
            <w:webHidden/>
          </w:rPr>
          <w:fldChar w:fldCharType="separate"/>
        </w:r>
        <w:r w:rsidR="005B2C21">
          <w:rPr>
            <w:noProof/>
            <w:webHidden/>
          </w:rPr>
          <w:t>25</w:t>
        </w:r>
        <w:r w:rsidR="00FA3E16">
          <w:rPr>
            <w:noProof/>
            <w:webHidden/>
          </w:rPr>
          <w:fldChar w:fldCharType="end"/>
        </w:r>
      </w:hyperlink>
    </w:p>
    <w:p w14:paraId="3A662126" w14:textId="57F58EC6" w:rsidR="00FA3E16" w:rsidRDefault="00000000">
      <w:pPr>
        <w:pStyle w:val="TOC3"/>
        <w:rPr>
          <w:rFonts w:asciiTheme="minorHAnsi" w:eastAsiaTheme="minorEastAsia" w:hAnsiTheme="minorHAnsi" w:cstheme="minorBidi"/>
          <w:i w:val="0"/>
          <w:iCs w:val="0"/>
          <w:noProof/>
          <w:sz w:val="22"/>
          <w:szCs w:val="22"/>
        </w:rPr>
      </w:pPr>
      <w:hyperlink w:anchor="_Toc107481565" w:history="1">
        <w:r w:rsidR="00FA3E16" w:rsidRPr="007C284B">
          <w:rPr>
            <w:rStyle w:val="Hyperlink"/>
            <w:noProof/>
          </w:rPr>
          <w:t>2.44.1</w:t>
        </w:r>
        <w:r w:rsidR="00FA3E16">
          <w:rPr>
            <w:rFonts w:asciiTheme="minorHAnsi" w:eastAsiaTheme="minorEastAsia" w:hAnsiTheme="minorHAnsi" w:cstheme="minorBidi"/>
            <w:i w:val="0"/>
            <w:iCs w:val="0"/>
            <w:noProof/>
            <w:sz w:val="22"/>
            <w:szCs w:val="22"/>
          </w:rPr>
          <w:tab/>
        </w:r>
        <w:r w:rsidR="00FA3E16" w:rsidRPr="007C284B">
          <w:rPr>
            <w:rStyle w:val="Hyperlink"/>
            <w:noProof/>
          </w:rPr>
          <w:t>FunctionalGroupName (string)</w:t>
        </w:r>
        <w:r w:rsidR="00FA3E16">
          <w:rPr>
            <w:noProof/>
            <w:webHidden/>
          </w:rPr>
          <w:tab/>
        </w:r>
        <w:r w:rsidR="00FA3E16">
          <w:rPr>
            <w:noProof/>
            <w:webHidden/>
          </w:rPr>
          <w:fldChar w:fldCharType="begin"/>
        </w:r>
        <w:r w:rsidR="00FA3E16">
          <w:rPr>
            <w:noProof/>
            <w:webHidden/>
          </w:rPr>
          <w:instrText xml:space="preserve"> PAGEREF _Toc107481565 \h </w:instrText>
        </w:r>
        <w:r w:rsidR="00FA3E16">
          <w:rPr>
            <w:noProof/>
            <w:webHidden/>
          </w:rPr>
        </w:r>
        <w:r w:rsidR="00FA3E16">
          <w:rPr>
            <w:noProof/>
            <w:webHidden/>
          </w:rPr>
          <w:fldChar w:fldCharType="separate"/>
        </w:r>
        <w:r w:rsidR="005B2C21">
          <w:rPr>
            <w:noProof/>
            <w:webHidden/>
          </w:rPr>
          <w:t>25</w:t>
        </w:r>
        <w:r w:rsidR="00FA3E16">
          <w:rPr>
            <w:noProof/>
            <w:webHidden/>
          </w:rPr>
          <w:fldChar w:fldCharType="end"/>
        </w:r>
      </w:hyperlink>
    </w:p>
    <w:p w14:paraId="7B128EDC" w14:textId="63F9EF93" w:rsidR="00FA3E16" w:rsidRDefault="00000000">
      <w:pPr>
        <w:pStyle w:val="TOC3"/>
        <w:rPr>
          <w:rFonts w:asciiTheme="minorHAnsi" w:eastAsiaTheme="minorEastAsia" w:hAnsiTheme="minorHAnsi" w:cstheme="minorBidi"/>
          <w:i w:val="0"/>
          <w:iCs w:val="0"/>
          <w:noProof/>
          <w:sz w:val="22"/>
          <w:szCs w:val="22"/>
        </w:rPr>
      </w:pPr>
      <w:hyperlink w:anchor="_Toc107481566" w:history="1">
        <w:r w:rsidR="00FA3E16" w:rsidRPr="007C284B">
          <w:rPr>
            <w:rStyle w:val="Hyperlink"/>
            <w:noProof/>
          </w:rPr>
          <w:t>2.44.2</w:t>
        </w:r>
        <w:r w:rsidR="00FA3E16">
          <w:rPr>
            <w:rFonts w:asciiTheme="minorHAnsi" w:eastAsiaTheme="minorEastAsia" w:hAnsiTheme="minorHAnsi" w:cstheme="minorBidi"/>
            <w:i w:val="0"/>
            <w:iCs w:val="0"/>
            <w:noProof/>
            <w:sz w:val="22"/>
            <w:szCs w:val="22"/>
          </w:rPr>
          <w:tab/>
        </w:r>
        <w:r w:rsidR="00FA3E16" w:rsidRPr="007C284B">
          <w:rPr>
            <w:rStyle w:val="Hyperlink"/>
            <w:noProof/>
          </w:rPr>
          <w:t>FunctionalTypeIndex (integer)</w:t>
        </w:r>
        <w:r w:rsidR="00FA3E16">
          <w:rPr>
            <w:noProof/>
            <w:webHidden/>
          </w:rPr>
          <w:tab/>
        </w:r>
        <w:r w:rsidR="00FA3E16">
          <w:rPr>
            <w:noProof/>
            <w:webHidden/>
          </w:rPr>
          <w:fldChar w:fldCharType="begin"/>
        </w:r>
        <w:r w:rsidR="00FA3E16">
          <w:rPr>
            <w:noProof/>
            <w:webHidden/>
          </w:rPr>
          <w:instrText xml:space="preserve"> PAGEREF _Toc107481566 \h </w:instrText>
        </w:r>
        <w:r w:rsidR="00FA3E16">
          <w:rPr>
            <w:noProof/>
            <w:webHidden/>
          </w:rPr>
        </w:r>
        <w:r w:rsidR="00FA3E16">
          <w:rPr>
            <w:noProof/>
            <w:webHidden/>
          </w:rPr>
          <w:fldChar w:fldCharType="separate"/>
        </w:r>
        <w:r w:rsidR="005B2C21">
          <w:rPr>
            <w:noProof/>
            <w:webHidden/>
          </w:rPr>
          <w:t>25</w:t>
        </w:r>
        <w:r w:rsidR="00FA3E16">
          <w:rPr>
            <w:noProof/>
            <w:webHidden/>
          </w:rPr>
          <w:fldChar w:fldCharType="end"/>
        </w:r>
      </w:hyperlink>
    </w:p>
    <w:p w14:paraId="11FF88E2" w14:textId="25F2DB03" w:rsidR="00FA3E16" w:rsidRDefault="00000000">
      <w:pPr>
        <w:pStyle w:val="TOC3"/>
        <w:rPr>
          <w:rFonts w:asciiTheme="minorHAnsi" w:eastAsiaTheme="minorEastAsia" w:hAnsiTheme="minorHAnsi" w:cstheme="minorBidi"/>
          <w:i w:val="0"/>
          <w:iCs w:val="0"/>
          <w:noProof/>
          <w:sz w:val="22"/>
          <w:szCs w:val="22"/>
        </w:rPr>
      </w:pPr>
      <w:hyperlink w:anchor="_Toc107481567" w:history="1">
        <w:r w:rsidR="00FA3E16" w:rsidRPr="007C284B">
          <w:rPr>
            <w:rStyle w:val="Hyperlink"/>
            <w:noProof/>
          </w:rPr>
          <w:t>2.44.3</w:t>
        </w:r>
        <w:r w:rsidR="00FA3E16">
          <w:rPr>
            <w:rFonts w:asciiTheme="minorHAnsi" w:eastAsiaTheme="minorEastAsia" w:hAnsiTheme="minorHAnsi" w:cstheme="minorBidi"/>
            <w:i w:val="0"/>
            <w:iCs w:val="0"/>
            <w:noProof/>
            <w:sz w:val="22"/>
            <w:szCs w:val="22"/>
          </w:rPr>
          <w:tab/>
        </w:r>
        <w:r w:rsidR="00FA3E16" w:rsidRPr="007C284B">
          <w:rPr>
            <w:rStyle w:val="Hyperlink"/>
            <w:noProof/>
          </w:rPr>
          <w:t>TemperatureCurve1 (double), TemperatureCurve2 (double), TemperatureCurve3 (double), TemperatureCurve4 (double)</w:t>
        </w:r>
        <w:r w:rsidR="00FA3E16">
          <w:rPr>
            <w:noProof/>
            <w:webHidden/>
          </w:rPr>
          <w:tab/>
        </w:r>
        <w:r w:rsidR="00FA3E16">
          <w:rPr>
            <w:noProof/>
            <w:webHidden/>
          </w:rPr>
          <w:fldChar w:fldCharType="begin"/>
        </w:r>
        <w:r w:rsidR="00FA3E16">
          <w:rPr>
            <w:noProof/>
            <w:webHidden/>
          </w:rPr>
          <w:instrText xml:space="preserve"> PAGEREF _Toc107481567 \h </w:instrText>
        </w:r>
        <w:r w:rsidR="00FA3E16">
          <w:rPr>
            <w:noProof/>
            <w:webHidden/>
          </w:rPr>
        </w:r>
        <w:r w:rsidR="00FA3E16">
          <w:rPr>
            <w:noProof/>
            <w:webHidden/>
          </w:rPr>
          <w:fldChar w:fldCharType="separate"/>
        </w:r>
        <w:r w:rsidR="005B2C21">
          <w:rPr>
            <w:noProof/>
            <w:webHidden/>
          </w:rPr>
          <w:t>25</w:t>
        </w:r>
        <w:r w:rsidR="00FA3E16">
          <w:rPr>
            <w:noProof/>
            <w:webHidden/>
          </w:rPr>
          <w:fldChar w:fldCharType="end"/>
        </w:r>
      </w:hyperlink>
    </w:p>
    <w:p w14:paraId="1332FC6D" w14:textId="6A79F0E3" w:rsidR="00FA3E16" w:rsidRDefault="00000000">
      <w:pPr>
        <w:pStyle w:val="TOC3"/>
        <w:rPr>
          <w:rFonts w:asciiTheme="minorHAnsi" w:eastAsiaTheme="minorEastAsia" w:hAnsiTheme="minorHAnsi" w:cstheme="minorBidi"/>
          <w:i w:val="0"/>
          <w:iCs w:val="0"/>
          <w:noProof/>
          <w:sz w:val="22"/>
          <w:szCs w:val="22"/>
        </w:rPr>
      </w:pPr>
      <w:hyperlink w:anchor="_Toc107481568" w:history="1">
        <w:r w:rsidR="00FA3E16" w:rsidRPr="007C284B">
          <w:rPr>
            <w:rStyle w:val="Hyperlink"/>
            <w:noProof/>
          </w:rPr>
          <w:t>2.44.4</w:t>
        </w:r>
        <w:r w:rsidR="00FA3E16">
          <w:rPr>
            <w:rFonts w:asciiTheme="minorHAnsi" w:eastAsiaTheme="minorEastAsia" w:hAnsiTheme="minorHAnsi" w:cstheme="minorBidi"/>
            <w:i w:val="0"/>
            <w:iCs w:val="0"/>
            <w:noProof/>
            <w:sz w:val="22"/>
            <w:szCs w:val="22"/>
          </w:rPr>
          <w:tab/>
        </w:r>
        <w:r w:rsidR="00FA3E16" w:rsidRPr="007C284B">
          <w:rPr>
            <w:rStyle w:val="Hyperlink"/>
            <w:noProof/>
          </w:rPr>
          <w:t>FractionANPPtoLeaf (double)</w:t>
        </w:r>
        <w:r w:rsidR="00FA3E16">
          <w:rPr>
            <w:noProof/>
            <w:webHidden/>
          </w:rPr>
          <w:tab/>
        </w:r>
        <w:r w:rsidR="00FA3E16">
          <w:rPr>
            <w:noProof/>
            <w:webHidden/>
          </w:rPr>
          <w:fldChar w:fldCharType="begin"/>
        </w:r>
        <w:r w:rsidR="00FA3E16">
          <w:rPr>
            <w:noProof/>
            <w:webHidden/>
          </w:rPr>
          <w:instrText xml:space="preserve"> PAGEREF _Toc107481568 \h </w:instrText>
        </w:r>
        <w:r w:rsidR="00FA3E16">
          <w:rPr>
            <w:noProof/>
            <w:webHidden/>
          </w:rPr>
        </w:r>
        <w:r w:rsidR="00FA3E16">
          <w:rPr>
            <w:noProof/>
            <w:webHidden/>
          </w:rPr>
          <w:fldChar w:fldCharType="separate"/>
        </w:r>
        <w:r w:rsidR="005B2C21">
          <w:rPr>
            <w:noProof/>
            <w:webHidden/>
          </w:rPr>
          <w:t>25</w:t>
        </w:r>
        <w:r w:rsidR="00FA3E16">
          <w:rPr>
            <w:noProof/>
            <w:webHidden/>
          </w:rPr>
          <w:fldChar w:fldCharType="end"/>
        </w:r>
      </w:hyperlink>
    </w:p>
    <w:p w14:paraId="260AAF86" w14:textId="392EF8BF" w:rsidR="00FA3E16" w:rsidRDefault="00000000">
      <w:pPr>
        <w:pStyle w:val="TOC3"/>
        <w:rPr>
          <w:rFonts w:asciiTheme="minorHAnsi" w:eastAsiaTheme="minorEastAsia" w:hAnsiTheme="minorHAnsi" w:cstheme="minorBidi"/>
          <w:i w:val="0"/>
          <w:iCs w:val="0"/>
          <w:noProof/>
          <w:sz w:val="22"/>
          <w:szCs w:val="22"/>
        </w:rPr>
      </w:pPr>
      <w:hyperlink w:anchor="_Toc107481569" w:history="1">
        <w:r w:rsidR="00FA3E16" w:rsidRPr="007C284B">
          <w:rPr>
            <w:rStyle w:val="Hyperlink"/>
            <w:noProof/>
          </w:rPr>
          <w:t>2.44.5</w:t>
        </w:r>
        <w:r w:rsidR="00FA3E16">
          <w:rPr>
            <w:rFonts w:asciiTheme="minorHAnsi" w:eastAsiaTheme="minorEastAsia" w:hAnsiTheme="minorHAnsi" w:cstheme="minorBidi"/>
            <w:i w:val="0"/>
            <w:iCs w:val="0"/>
            <w:noProof/>
            <w:sz w:val="22"/>
            <w:szCs w:val="22"/>
          </w:rPr>
          <w:tab/>
        </w:r>
        <w:r w:rsidR="00FA3E16" w:rsidRPr="007C284B">
          <w:rPr>
            <w:rStyle w:val="Hyperlink"/>
            <w:noProof/>
          </w:rPr>
          <w:t>LeafBiomassTOLAI (double), KLAI (double), MaximumLAI (double)</w:t>
        </w:r>
        <w:r w:rsidR="00FA3E16">
          <w:rPr>
            <w:noProof/>
            <w:webHidden/>
          </w:rPr>
          <w:tab/>
        </w:r>
        <w:r w:rsidR="00FA3E16">
          <w:rPr>
            <w:noProof/>
            <w:webHidden/>
          </w:rPr>
          <w:fldChar w:fldCharType="begin"/>
        </w:r>
        <w:r w:rsidR="00FA3E16">
          <w:rPr>
            <w:noProof/>
            <w:webHidden/>
          </w:rPr>
          <w:instrText xml:space="preserve"> PAGEREF _Toc107481569 \h </w:instrText>
        </w:r>
        <w:r w:rsidR="00FA3E16">
          <w:rPr>
            <w:noProof/>
            <w:webHidden/>
          </w:rPr>
        </w:r>
        <w:r w:rsidR="00FA3E16">
          <w:rPr>
            <w:noProof/>
            <w:webHidden/>
          </w:rPr>
          <w:fldChar w:fldCharType="separate"/>
        </w:r>
        <w:r w:rsidR="005B2C21">
          <w:rPr>
            <w:noProof/>
            <w:webHidden/>
          </w:rPr>
          <w:t>25</w:t>
        </w:r>
        <w:r w:rsidR="00FA3E16">
          <w:rPr>
            <w:noProof/>
            <w:webHidden/>
          </w:rPr>
          <w:fldChar w:fldCharType="end"/>
        </w:r>
      </w:hyperlink>
    </w:p>
    <w:p w14:paraId="02FC7DED" w14:textId="13D5656A" w:rsidR="00FA3E16" w:rsidRDefault="00000000">
      <w:pPr>
        <w:pStyle w:val="TOC3"/>
        <w:rPr>
          <w:rFonts w:asciiTheme="minorHAnsi" w:eastAsiaTheme="minorEastAsia" w:hAnsiTheme="minorHAnsi" w:cstheme="minorBidi"/>
          <w:i w:val="0"/>
          <w:iCs w:val="0"/>
          <w:noProof/>
          <w:sz w:val="22"/>
          <w:szCs w:val="22"/>
        </w:rPr>
      </w:pPr>
      <w:hyperlink w:anchor="_Toc107481570" w:history="1">
        <w:r w:rsidR="00FA3E16" w:rsidRPr="007C284B">
          <w:rPr>
            <w:rStyle w:val="Hyperlink"/>
            <w:noProof/>
          </w:rPr>
          <w:t>2.44.6</w:t>
        </w:r>
        <w:r w:rsidR="00FA3E16">
          <w:rPr>
            <w:rFonts w:asciiTheme="minorHAnsi" w:eastAsiaTheme="minorEastAsia" w:hAnsiTheme="minorHAnsi" w:cstheme="minorBidi"/>
            <w:i w:val="0"/>
            <w:iCs w:val="0"/>
            <w:noProof/>
            <w:sz w:val="22"/>
            <w:szCs w:val="22"/>
          </w:rPr>
          <w:tab/>
        </w:r>
        <w:r w:rsidR="00FA3E16" w:rsidRPr="007C284B">
          <w:rPr>
            <w:rStyle w:val="Hyperlink"/>
            <w:noProof/>
          </w:rPr>
          <w:t>MinimumLAI (double) (optional)</w:t>
        </w:r>
        <w:r w:rsidR="00FA3E16">
          <w:rPr>
            <w:noProof/>
            <w:webHidden/>
          </w:rPr>
          <w:tab/>
        </w:r>
        <w:r w:rsidR="00FA3E16">
          <w:rPr>
            <w:noProof/>
            <w:webHidden/>
          </w:rPr>
          <w:fldChar w:fldCharType="begin"/>
        </w:r>
        <w:r w:rsidR="00FA3E16">
          <w:rPr>
            <w:noProof/>
            <w:webHidden/>
          </w:rPr>
          <w:instrText xml:space="preserve"> PAGEREF _Toc107481570 \h </w:instrText>
        </w:r>
        <w:r w:rsidR="00FA3E16">
          <w:rPr>
            <w:noProof/>
            <w:webHidden/>
          </w:rPr>
        </w:r>
        <w:r w:rsidR="00FA3E16">
          <w:rPr>
            <w:noProof/>
            <w:webHidden/>
          </w:rPr>
          <w:fldChar w:fldCharType="separate"/>
        </w:r>
        <w:r w:rsidR="005B2C21">
          <w:rPr>
            <w:noProof/>
            <w:webHidden/>
          </w:rPr>
          <w:t>26</w:t>
        </w:r>
        <w:r w:rsidR="00FA3E16">
          <w:rPr>
            <w:noProof/>
            <w:webHidden/>
          </w:rPr>
          <w:fldChar w:fldCharType="end"/>
        </w:r>
      </w:hyperlink>
    </w:p>
    <w:p w14:paraId="2B77A333" w14:textId="2E49FFC7" w:rsidR="00FA3E16" w:rsidRDefault="00000000">
      <w:pPr>
        <w:pStyle w:val="TOC3"/>
        <w:rPr>
          <w:rFonts w:asciiTheme="minorHAnsi" w:eastAsiaTheme="minorEastAsia" w:hAnsiTheme="minorHAnsi" w:cstheme="minorBidi"/>
          <w:i w:val="0"/>
          <w:iCs w:val="0"/>
          <w:noProof/>
          <w:sz w:val="22"/>
          <w:szCs w:val="22"/>
        </w:rPr>
      </w:pPr>
      <w:hyperlink w:anchor="_Toc107481571" w:history="1">
        <w:r w:rsidR="00FA3E16" w:rsidRPr="007C284B">
          <w:rPr>
            <w:rStyle w:val="Hyperlink"/>
            <w:noProof/>
          </w:rPr>
          <w:t>2.44.7</w:t>
        </w:r>
        <w:r w:rsidR="00FA3E16">
          <w:rPr>
            <w:rFonts w:asciiTheme="minorHAnsi" w:eastAsiaTheme="minorEastAsia" w:hAnsiTheme="minorHAnsi" w:cstheme="minorBidi"/>
            <w:i w:val="0"/>
            <w:iCs w:val="0"/>
            <w:noProof/>
            <w:sz w:val="22"/>
            <w:szCs w:val="22"/>
          </w:rPr>
          <w:tab/>
        </w:r>
        <w:r w:rsidR="00FA3E16" w:rsidRPr="007C284B">
          <w:rPr>
            <w:rStyle w:val="Hyperlink"/>
            <w:noProof/>
          </w:rPr>
          <w:t>MoistureCurve2 (double), MoistureCurve3 (double)</w:t>
        </w:r>
        <w:r w:rsidR="00FA3E16">
          <w:rPr>
            <w:noProof/>
            <w:webHidden/>
          </w:rPr>
          <w:tab/>
        </w:r>
        <w:r w:rsidR="00FA3E16">
          <w:rPr>
            <w:noProof/>
            <w:webHidden/>
          </w:rPr>
          <w:fldChar w:fldCharType="begin"/>
        </w:r>
        <w:r w:rsidR="00FA3E16">
          <w:rPr>
            <w:noProof/>
            <w:webHidden/>
          </w:rPr>
          <w:instrText xml:space="preserve"> PAGEREF _Toc107481571 \h </w:instrText>
        </w:r>
        <w:r w:rsidR="00FA3E16">
          <w:rPr>
            <w:noProof/>
            <w:webHidden/>
          </w:rPr>
        </w:r>
        <w:r w:rsidR="00FA3E16">
          <w:rPr>
            <w:noProof/>
            <w:webHidden/>
          </w:rPr>
          <w:fldChar w:fldCharType="separate"/>
        </w:r>
        <w:r w:rsidR="005B2C21">
          <w:rPr>
            <w:noProof/>
            <w:webHidden/>
          </w:rPr>
          <w:t>26</w:t>
        </w:r>
        <w:r w:rsidR="00FA3E16">
          <w:rPr>
            <w:noProof/>
            <w:webHidden/>
          </w:rPr>
          <w:fldChar w:fldCharType="end"/>
        </w:r>
      </w:hyperlink>
    </w:p>
    <w:p w14:paraId="27BC948D" w14:textId="270E5A1B" w:rsidR="00FA3E16" w:rsidRDefault="00000000">
      <w:pPr>
        <w:pStyle w:val="TOC3"/>
        <w:rPr>
          <w:rFonts w:asciiTheme="minorHAnsi" w:eastAsiaTheme="minorEastAsia" w:hAnsiTheme="minorHAnsi" w:cstheme="minorBidi"/>
          <w:i w:val="0"/>
          <w:iCs w:val="0"/>
          <w:noProof/>
          <w:sz w:val="22"/>
          <w:szCs w:val="22"/>
        </w:rPr>
      </w:pPr>
      <w:hyperlink w:anchor="_Toc107481572" w:history="1">
        <w:r w:rsidR="00FA3E16" w:rsidRPr="007C284B">
          <w:rPr>
            <w:rStyle w:val="Hyperlink"/>
            <w:noProof/>
          </w:rPr>
          <w:t>2.44.8</w:t>
        </w:r>
        <w:r w:rsidR="00FA3E16">
          <w:rPr>
            <w:rFonts w:asciiTheme="minorHAnsi" w:eastAsiaTheme="minorEastAsia" w:hAnsiTheme="minorHAnsi" w:cstheme="minorBidi"/>
            <w:i w:val="0"/>
            <w:iCs w:val="0"/>
            <w:noProof/>
            <w:sz w:val="22"/>
            <w:szCs w:val="22"/>
          </w:rPr>
          <w:tab/>
        </w:r>
        <w:r w:rsidR="00FA3E16" w:rsidRPr="007C284B">
          <w:rPr>
            <w:rStyle w:val="Hyperlink"/>
            <w:noProof/>
          </w:rPr>
          <w:t>WoodDecayRate (double)</w:t>
        </w:r>
        <w:r w:rsidR="00FA3E16">
          <w:rPr>
            <w:noProof/>
            <w:webHidden/>
          </w:rPr>
          <w:tab/>
        </w:r>
        <w:r w:rsidR="00FA3E16">
          <w:rPr>
            <w:noProof/>
            <w:webHidden/>
          </w:rPr>
          <w:fldChar w:fldCharType="begin"/>
        </w:r>
        <w:r w:rsidR="00FA3E16">
          <w:rPr>
            <w:noProof/>
            <w:webHidden/>
          </w:rPr>
          <w:instrText xml:space="preserve"> PAGEREF _Toc107481572 \h </w:instrText>
        </w:r>
        <w:r w:rsidR="00FA3E16">
          <w:rPr>
            <w:noProof/>
            <w:webHidden/>
          </w:rPr>
        </w:r>
        <w:r w:rsidR="00FA3E16">
          <w:rPr>
            <w:noProof/>
            <w:webHidden/>
          </w:rPr>
          <w:fldChar w:fldCharType="separate"/>
        </w:r>
        <w:r w:rsidR="005B2C21">
          <w:rPr>
            <w:noProof/>
            <w:webHidden/>
          </w:rPr>
          <w:t>26</w:t>
        </w:r>
        <w:r w:rsidR="00FA3E16">
          <w:rPr>
            <w:noProof/>
            <w:webHidden/>
          </w:rPr>
          <w:fldChar w:fldCharType="end"/>
        </w:r>
      </w:hyperlink>
    </w:p>
    <w:p w14:paraId="089BB879" w14:textId="30F93F0A" w:rsidR="00FA3E16" w:rsidRDefault="00000000">
      <w:pPr>
        <w:pStyle w:val="TOC3"/>
        <w:rPr>
          <w:rFonts w:asciiTheme="minorHAnsi" w:eastAsiaTheme="minorEastAsia" w:hAnsiTheme="minorHAnsi" w:cstheme="minorBidi"/>
          <w:i w:val="0"/>
          <w:iCs w:val="0"/>
          <w:noProof/>
          <w:sz w:val="22"/>
          <w:szCs w:val="22"/>
        </w:rPr>
      </w:pPr>
      <w:hyperlink w:anchor="_Toc107481573" w:history="1">
        <w:r w:rsidR="00FA3E16" w:rsidRPr="007C284B">
          <w:rPr>
            <w:rStyle w:val="Hyperlink"/>
            <w:noProof/>
          </w:rPr>
          <w:t>2.44.9</w:t>
        </w:r>
        <w:r w:rsidR="00FA3E16">
          <w:rPr>
            <w:rFonts w:asciiTheme="minorHAnsi" w:eastAsiaTheme="minorEastAsia" w:hAnsiTheme="minorHAnsi" w:cstheme="minorBidi"/>
            <w:i w:val="0"/>
            <w:iCs w:val="0"/>
            <w:noProof/>
            <w:sz w:val="22"/>
            <w:szCs w:val="22"/>
          </w:rPr>
          <w:tab/>
        </w:r>
        <w:r w:rsidR="00FA3E16" w:rsidRPr="007C284B">
          <w:rPr>
            <w:rStyle w:val="Hyperlink"/>
            <w:noProof/>
          </w:rPr>
          <w:t>MonthlyWoodMortality (double)</w:t>
        </w:r>
        <w:r w:rsidR="00FA3E16">
          <w:rPr>
            <w:noProof/>
            <w:webHidden/>
          </w:rPr>
          <w:tab/>
        </w:r>
        <w:r w:rsidR="00FA3E16">
          <w:rPr>
            <w:noProof/>
            <w:webHidden/>
          </w:rPr>
          <w:fldChar w:fldCharType="begin"/>
        </w:r>
        <w:r w:rsidR="00FA3E16">
          <w:rPr>
            <w:noProof/>
            <w:webHidden/>
          </w:rPr>
          <w:instrText xml:space="preserve"> PAGEREF _Toc107481573 \h </w:instrText>
        </w:r>
        <w:r w:rsidR="00FA3E16">
          <w:rPr>
            <w:noProof/>
            <w:webHidden/>
          </w:rPr>
        </w:r>
        <w:r w:rsidR="00FA3E16">
          <w:rPr>
            <w:noProof/>
            <w:webHidden/>
          </w:rPr>
          <w:fldChar w:fldCharType="separate"/>
        </w:r>
        <w:r w:rsidR="005B2C21">
          <w:rPr>
            <w:noProof/>
            <w:webHidden/>
          </w:rPr>
          <w:t>26</w:t>
        </w:r>
        <w:r w:rsidR="00FA3E16">
          <w:rPr>
            <w:noProof/>
            <w:webHidden/>
          </w:rPr>
          <w:fldChar w:fldCharType="end"/>
        </w:r>
      </w:hyperlink>
    </w:p>
    <w:p w14:paraId="5900A5DD" w14:textId="52221CEB" w:rsidR="00FA3E16" w:rsidRDefault="00000000">
      <w:pPr>
        <w:pStyle w:val="TOC3"/>
        <w:rPr>
          <w:rFonts w:asciiTheme="minorHAnsi" w:eastAsiaTheme="minorEastAsia" w:hAnsiTheme="minorHAnsi" w:cstheme="minorBidi"/>
          <w:i w:val="0"/>
          <w:iCs w:val="0"/>
          <w:noProof/>
          <w:sz w:val="22"/>
          <w:szCs w:val="22"/>
        </w:rPr>
      </w:pPr>
      <w:hyperlink w:anchor="_Toc107481574" w:history="1">
        <w:r w:rsidR="00FA3E16" w:rsidRPr="007C284B">
          <w:rPr>
            <w:rStyle w:val="Hyperlink"/>
            <w:noProof/>
          </w:rPr>
          <w:t>2.44.10</w:t>
        </w:r>
        <w:r w:rsidR="00FA3E16">
          <w:rPr>
            <w:rFonts w:asciiTheme="minorHAnsi" w:eastAsiaTheme="minorEastAsia" w:hAnsiTheme="minorHAnsi" w:cstheme="minorBidi"/>
            <w:i w:val="0"/>
            <w:iCs w:val="0"/>
            <w:noProof/>
            <w:sz w:val="22"/>
            <w:szCs w:val="22"/>
          </w:rPr>
          <w:tab/>
        </w:r>
        <w:r w:rsidR="00FA3E16" w:rsidRPr="007C284B">
          <w:rPr>
            <w:rStyle w:val="Hyperlink"/>
            <w:noProof/>
          </w:rPr>
          <w:t>LongevityMortalityShape (double)</w:t>
        </w:r>
        <w:r w:rsidR="00FA3E16">
          <w:rPr>
            <w:noProof/>
            <w:webHidden/>
          </w:rPr>
          <w:tab/>
        </w:r>
        <w:r w:rsidR="00FA3E16">
          <w:rPr>
            <w:noProof/>
            <w:webHidden/>
          </w:rPr>
          <w:fldChar w:fldCharType="begin"/>
        </w:r>
        <w:r w:rsidR="00FA3E16">
          <w:rPr>
            <w:noProof/>
            <w:webHidden/>
          </w:rPr>
          <w:instrText xml:space="preserve"> PAGEREF _Toc107481574 \h </w:instrText>
        </w:r>
        <w:r w:rsidR="00FA3E16">
          <w:rPr>
            <w:noProof/>
            <w:webHidden/>
          </w:rPr>
        </w:r>
        <w:r w:rsidR="00FA3E16">
          <w:rPr>
            <w:noProof/>
            <w:webHidden/>
          </w:rPr>
          <w:fldChar w:fldCharType="separate"/>
        </w:r>
        <w:r w:rsidR="005B2C21">
          <w:rPr>
            <w:noProof/>
            <w:webHidden/>
          </w:rPr>
          <w:t>26</w:t>
        </w:r>
        <w:r w:rsidR="00FA3E16">
          <w:rPr>
            <w:noProof/>
            <w:webHidden/>
          </w:rPr>
          <w:fldChar w:fldCharType="end"/>
        </w:r>
      </w:hyperlink>
    </w:p>
    <w:p w14:paraId="08E7FA10" w14:textId="5935AD76" w:rsidR="00FA3E16" w:rsidRDefault="00000000">
      <w:pPr>
        <w:pStyle w:val="TOC3"/>
        <w:rPr>
          <w:rFonts w:asciiTheme="minorHAnsi" w:eastAsiaTheme="minorEastAsia" w:hAnsiTheme="minorHAnsi" w:cstheme="minorBidi"/>
          <w:i w:val="0"/>
          <w:iCs w:val="0"/>
          <w:noProof/>
          <w:sz w:val="22"/>
          <w:szCs w:val="22"/>
        </w:rPr>
      </w:pPr>
      <w:hyperlink w:anchor="_Toc107481575" w:history="1">
        <w:r w:rsidR="00FA3E16" w:rsidRPr="007C284B">
          <w:rPr>
            <w:rStyle w:val="Hyperlink"/>
            <w:noProof/>
          </w:rPr>
          <w:t>2.44.11</w:t>
        </w:r>
        <w:r w:rsidR="00FA3E16">
          <w:rPr>
            <w:rFonts w:asciiTheme="minorHAnsi" w:eastAsiaTheme="minorEastAsia" w:hAnsiTheme="minorHAnsi" w:cstheme="minorBidi"/>
            <w:i w:val="0"/>
            <w:iCs w:val="0"/>
            <w:noProof/>
            <w:sz w:val="22"/>
            <w:szCs w:val="22"/>
          </w:rPr>
          <w:tab/>
        </w:r>
        <w:r w:rsidR="00FA3E16" w:rsidRPr="007C284B">
          <w:rPr>
            <w:rStyle w:val="Hyperlink"/>
            <w:noProof/>
          </w:rPr>
          <w:t>FoliageDropMonth (integer)</w:t>
        </w:r>
        <w:r w:rsidR="00FA3E16">
          <w:rPr>
            <w:noProof/>
            <w:webHidden/>
          </w:rPr>
          <w:tab/>
        </w:r>
        <w:r w:rsidR="00FA3E16">
          <w:rPr>
            <w:noProof/>
            <w:webHidden/>
          </w:rPr>
          <w:fldChar w:fldCharType="begin"/>
        </w:r>
        <w:r w:rsidR="00FA3E16">
          <w:rPr>
            <w:noProof/>
            <w:webHidden/>
          </w:rPr>
          <w:instrText xml:space="preserve"> PAGEREF _Toc107481575 \h </w:instrText>
        </w:r>
        <w:r w:rsidR="00FA3E16">
          <w:rPr>
            <w:noProof/>
            <w:webHidden/>
          </w:rPr>
        </w:r>
        <w:r w:rsidR="00FA3E16">
          <w:rPr>
            <w:noProof/>
            <w:webHidden/>
          </w:rPr>
          <w:fldChar w:fldCharType="separate"/>
        </w:r>
        <w:r w:rsidR="005B2C21">
          <w:rPr>
            <w:noProof/>
            <w:webHidden/>
          </w:rPr>
          <w:t>27</w:t>
        </w:r>
        <w:r w:rsidR="00FA3E16">
          <w:rPr>
            <w:noProof/>
            <w:webHidden/>
          </w:rPr>
          <w:fldChar w:fldCharType="end"/>
        </w:r>
      </w:hyperlink>
    </w:p>
    <w:p w14:paraId="4670E512" w14:textId="364CC477" w:rsidR="00FA3E16" w:rsidRDefault="00000000">
      <w:pPr>
        <w:pStyle w:val="TOC3"/>
        <w:rPr>
          <w:rFonts w:asciiTheme="minorHAnsi" w:eastAsiaTheme="minorEastAsia" w:hAnsiTheme="minorHAnsi" w:cstheme="minorBidi"/>
          <w:i w:val="0"/>
          <w:iCs w:val="0"/>
          <w:noProof/>
          <w:sz w:val="22"/>
          <w:szCs w:val="22"/>
        </w:rPr>
      </w:pPr>
      <w:hyperlink w:anchor="_Toc107481576" w:history="1">
        <w:r w:rsidR="00FA3E16" w:rsidRPr="007C284B">
          <w:rPr>
            <w:rStyle w:val="Hyperlink"/>
            <w:noProof/>
          </w:rPr>
          <w:t>2.44.12</w:t>
        </w:r>
        <w:r w:rsidR="00FA3E16">
          <w:rPr>
            <w:rFonts w:asciiTheme="minorHAnsi" w:eastAsiaTheme="minorEastAsia" w:hAnsiTheme="minorHAnsi" w:cstheme="minorBidi"/>
            <w:i w:val="0"/>
            <w:iCs w:val="0"/>
            <w:noProof/>
            <w:sz w:val="22"/>
            <w:szCs w:val="22"/>
          </w:rPr>
          <w:tab/>
        </w:r>
        <w:r w:rsidR="00FA3E16" w:rsidRPr="007C284B">
          <w:rPr>
            <w:rStyle w:val="Hyperlink"/>
            <w:noProof/>
          </w:rPr>
          <w:t>CoarseRootFraction (double), FineRootFraction (double)</w:t>
        </w:r>
        <w:r w:rsidR="00FA3E16">
          <w:rPr>
            <w:noProof/>
            <w:webHidden/>
          </w:rPr>
          <w:tab/>
        </w:r>
        <w:r w:rsidR="00FA3E16">
          <w:rPr>
            <w:noProof/>
            <w:webHidden/>
          </w:rPr>
          <w:fldChar w:fldCharType="begin"/>
        </w:r>
        <w:r w:rsidR="00FA3E16">
          <w:rPr>
            <w:noProof/>
            <w:webHidden/>
          </w:rPr>
          <w:instrText xml:space="preserve"> PAGEREF _Toc107481576 \h </w:instrText>
        </w:r>
        <w:r w:rsidR="00FA3E16">
          <w:rPr>
            <w:noProof/>
            <w:webHidden/>
          </w:rPr>
        </w:r>
        <w:r w:rsidR="00FA3E16">
          <w:rPr>
            <w:noProof/>
            <w:webHidden/>
          </w:rPr>
          <w:fldChar w:fldCharType="separate"/>
        </w:r>
        <w:r w:rsidR="005B2C21">
          <w:rPr>
            <w:noProof/>
            <w:webHidden/>
          </w:rPr>
          <w:t>27</w:t>
        </w:r>
        <w:r w:rsidR="00FA3E16">
          <w:rPr>
            <w:noProof/>
            <w:webHidden/>
          </w:rPr>
          <w:fldChar w:fldCharType="end"/>
        </w:r>
      </w:hyperlink>
    </w:p>
    <w:p w14:paraId="7410B249" w14:textId="340B2F2C" w:rsidR="00FA3E16" w:rsidRDefault="00000000">
      <w:pPr>
        <w:pStyle w:val="TOC2"/>
        <w:rPr>
          <w:rFonts w:asciiTheme="minorHAnsi" w:eastAsiaTheme="minorEastAsia" w:hAnsiTheme="minorHAnsi" w:cstheme="minorBidi"/>
          <w:noProof/>
          <w:sz w:val="22"/>
          <w:szCs w:val="22"/>
        </w:rPr>
      </w:pPr>
      <w:hyperlink w:anchor="_Toc107481577" w:history="1">
        <w:r w:rsidR="00FA3E16" w:rsidRPr="007C284B">
          <w:rPr>
            <w:rStyle w:val="Hyperlink"/>
            <w:noProof/>
          </w:rPr>
          <w:t>2.45</w:t>
        </w:r>
        <w:r w:rsidR="00FA3E16">
          <w:rPr>
            <w:rFonts w:asciiTheme="minorHAnsi" w:eastAsiaTheme="minorEastAsia" w:hAnsiTheme="minorHAnsi" w:cstheme="minorBidi"/>
            <w:noProof/>
            <w:sz w:val="22"/>
            <w:szCs w:val="22"/>
          </w:rPr>
          <w:tab/>
        </w:r>
        <w:r w:rsidR="00FA3E16" w:rsidRPr="007C284B">
          <w:rPr>
            <w:rStyle w:val="Hyperlink"/>
            <w:noProof/>
          </w:rPr>
          <w:t>Fire Reduction Parameters</w:t>
        </w:r>
        <w:r w:rsidR="00FA3E16">
          <w:rPr>
            <w:noProof/>
            <w:webHidden/>
          </w:rPr>
          <w:tab/>
        </w:r>
        <w:r w:rsidR="00FA3E16">
          <w:rPr>
            <w:noProof/>
            <w:webHidden/>
          </w:rPr>
          <w:fldChar w:fldCharType="begin"/>
        </w:r>
        <w:r w:rsidR="00FA3E16">
          <w:rPr>
            <w:noProof/>
            <w:webHidden/>
          </w:rPr>
          <w:instrText xml:space="preserve"> PAGEREF _Toc107481577 \h </w:instrText>
        </w:r>
        <w:r w:rsidR="00FA3E16">
          <w:rPr>
            <w:noProof/>
            <w:webHidden/>
          </w:rPr>
        </w:r>
        <w:r w:rsidR="00FA3E16">
          <w:rPr>
            <w:noProof/>
            <w:webHidden/>
          </w:rPr>
          <w:fldChar w:fldCharType="separate"/>
        </w:r>
        <w:r w:rsidR="005B2C21">
          <w:rPr>
            <w:noProof/>
            <w:webHidden/>
          </w:rPr>
          <w:t>27</w:t>
        </w:r>
        <w:r w:rsidR="00FA3E16">
          <w:rPr>
            <w:noProof/>
            <w:webHidden/>
          </w:rPr>
          <w:fldChar w:fldCharType="end"/>
        </w:r>
      </w:hyperlink>
    </w:p>
    <w:p w14:paraId="3F94970D" w14:textId="2B995C5C" w:rsidR="00FA3E16" w:rsidRDefault="00000000">
      <w:pPr>
        <w:pStyle w:val="TOC3"/>
        <w:rPr>
          <w:rFonts w:asciiTheme="minorHAnsi" w:eastAsiaTheme="minorEastAsia" w:hAnsiTheme="minorHAnsi" w:cstheme="minorBidi"/>
          <w:i w:val="0"/>
          <w:iCs w:val="0"/>
          <w:noProof/>
          <w:sz w:val="22"/>
          <w:szCs w:val="22"/>
        </w:rPr>
      </w:pPr>
      <w:hyperlink w:anchor="_Toc107481578" w:history="1">
        <w:r w:rsidR="00FA3E16" w:rsidRPr="007C284B">
          <w:rPr>
            <w:rStyle w:val="Hyperlink"/>
            <w:noProof/>
          </w:rPr>
          <w:t>2.45.1</w:t>
        </w:r>
        <w:r w:rsidR="00FA3E16">
          <w:rPr>
            <w:rFonts w:asciiTheme="minorHAnsi" w:eastAsiaTheme="minorEastAsia" w:hAnsiTheme="minorHAnsi" w:cstheme="minorBidi"/>
            <w:i w:val="0"/>
            <w:iCs w:val="0"/>
            <w:noProof/>
            <w:sz w:val="22"/>
            <w:szCs w:val="22"/>
          </w:rPr>
          <w:tab/>
        </w:r>
        <w:r w:rsidR="00FA3E16" w:rsidRPr="007C284B">
          <w:rPr>
            <w:rStyle w:val="Hyperlink"/>
            <w:noProof/>
          </w:rPr>
          <w:t>Fire Severity (integer)</w:t>
        </w:r>
        <w:r w:rsidR="00FA3E16">
          <w:rPr>
            <w:noProof/>
            <w:webHidden/>
          </w:rPr>
          <w:tab/>
        </w:r>
        <w:r w:rsidR="00FA3E16">
          <w:rPr>
            <w:noProof/>
            <w:webHidden/>
          </w:rPr>
          <w:fldChar w:fldCharType="begin"/>
        </w:r>
        <w:r w:rsidR="00FA3E16">
          <w:rPr>
            <w:noProof/>
            <w:webHidden/>
          </w:rPr>
          <w:instrText xml:space="preserve"> PAGEREF _Toc107481578 \h </w:instrText>
        </w:r>
        <w:r w:rsidR="00FA3E16">
          <w:rPr>
            <w:noProof/>
            <w:webHidden/>
          </w:rPr>
        </w:r>
        <w:r w:rsidR="00FA3E16">
          <w:rPr>
            <w:noProof/>
            <w:webHidden/>
          </w:rPr>
          <w:fldChar w:fldCharType="separate"/>
        </w:r>
        <w:r w:rsidR="005B2C21">
          <w:rPr>
            <w:noProof/>
            <w:webHidden/>
          </w:rPr>
          <w:t>27</w:t>
        </w:r>
        <w:r w:rsidR="00FA3E16">
          <w:rPr>
            <w:noProof/>
            <w:webHidden/>
          </w:rPr>
          <w:fldChar w:fldCharType="end"/>
        </w:r>
      </w:hyperlink>
    </w:p>
    <w:p w14:paraId="4273A35E" w14:textId="7E32D47B" w:rsidR="00FA3E16" w:rsidRDefault="00000000">
      <w:pPr>
        <w:pStyle w:val="TOC3"/>
        <w:rPr>
          <w:rFonts w:asciiTheme="minorHAnsi" w:eastAsiaTheme="minorEastAsia" w:hAnsiTheme="minorHAnsi" w:cstheme="minorBidi"/>
          <w:i w:val="0"/>
          <w:iCs w:val="0"/>
          <w:noProof/>
          <w:sz w:val="22"/>
          <w:szCs w:val="22"/>
        </w:rPr>
      </w:pPr>
      <w:hyperlink w:anchor="_Toc107481579" w:history="1">
        <w:r w:rsidR="00FA3E16" w:rsidRPr="007C284B">
          <w:rPr>
            <w:rStyle w:val="Hyperlink"/>
            <w:noProof/>
          </w:rPr>
          <w:t>2.45.2</w:t>
        </w:r>
        <w:r w:rsidR="00FA3E16">
          <w:rPr>
            <w:rFonts w:asciiTheme="minorHAnsi" w:eastAsiaTheme="minorEastAsia" w:hAnsiTheme="minorHAnsi" w:cstheme="minorBidi"/>
            <w:i w:val="0"/>
            <w:iCs w:val="0"/>
            <w:noProof/>
            <w:sz w:val="22"/>
            <w:szCs w:val="22"/>
          </w:rPr>
          <w:tab/>
        </w:r>
        <w:r w:rsidR="00FA3E16" w:rsidRPr="007C284B">
          <w:rPr>
            <w:rStyle w:val="Hyperlink"/>
            <w:noProof/>
          </w:rPr>
          <w:t>Coarse Debris Reduction (double)</w:t>
        </w:r>
        <w:r w:rsidR="00FA3E16">
          <w:rPr>
            <w:noProof/>
            <w:webHidden/>
          </w:rPr>
          <w:tab/>
        </w:r>
        <w:r w:rsidR="00FA3E16">
          <w:rPr>
            <w:noProof/>
            <w:webHidden/>
          </w:rPr>
          <w:fldChar w:fldCharType="begin"/>
        </w:r>
        <w:r w:rsidR="00FA3E16">
          <w:rPr>
            <w:noProof/>
            <w:webHidden/>
          </w:rPr>
          <w:instrText xml:space="preserve"> PAGEREF _Toc107481579 \h </w:instrText>
        </w:r>
        <w:r w:rsidR="00FA3E16">
          <w:rPr>
            <w:noProof/>
            <w:webHidden/>
          </w:rPr>
        </w:r>
        <w:r w:rsidR="00FA3E16">
          <w:rPr>
            <w:noProof/>
            <w:webHidden/>
          </w:rPr>
          <w:fldChar w:fldCharType="separate"/>
        </w:r>
        <w:r w:rsidR="005B2C21">
          <w:rPr>
            <w:noProof/>
            <w:webHidden/>
          </w:rPr>
          <w:t>27</w:t>
        </w:r>
        <w:r w:rsidR="00FA3E16">
          <w:rPr>
            <w:noProof/>
            <w:webHidden/>
          </w:rPr>
          <w:fldChar w:fldCharType="end"/>
        </w:r>
      </w:hyperlink>
    </w:p>
    <w:p w14:paraId="694F1839" w14:textId="2A136FDF" w:rsidR="00FA3E16" w:rsidRDefault="00000000">
      <w:pPr>
        <w:pStyle w:val="TOC3"/>
        <w:rPr>
          <w:rFonts w:asciiTheme="minorHAnsi" w:eastAsiaTheme="minorEastAsia" w:hAnsiTheme="minorHAnsi" w:cstheme="minorBidi"/>
          <w:i w:val="0"/>
          <w:iCs w:val="0"/>
          <w:noProof/>
          <w:sz w:val="22"/>
          <w:szCs w:val="22"/>
        </w:rPr>
      </w:pPr>
      <w:hyperlink w:anchor="_Toc107481580" w:history="1">
        <w:r w:rsidR="00FA3E16" w:rsidRPr="007C284B">
          <w:rPr>
            <w:rStyle w:val="Hyperlink"/>
            <w:noProof/>
          </w:rPr>
          <w:t>2.45.3</w:t>
        </w:r>
        <w:r w:rsidR="00FA3E16">
          <w:rPr>
            <w:rFonts w:asciiTheme="minorHAnsi" w:eastAsiaTheme="minorEastAsia" w:hAnsiTheme="minorHAnsi" w:cstheme="minorBidi"/>
            <w:i w:val="0"/>
            <w:iCs w:val="0"/>
            <w:noProof/>
            <w:sz w:val="22"/>
            <w:szCs w:val="22"/>
          </w:rPr>
          <w:tab/>
        </w:r>
        <w:r w:rsidR="00FA3E16" w:rsidRPr="007C284B">
          <w:rPr>
            <w:rStyle w:val="Hyperlink"/>
            <w:noProof/>
          </w:rPr>
          <w:t>Fine Litter Reduction (double)</w:t>
        </w:r>
        <w:r w:rsidR="00FA3E16">
          <w:rPr>
            <w:noProof/>
            <w:webHidden/>
          </w:rPr>
          <w:tab/>
        </w:r>
        <w:r w:rsidR="00FA3E16">
          <w:rPr>
            <w:noProof/>
            <w:webHidden/>
          </w:rPr>
          <w:fldChar w:fldCharType="begin"/>
        </w:r>
        <w:r w:rsidR="00FA3E16">
          <w:rPr>
            <w:noProof/>
            <w:webHidden/>
          </w:rPr>
          <w:instrText xml:space="preserve"> PAGEREF _Toc107481580 \h </w:instrText>
        </w:r>
        <w:r w:rsidR="00FA3E16">
          <w:rPr>
            <w:noProof/>
            <w:webHidden/>
          </w:rPr>
        </w:r>
        <w:r w:rsidR="00FA3E16">
          <w:rPr>
            <w:noProof/>
            <w:webHidden/>
          </w:rPr>
          <w:fldChar w:fldCharType="separate"/>
        </w:r>
        <w:r w:rsidR="005B2C21">
          <w:rPr>
            <w:noProof/>
            <w:webHidden/>
          </w:rPr>
          <w:t>27</w:t>
        </w:r>
        <w:r w:rsidR="00FA3E16">
          <w:rPr>
            <w:noProof/>
            <w:webHidden/>
          </w:rPr>
          <w:fldChar w:fldCharType="end"/>
        </w:r>
      </w:hyperlink>
    </w:p>
    <w:p w14:paraId="1A614310" w14:textId="3870DAE2" w:rsidR="00FA3E16" w:rsidRDefault="00000000">
      <w:pPr>
        <w:pStyle w:val="TOC3"/>
        <w:rPr>
          <w:rFonts w:asciiTheme="minorHAnsi" w:eastAsiaTheme="minorEastAsia" w:hAnsiTheme="minorHAnsi" w:cstheme="minorBidi"/>
          <w:i w:val="0"/>
          <w:iCs w:val="0"/>
          <w:noProof/>
          <w:sz w:val="22"/>
          <w:szCs w:val="22"/>
        </w:rPr>
      </w:pPr>
      <w:hyperlink w:anchor="_Toc107481581" w:history="1">
        <w:r w:rsidR="00FA3E16" w:rsidRPr="007C284B">
          <w:rPr>
            <w:rStyle w:val="Hyperlink"/>
            <w:noProof/>
          </w:rPr>
          <w:t>2.45.4</w:t>
        </w:r>
        <w:r w:rsidR="00FA3E16">
          <w:rPr>
            <w:rFonts w:asciiTheme="minorHAnsi" w:eastAsiaTheme="minorEastAsia" w:hAnsiTheme="minorHAnsi" w:cstheme="minorBidi"/>
            <w:i w:val="0"/>
            <w:iCs w:val="0"/>
            <w:noProof/>
            <w:sz w:val="22"/>
            <w:szCs w:val="22"/>
          </w:rPr>
          <w:tab/>
        </w:r>
        <w:r w:rsidR="00FA3E16" w:rsidRPr="007C284B">
          <w:rPr>
            <w:rStyle w:val="Hyperlink"/>
            <w:noProof/>
          </w:rPr>
          <w:t>Cohort Wood Reduction (double)</w:t>
        </w:r>
        <w:r w:rsidR="00FA3E16">
          <w:rPr>
            <w:noProof/>
            <w:webHidden/>
          </w:rPr>
          <w:tab/>
        </w:r>
        <w:r w:rsidR="00FA3E16">
          <w:rPr>
            <w:noProof/>
            <w:webHidden/>
          </w:rPr>
          <w:fldChar w:fldCharType="begin"/>
        </w:r>
        <w:r w:rsidR="00FA3E16">
          <w:rPr>
            <w:noProof/>
            <w:webHidden/>
          </w:rPr>
          <w:instrText xml:space="preserve"> PAGEREF _Toc107481581 \h </w:instrText>
        </w:r>
        <w:r w:rsidR="00FA3E16">
          <w:rPr>
            <w:noProof/>
            <w:webHidden/>
          </w:rPr>
        </w:r>
        <w:r w:rsidR="00FA3E16">
          <w:rPr>
            <w:noProof/>
            <w:webHidden/>
          </w:rPr>
          <w:fldChar w:fldCharType="separate"/>
        </w:r>
        <w:r w:rsidR="005B2C21">
          <w:rPr>
            <w:noProof/>
            <w:webHidden/>
          </w:rPr>
          <w:t>27</w:t>
        </w:r>
        <w:r w:rsidR="00FA3E16">
          <w:rPr>
            <w:noProof/>
            <w:webHidden/>
          </w:rPr>
          <w:fldChar w:fldCharType="end"/>
        </w:r>
      </w:hyperlink>
    </w:p>
    <w:p w14:paraId="2056760F" w14:textId="50D4D457" w:rsidR="00FA3E16" w:rsidRDefault="00000000">
      <w:pPr>
        <w:pStyle w:val="TOC3"/>
        <w:rPr>
          <w:rFonts w:asciiTheme="minorHAnsi" w:eastAsiaTheme="minorEastAsia" w:hAnsiTheme="minorHAnsi" w:cstheme="minorBidi"/>
          <w:i w:val="0"/>
          <w:iCs w:val="0"/>
          <w:noProof/>
          <w:sz w:val="22"/>
          <w:szCs w:val="22"/>
        </w:rPr>
      </w:pPr>
      <w:hyperlink w:anchor="_Toc107481582" w:history="1">
        <w:r w:rsidR="00FA3E16" w:rsidRPr="007C284B">
          <w:rPr>
            <w:rStyle w:val="Hyperlink"/>
            <w:noProof/>
          </w:rPr>
          <w:t>2.45.5</w:t>
        </w:r>
        <w:r w:rsidR="00FA3E16">
          <w:rPr>
            <w:rFonts w:asciiTheme="minorHAnsi" w:eastAsiaTheme="minorEastAsia" w:hAnsiTheme="minorHAnsi" w:cstheme="minorBidi"/>
            <w:i w:val="0"/>
            <w:iCs w:val="0"/>
            <w:noProof/>
            <w:sz w:val="22"/>
            <w:szCs w:val="22"/>
          </w:rPr>
          <w:tab/>
        </w:r>
        <w:r w:rsidR="00FA3E16" w:rsidRPr="007C284B">
          <w:rPr>
            <w:rStyle w:val="Hyperlink"/>
            <w:noProof/>
          </w:rPr>
          <w:t>Cohort Leaf Reduction (double)</w:t>
        </w:r>
        <w:r w:rsidR="00FA3E16">
          <w:rPr>
            <w:noProof/>
            <w:webHidden/>
          </w:rPr>
          <w:tab/>
        </w:r>
        <w:r w:rsidR="00FA3E16">
          <w:rPr>
            <w:noProof/>
            <w:webHidden/>
          </w:rPr>
          <w:fldChar w:fldCharType="begin"/>
        </w:r>
        <w:r w:rsidR="00FA3E16">
          <w:rPr>
            <w:noProof/>
            <w:webHidden/>
          </w:rPr>
          <w:instrText xml:space="preserve"> PAGEREF _Toc107481582 \h </w:instrText>
        </w:r>
        <w:r w:rsidR="00FA3E16">
          <w:rPr>
            <w:noProof/>
            <w:webHidden/>
          </w:rPr>
        </w:r>
        <w:r w:rsidR="00FA3E16">
          <w:rPr>
            <w:noProof/>
            <w:webHidden/>
          </w:rPr>
          <w:fldChar w:fldCharType="separate"/>
        </w:r>
        <w:r w:rsidR="005B2C21">
          <w:rPr>
            <w:noProof/>
            <w:webHidden/>
          </w:rPr>
          <w:t>27</w:t>
        </w:r>
        <w:r w:rsidR="00FA3E16">
          <w:rPr>
            <w:noProof/>
            <w:webHidden/>
          </w:rPr>
          <w:fldChar w:fldCharType="end"/>
        </w:r>
      </w:hyperlink>
    </w:p>
    <w:p w14:paraId="2FFBEE99" w14:textId="56E73F98" w:rsidR="00FA3E16" w:rsidRDefault="00000000">
      <w:pPr>
        <w:pStyle w:val="TOC3"/>
        <w:rPr>
          <w:rFonts w:asciiTheme="minorHAnsi" w:eastAsiaTheme="minorEastAsia" w:hAnsiTheme="minorHAnsi" w:cstheme="minorBidi"/>
          <w:i w:val="0"/>
          <w:iCs w:val="0"/>
          <w:noProof/>
          <w:sz w:val="22"/>
          <w:szCs w:val="22"/>
        </w:rPr>
      </w:pPr>
      <w:hyperlink w:anchor="_Toc107481583" w:history="1">
        <w:r w:rsidR="00FA3E16" w:rsidRPr="007C284B">
          <w:rPr>
            <w:rStyle w:val="Hyperlink"/>
            <w:noProof/>
          </w:rPr>
          <w:t>2.45.6</w:t>
        </w:r>
        <w:r w:rsidR="00FA3E16">
          <w:rPr>
            <w:rFonts w:asciiTheme="minorHAnsi" w:eastAsiaTheme="minorEastAsia" w:hAnsiTheme="minorHAnsi" w:cstheme="minorBidi"/>
            <w:i w:val="0"/>
            <w:iCs w:val="0"/>
            <w:noProof/>
            <w:sz w:val="22"/>
            <w:szCs w:val="22"/>
          </w:rPr>
          <w:tab/>
        </w:r>
        <w:r w:rsidR="00FA3E16" w:rsidRPr="007C284B">
          <w:rPr>
            <w:rStyle w:val="Hyperlink"/>
            <w:noProof/>
          </w:rPr>
          <w:t>Organic Horizon Reduction (double)</w:t>
        </w:r>
        <w:r w:rsidR="00FA3E16">
          <w:rPr>
            <w:noProof/>
            <w:webHidden/>
          </w:rPr>
          <w:tab/>
        </w:r>
        <w:r w:rsidR="00FA3E16">
          <w:rPr>
            <w:noProof/>
            <w:webHidden/>
          </w:rPr>
          <w:fldChar w:fldCharType="begin"/>
        </w:r>
        <w:r w:rsidR="00FA3E16">
          <w:rPr>
            <w:noProof/>
            <w:webHidden/>
          </w:rPr>
          <w:instrText xml:space="preserve"> PAGEREF _Toc107481583 \h </w:instrText>
        </w:r>
        <w:r w:rsidR="00FA3E16">
          <w:rPr>
            <w:noProof/>
            <w:webHidden/>
          </w:rPr>
        </w:r>
        <w:r w:rsidR="00FA3E16">
          <w:rPr>
            <w:noProof/>
            <w:webHidden/>
          </w:rPr>
          <w:fldChar w:fldCharType="separate"/>
        </w:r>
        <w:r w:rsidR="005B2C21">
          <w:rPr>
            <w:noProof/>
            <w:webHidden/>
          </w:rPr>
          <w:t>28</w:t>
        </w:r>
        <w:r w:rsidR="00FA3E16">
          <w:rPr>
            <w:noProof/>
            <w:webHidden/>
          </w:rPr>
          <w:fldChar w:fldCharType="end"/>
        </w:r>
      </w:hyperlink>
    </w:p>
    <w:p w14:paraId="6EFD328E" w14:textId="594EB3A2" w:rsidR="00FA3E16" w:rsidRDefault="00000000">
      <w:pPr>
        <w:pStyle w:val="TOC2"/>
        <w:rPr>
          <w:rFonts w:asciiTheme="minorHAnsi" w:eastAsiaTheme="minorEastAsia" w:hAnsiTheme="minorHAnsi" w:cstheme="minorBidi"/>
          <w:noProof/>
          <w:sz w:val="22"/>
          <w:szCs w:val="22"/>
        </w:rPr>
      </w:pPr>
      <w:hyperlink w:anchor="_Toc107481584" w:history="1">
        <w:r w:rsidR="00FA3E16" w:rsidRPr="007C284B">
          <w:rPr>
            <w:rStyle w:val="Hyperlink"/>
            <w:noProof/>
          </w:rPr>
          <w:t>2.46</w:t>
        </w:r>
        <w:r w:rsidR="00FA3E16">
          <w:rPr>
            <w:rFonts w:asciiTheme="minorHAnsi" w:eastAsiaTheme="minorEastAsia" w:hAnsiTheme="minorHAnsi" w:cstheme="minorBidi"/>
            <w:noProof/>
            <w:sz w:val="22"/>
            <w:szCs w:val="22"/>
          </w:rPr>
          <w:tab/>
        </w:r>
        <w:r w:rsidR="00FA3E16" w:rsidRPr="007C284B">
          <w:rPr>
            <w:rStyle w:val="Hyperlink"/>
            <w:noProof/>
          </w:rPr>
          <w:t>Harvest Reduction Parameters</w:t>
        </w:r>
        <w:r w:rsidR="00FA3E16">
          <w:rPr>
            <w:noProof/>
            <w:webHidden/>
          </w:rPr>
          <w:tab/>
        </w:r>
        <w:r w:rsidR="00FA3E16">
          <w:rPr>
            <w:noProof/>
            <w:webHidden/>
          </w:rPr>
          <w:fldChar w:fldCharType="begin"/>
        </w:r>
        <w:r w:rsidR="00FA3E16">
          <w:rPr>
            <w:noProof/>
            <w:webHidden/>
          </w:rPr>
          <w:instrText xml:space="preserve"> PAGEREF _Toc107481584 \h </w:instrText>
        </w:r>
        <w:r w:rsidR="00FA3E16">
          <w:rPr>
            <w:noProof/>
            <w:webHidden/>
          </w:rPr>
        </w:r>
        <w:r w:rsidR="00FA3E16">
          <w:rPr>
            <w:noProof/>
            <w:webHidden/>
          </w:rPr>
          <w:fldChar w:fldCharType="separate"/>
        </w:r>
        <w:r w:rsidR="005B2C21">
          <w:rPr>
            <w:noProof/>
            <w:webHidden/>
          </w:rPr>
          <w:t>28</w:t>
        </w:r>
        <w:r w:rsidR="00FA3E16">
          <w:rPr>
            <w:noProof/>
            <w:webHidden/>
          </w:rPr>
          <w:fldChar w:fldCharType="end"/>
        </w:r>
      </w:hyperlink>
    </w:p>
    <w:p w14:paraId="02895CAA" w14:textId="73DF2BEB" w:rsidR="00FA3E16" w:rsidRDefault="00000000">
      <w:pPr>
        <w:pStyle w:val="TOC3"/>
        <w:rPr>
          <w:rFonts w:asciiTheme="minorHAnsi" w:eastAsiaTheme="minorEastAsia" w:hAnsiTheme="minorHAnsi" w:cstheme="minorBidi"/>
          <w:i w:val="0"/>
          <w:iCs w:val="0"/>
          <w:noProof/>
          <w:sz w:val="22"/>
          <w:szCs w:val="22"/>
        </w:rPr>
      </w:pPr>
      <w:hyperlink w:anchor="_Toc107481585" w:history="1">
        <w:r w:rsidR="00FA3E16" w:rsidRPr="007C284B">
          <w:rPr>
            <w:rStyle w:val="Hyperlink"/>
            <w:noProof/>
          </w:rPr>
          <w:t>2.46.1</w:t>
        </w:r>
        <w:r w:rsidR="00FA3E16">
          <w:rPr>
            <w:rFonts w:asciiTheme="minorHAnsi" w:eastAsiaTheme="minorEastAsia" w:hAnsiTheme="minorHAnsi" w:cstheme="minorBidi"/>
            <w:i w:val="0"/>
            <w:iCs w:val="0"/>
            <w:noProof/>
            <w:sz w:val="22"/>
            <w:szCs w:val="22"/>
          </w:rPr>
          <w:tab/>
        </w:r>
        <w:r w:rsidR="00FA3E16" w:rsidRPr="007C284B">
          <w:rPr>
            <w:rStyle w:val="Hyperlink"/>
            <w:noProof/>
          </w:rPr>
          <w:t>Prescription Name</w:t>
        </w:r>
        <w:r w:rsidR="00FA3E16">
          <w:rPr>
            <w:noProof/>
            <w:webHidden/>
          </w:rPr>
          <w:tab/>
        </w:r>
        <w:r w:rsidR="00FA3E16">
          <w:rPr>
            <w:noProof/>
            <w:webHidden/>
          </w:rPr>
          <w:fldChar w:fldCharType="begin"/>
        </w:r>
        <w:r w:rsidR="00FA3E16">
          <w:rPr>
            <w:noProof/>
            <w:webHidden/>
          </w:rPr>
          <w:instrText xml:space="preserve"> PAGEREF _Toc107481585 \h </w:instrText>
        </w:r>
        <w:r w:rsidR="00FA3E16">
          <w:rPr>
            <w:noProof/>
            <w:webHidden/>
          </w:rPr>
        </w:r>
        <w:r w:rsidR="00FA3E16">
          <w:rPr>
            <w:noProof/>
            <w:webHidden/>
          </w:rPr>
          <w:fldChar w:fldCharType="separate"/>
        </w:r>
        <w:r w:rsidR="005B2C21">
          <w:rPr>
            <w:noProof/>
            <w:webHidden/>
          </w:rPr>
          <w:t>28</w:t>
        </w:r>
        <w:r w:rsidR="00FA3E16">
          <w:rPr>
            <w:noProof/>
            <w:webHidden/>
          </w:rPr>
          <w:fldChar w:fldCharType="end"/>
        </w:r>
      </w:hyperlink>
    </w:p>
    <w:p w14:paraId="6AB48899" w14:textId="29CF008D" w:rsidR="00FA3E16" w:rsidRDefault="00000000">
      <w:pPr>
        <w:pStyle w:val="TOC3"/>
        <w:rPr>
          <w:rFonts w:asciiTheme="minorHAnsi" w:eastAsiaTheme="minorEastAsia" w:hAnsiTheme="minorHAnsi" w:cstheme="minorBidi"/>
          <w:i w:val="0"/>
          <w:iCs w:val="0"/>
          <w:noProof/>
          <w:sz w:val="22"/>
          <w:szCs w:val="22"/>
        </w:rPr>
      </w:pPr>
      <w:hyperlink w:anchor="_Toc107481586" w:history="1">
        <w:r w:rsidR="00FA3E16" w:rsidRPr="007C284B">
          <w:rPr>
            <w:rStyle w:val="Hyperlink"/>
            <w:noProof/>
          </w:rPr>
          <w:t>2.46.2</w:t>
        </w:r>
        <w:r w:rsidR="00FA3E16">
          <w:rPr>
            <w:rFonts w:asciiTheme="minorHAnsi" w:eastAsiaTheme="minorEastAsia" w:hAnsiTheme="minorHAnsi" w:cstheme="minorBidi"/>
            <w:i w:val="0"/>
            <w:iCs w:val="0"/>
            <w:noProof/>
            <w:sz w:val="22"/>
            <w:szCs w:val="22"/>
          </w:rPr>
          <w:tab/>
        </w:r>
        <w:r w:rsidR="00FA3E16" w:rsidRPr="007C284B">
          <w:rPr>
            <w:rStyle w:val="Hyperlink"/>
            <w:noProof/>
          </w:rPr>
          <w:t>Dead Wood Reduction (double)</w:t>
        </w:r>
        <w:r w:rsidR="00FA3E16">
          <w:rPr>
            <w:noProof/>
            <w:webHidden/>
          </w:rPr>
          <w:tab/>
        </w:r>
        <w:r w:rsidR="00FA3E16">
          <w:rPr>
            <w:noProof/>
            <w:webHidden/>
          </w:rPr>
          <w:fldChar w:fldCharType="begin"/>
        </w:r>
        <w:r w:rsidR="00FA3E16">
          <w:rPr>
            <w:noProof/>
            <w:webHidden/>
          </w:rPr>
          <w:instrText xml:space="preserve"> PAGEREF _Toc107481586 \h </w:instrText>
        </w:r>
        <w:r w:rsidR="00FA3E16">
          <w:rPr>
            <w:noProof/>
            <w:webHidden/>
          </w:rPr>
        </w:r>
        <w:r w:rsidR="00FA3E16">
          <w:rPr>
            <w:noProof/>
            <w:webHidden/>
          </w:rPr>
          <w:fldChar w:fldCharType="separate"/>
        </w:r>
        <w:r w:rsidR="005B2C21">
          <w:rPr>
            <w:noProof/>
            <w:webHidden/>
          </w:rPr>
          <w:t>28</w:t>
        </w:r>
        <w:r w:rsidR="00FA3E16">
          <w:rPr>
            <w:noProof/>
            <w:webHidden/>
          </w:rPr>
          <w:fldChar w:fldCharType="end"/>
        </w:r>
      </w:hyperlink>
    </w:p>
    <w:p w14:paraId="2AE9412F" w14:textId="0DBB037E" w:rsidR="00FA3E16" w:rsidRDefault="00000000">
      <w:pPr>
        <w:pStyle w:val="TOC3"/>
        <w:rPr>
          <w:rFonts w:asciiTheme="minorHAnsi" w:eastAsiaTheme="minorEastAsia" w:hAnsiTheme="minorHAnsi" w:cstheme="minorBidi"/>
          <w:i w:val="0"/>
          <w:iCs w:val="0"/>
          <w:noProof/>
          <w:sz w:val="22"/>
          <w:szCs w:val="22"/>
        </w:rPr>
      </w:pPr>
      <w:hyperlink w:anchor="_Toc107481587" w:history="1">
        <w:r w:rsidR="00FA3E16" w:rsidRPr="007C284B">
          <w:rPr>
            <w:rStyle w:val="Hyperlink"/>
            <w:noProof/>
          </w:rPr>
          <w:t>2.46.3</w:t>
        </w:r>
        <w:r w:rsidR="00FA3E16">
          <w:rPr>
            <w:rFonts w:asciiTheme="minorHAnsi" w:eastAsiaTheme="minorEastAsia" w:hAnsiTheme="minorHAnsi" w:cstheme="minorBidi"/>
            <w:i w:val="0"/>
            <w:iCs w:val="0"/>
            <w:noProof/>
            <w:sz w:val="22"/>
            <w:szCs w:val="22"/>
          </w:rPr>
          <w:tab/>
        </w:r>
        <w:r w:rsidR="00FA3E16" w:rsidRPr="007C284B">
          <w:rPr>
            <w:rStyle w:val="Hyperlink"/>
            <w:noProof/>
          </w:rPr>
          <w:t>Dead Litter Reduction (double)</w:t>
        </w:r>
        <w:r w:rsidR="00FA3E16">
          <w:rPr>
            <w:noProof/>
            <w:webHidden/>
          </w:rPr>
          <w:tab/>
        </w:r>
        <w:r w:rsidR="00FA3E16">
          <w:rPr>
            <w:noProof/>
            <w:webHidden/>
          </w:rPr>
          <w:fldChar w:fldCharType="begin"/>
        </w:r>
        <w:r w:rsidR="00FA3E16">
          <w:rPr>
            <w:noProof/>
            <w:webHidden/>
          </w:rPr>
          <w:instrText xml:space="preserve"> PAGEREF _Toc107481587 \h </w:instrText>
        </w:r>
        <w:r w:rsidR="00FA3E16">
          <w:rPr>
            <w:noProof/>
            <w:webHidden/>
          </w:rPr>
        </w:r>
        <w:r w:rsidR="00FA3E16">
          <w:rPr>
            <w:noProof/>
            <w:webHidden/>
          </w:rPr>
          <w:fldChar w:fldCharType="separate"/>
        </w:r>
        <w:r w:rsidR="005B2C21">
          <w:rPr>
            <w:noProof/>
            <w:webHidden/>
          </w:rPr>
          <w:t>28</w:t>
        </w:r>
        <w:r w:rsidR="00FA3E16">
          <w:rPr>
            <w:noProof/>
            <w:webHidden/>
          </w:rPr>
          <w:fldChar w:fldCharType="end"/>
        </w:r>
      </w:hyperlink>
    </w:p>
    <w:p w14:paraId="51766C42" w14:textId="18D5E964" w:rsidR="00FA3E16" w:rsidRDefault="00000000">
      <w:pPr>
        <w:pStyle w:val="TOC3"/>
        <w:rPr>
          <w:rFonts w:asciiTheme="minorHAnsi" w:eastAsiaTheme="minorEastAsia" w:hAnsiTheme="minorHAnsi" w:cstheme="minorBidi"/>
          <w:i w:val="0"/>
          <w:iCs w:val="0"/>
          <w:noProof/>
          <w:sz w:val="22"/>
          <w:szCs w:val="22"/>
        </w:rPr>
      </w:pPr>
      <w:hyperlink w:anchor="_Toc107481588" w:history="1">
        <w:r w:rsidR="00FA3E16" w:rsidRPr="007C284B">
          <w:rPr>
            <w:rStyle w:val="Hyperlink"/>
            <w:noProof/>
          </w:rPr>
          <w:t>2.46.4</w:t>
        </w:r>
        <w:r w:rsidR="00FA3E16">
          <w:rPr>
            <w:rFonts w:asciiTheme="minorHAnsi" w:eastAsiaTheme="minorEastAsia" w:hAnsiTheme="minorHAnsi" w:cstheme="minorBidi"/>
            <w:i w:val="0"/>
            <w:iCs w:val="0"/>
            <w:noProof/>
            <w:sz w:val="22"/>
            <w:szCs w:val="22"/>
          </w:rPr>
          <w:tab/>
        </w:r>
        <w:r w:rsidR="00FA3E16" w:rsidRPr="007C284B">
          <w:rPr>
            <w:rStyle w:val="Hyperlink"/>
            <w:noProof/>
          </w:rPr>
          <w:t>Cohort Wood Removal (double)</w:t>
        </w:r>
        <w:r w:rsidR="00FA3E16">
          <w:rPr>
            <w:noProof/>
            <w:webHidden/>
          </w:rPr>
          <w:tab/>
        </w:r>
        <w:r w:rsidR="00FA3E16">
          <w:rPr>
            <w:noProof/>
            <w:webHidden/>
          </w:rPr>
          <w:fldChar w:fldCharType="begin"/>
        </w:r>
        <w:r w:rsidR="00FA3E16">
          <w:rPr>
            <w:noProof/>
            <w:webHidden/>
          </w:rPr>
          <w:instrText xml:space="preserve"> PAGEREF _Toc107481588 \h </w:instrText>
        </w:r>
        <w:r w:rsidR="00FA3E16">
          <w:rPr>
            <w:noProof/>
            <w:webHidden/>
          </w:rPr>
        </w:r>
        <w:r w:rsidR="00FA3E16">
          <w:rPr>
            <w:noProof/>
            <w:webHidden/>
          </w:rPr>
          <w:fldChar w:fldCharType="separate"/>
        </w:r>
        <w:r w:rsidR="005B2C21">
          <w:rPr>
            <w:noProof/>
            <w:webHidden/>
          </w:rPr>
          <w:t>28</w:t>
        </w:r>
        <w:r w:rsidR="00FA3E16">
          <w:rPr>
            <w:noProof/>
            <w:webHidden/>
          </w:rPr>
          <w:fldChar w:fldCharType="end"/>
        </w:r>
      </w:hyperlink>
    </w:p>
    <w:p w14:paraId="4724050E" w14:textId="2DD33AE8" w:rsidR="00FA3E16" w:rsidRDefault="00000000">
      <w:pPr>
        <w:pStyle w:val="TOC3"/>
        <w:rPr>
          <w:rFonts w:asciiTheme="minorHAnsi" w:eastAsiaTheme="minorEastAsia" w:hAnsiTheme="minorHAnsi" w:cstheme="minorBidi"/>
          <w:i w:val="0"/>
          <w:iCs w:val="0"/>
          <w:noProof/>
          <w:sz w:val="22"/>
          <w:szCs w:val="22"/>
        </w:rPr>
      </w:pPr>
      <w:hyperlink w:anchor="_Toc107481589" w:history="1">
        <w:r w:rsidR="00FA3E16" w:rsidRPr="007C284B">
          <w:rPr>
            <w:rStyle w:val="Hyperlink"/>
            <w:noProof/>
          </w:rPr>
          <w:t>2.46.5</w:t>
        </w:r>
        <w:r w:rsidR="00FA3E16">
          <w:rPr>
            <w:rFonts w:asciiTheme="minorHAnsi" w:eastAsiaTheme="minorEastAsia" w:hAnsiTheme="minorHAnsi" w:cstheme="minorBidi"/>
            <w:i w:val="0"/>
            <w:iCs w:val="0"/>
            <w:noProof/>
            <w:sz w:val="22"/>
            <w:szCs w:val="22"/>
          </w:rPr>
          <w:tab/>
        </w:r>
        <w:r w:rsidR="00FA3E16" w:rsidRPr="007C284B">
          <w:rPr>
            <w:rStyle w:val="Hyperlink"/>
            <w:noProof/>
          </w:rPr>
          <w:t>Cohort Leaf Removal (double)</w:t>
        </w:r>
        <w:r w:rsidR="00FA3E16">
          <w:rPr>
            <w:noProof/>
            <w:webHidden/>
          </w:rPr>
          <w:tab/>
        </w:r>
        <w:r w:rsidR="00FA3E16">
          <w:rPr>
            <w:noProof/>
            <w:webHidden/>
          </w:rPr>
          <w:fldChar w:fldCharType="begin"/>
        </w:r>
        <w:r w:rsidR="00FA3E16">
          <w:rPr>
            <w:noProof/>
            <w:webHidden/>
          </w:rPr>
          <w:instrText xml:space="preserve"> PAGEREF _Toc107481589 \h </w:instrText>
        </w:r>
        <w:r w:rsidR="00FA3E16">
          <w:rPr>
            <w:noProof/>
            <w:webHidden/>
          </w:rPr>
        </w:r>
        <w:r w:rsidR="00FA3E16">
          <w:rPr>
            <w:noProof/>
            <w:webHidden/>
          </w:rPr>
          <w:fldChar w:fldCharType="separate"/>
        </w:r>
        <w:r w:rsidR="005B2C21">
          <w:rPr>
            <w:noProof/>
            <w:webHidden/>
          </w:rPr>
          <w:t>28</w:t>
        </w:r>
        <w:r w:rsidR="00FA3E16">
          <w:rPr>
            <w:noProof/>
            <w:webHidden/>
          </w:rPr>
          <w:fldChar w:fldCharType="end"/>
        </w:r>
      </w:hyperlink>
    </w:p>
    <w:p w14:paraId="4BE2C533" w14:textId="2F07168F" w:rsidR="00FA3E16" w:rsidRDefault="00000000">
      <w:pPr>
        <w:pStyle w:val="TOC1"/>
        <w:rPr>
          <w:rFonts w:asciiTheme="minorHAnsi" w:eastAsiaTheme="minorEastAsia" w:hAnsiTheme="minorHAnsi" w:cstheme="minorBidi"/>
          <w:b w:val="0"/>
          <w:bCs w:val="0"/>
          <w:caps w:val="0"/>
          <w:noProof/>
          <w:sz w:val="22"/>
          <w:szCs w:val="22"/>
        </w:rPr>
      </w:pPr>
      <w:hyperlink w:anchor="_Toc107481590" w:history="1">
        <w:r w:rsidR="00FA3E16" w:rsidRPr="007C284B">
          <w:rPr>
            <w:rStyle w:val="Hyperlink"/>
            <w:noProof/>
          </w:rPr>
          <w:t>3</w:t>
        </w:r>
        <w:r w:rsidR="00FA3E16">
          <w:rPr>
            <w:rFonts w:asciiTheme="minorHAnsi" w:eastAsiaTheme="minorEastAsia" w:hAnsiTheme="minorHAnsi" w:cstheme="minorBidi"/>
            <w:b w:val="0"/>
            <w:bCs w:val="0"/>
            <w:caps w:val="0"/>
            <w:noProof/>
            <w:sz w:val="22"/>
            <w:szCs w:val="22"/>
          </w:rPr>
          <w:tab/>
        </w:r>
        <w:r w:rsidR="00FA3E16" w:rsidRPr="007C284B">
          <w:rPr>
            <w:rStyle w:val="Hyperlink"/>
            <w:noProof/>
          </w:rPr>
          <w:t>Output Files</w:t>
        </w:r>
        <w:r w:rsidR="00FA3E16">
          <w:rPr>
            <w:noProof/>
            <w:webHidden/>
          </w:rPr>
          <w:tab/>
        </w:r>
        <w:r w:rsidR="00FA3E16">
          <w:rPr>
            <w:noProof/>
            <w:webHidden/>
          </w:rPr>
          <w:fldChar w:fldCharType="begin"/>
        </w:r>
        <w:r w:rsidR="00FA3E16">
          <w:rPr>
            <w:noProof/>
            <w:webHidden/>
          </w:rPr>
          <w:instrText xml:space="preserve"> PAGEREF _Toc107481590 \h </w:instrText>
        </w:r>
        <w:r w:rsidR="00FA3E16">
          <w:rPr>
            <w:noProof/>
            <w:webHidden/>
          </w:rPr>
        </w:r>
        <w:r w:rsidR="00FA3E16">
          <w:rPr>
            <w:noProof/>
            <w:webHidden/>
          </w:rPr>
          <w:fldChar w:fldCharType="separate"/>
        </w:r>
        <w:r w:rsidR="005B2C21">
          <w:rPr>
            <w:noProof/>
            <w:webHidden/>
          </w:rPr>
          <w:t>29</w:t>
        </w:r>
        <w:r w:rsidR="00FA3E16">
          <w:rPr>
            <w:noProof/>
            <w:webHidden/>
          </w:rPr>
          <w:fldChar w:fldCharType="end"/>
        </w:r>
      </w:hyperlink>
    </w:p>
    <w:p w14:paraId="55B40A92" w14:textId="37FC553A" w:rsidR="00FA3E16" w:rsidRDefault="00000000">
      <w:pPr>
        <w:pStyle w:val="TOC2"/>
        <w:rPr>
          <w:rFonts w:asciiTheme="minorHAnsi" w:eastAsiaTheme="minorEastAsia" w:hAnsiTheme="minorHAnsi" w:cstheme="minorBidi"/>
          <w:noProof/>
          <w:sz w:val="22"/>
          <w:szCs w:val="22"/>
        </w:rPr>
      </w:pPr>
      <w:hyperlink w:anchor="_Toc107481591" w:history="1">
        <w:r w:rsidR="00FA3E16" w:rsidRPr="007C284B">
          <w:rPr>
            <w:rStyle w:val="Hyperlink"/>
            <w:noProof/>
          </w:rPr>
          <w:t>3.1</w:t>
        </w:r>
        <w:r w:rsidR="00FA3E16">
          <w:rPr>
            <w:rFonts w:asciiTheme="minorHAnsi" w:eastAsiaTheme="minorEastAsia" w:hAnsiTheme="minorHAnsi" w:cstheme="minorBidi"/>
            <w:noProof/>
            <w:sz w:val="22"/>
            <w:szCs w:val="22"/>
          </w:rPr>
          <w:tab/>
        </w:r>
        <w:r w:rsidR="00FA3E16" w:rsidRPr="007C284B">
          <w:rPr>
            <w:rStyle w:val="Hyperlink"/>
            <w:noProof/>
          </w:rPr>
          <w:t>Output Metadata</w:t>
        </w:r>
        <w:r w:rsidR="00FA3E16">
          <w:rPr>
            <w:noProof/>
            <w:webHidden/>
          </w:rPr>
          <w:tab/>
        </w:r>
        <w:r w:rsidR="00FA3E16">
          <w:rPr>
            <w:noProof/>
            <w:webHidden/>
          </w:rPr>
          <w:fldChar w:fldCharType="begin"/>
        </w:r>
        <w:r w:rsidR="00FA3E16">
          <w:rPr>
            <w:noProof/>
            <w:webHidden/>
          </w:rPr>
          <w:instrText xml:space="preserve"> PAGEREF _Toc107481591 \h </w:instrText>
        </w:r>
        <w:r w:rsidR="00FA3E16">
          <w:rPr>
            <w:noProof/>
            <w:webHidden/>
          </w:rPr>
        </w:r>
        <w:r w:rsidR="00FA3E16">
          <w:rPr>
            <w:noProof/>
            <w:webHidden/>
          </w:rPr>
          <w:fldChar w:fldCharType="separate"/>
        </w:r>
        <w:r w:rsidR="005B2C21">
          <w:rPr>
            <w:noProof/>
            <w:webHidden/>
          </w:rPr>
          <w:t>29</w:t>
        </w:r>
        <w:r w:rsidR="00FA3E16">
          <w:rPr>
            <w:noProof/>
            <w:webHidden/>
          </w:rPr>
          <w:fldChar w:fldCharType="end"/>
        </w:r>
      </w:hyperlink>
    </w:p>
    <w:p w14:paraId="77066318" w14:textId="18DA7486" w:rsidR="00FA3E16" w:rsidRDefault="00000000">
      <w:pPr>
        <w:pStyle w:val="TOC2"/>
        <w:rPr>
          <w:rFonts w:asciiTheme="minorHAnsi" w:eastAsiaTheme="minorEastAsia" w:hAnsiTheme="minorHAnsi" w:cstheme="minorBidi"/>
          <w:noProof/>
          <w:sz w:val="22"/>
          <w:szCs w:val="22"/>
        </w:rPr>
      </w:pPr>
      <w:hyperlink w:anchor="_Toc107481592" w:history="1">
        <w:r w:rsidR="00FA3E16" w:rsidRPr="007C284B">
          <w:rPr>
            <w:rStyle w:val="Hyperlink"/>
            <w:noProof/>
          </w:rPr>
          <w:t>3.2</w:t>
        </w:r>
        <w:r w:rsidR="00FA3E16">
          <w:rPr>
            <w:rFonts w:asciiTheme="minorHAnsi" w:eastAsiaTheme="minorEastAsia" w:hAnsiTheme="minorHAnsi" w:cstheme="minorBidi"/>
            <w:noProof/>
            <w:sz w:val="22"/>
            <w:szCs w:val="22"/>
          </w:rPr>
          <w:tab/>
        </w:r>
        <w:r w:rsidR="00FA3E16" w:rsidRPr="007C284B">
          <w:rPr>
            <w:rStyle w:val="Hyperlink"/>
            <w:noProof/>
          </w:rPr>
          <w:t>NECN-succession-log</w:t>
        </w:r>
        <w:r w:rsidR="00FA3E16">
          <w:rPr>
            <w:noProof/>
            <w:webHidden/>
          </w:rPr>
          <w:tab/>
        </w:r>
        <w:r w:rsidR="00FA3E16">
          <w:rPr>
            <w:noProof/>
            <w:webHidden/>
          </w:rPr>
          <w:fldChar w:fldCharType="begin"/>
        </w:r>
        <w:r w:rsidR="00FA3E16">
          <w:rPr>
            <w:noProof/>
            <w:webHidden/>
          </w:rPr>
          <w:instrText xml:space="preserve"> PAGEREF _Toc107481592 \h </w:instrText>
        </w:r>
        <w:r w:rsidR="00FA3E16">
          <w:rPr>
            <w:noProof/>
            <w:webHidden/>
          </w:rPr>
        </w:r>
        <w:r w:rsidR="00FA3E16">
          <w:rPr>
            <w:noProof/>
            <w:webHidden/>
          </w:rPr>
          <w:fldChar w:fldCharType="separate"/>
        </w:r>
        <w:r w:rsidR="005B2C21">
          <w:rPr>
            <w:noProof/>
            <w:webHidden/>
          </w:rPr>
          <w:t>29</w:t>
        </w:r>
        <w:r w:rsidR="00FA3E16">
          <w:rPr>
            <w:noProof/>
            <w:webHidden/>
          </w:rPr>
          <w:fldChar w:fldCharType="end"/>
        </w:r>
      </w:hyperlink>
    </w:p>
    <w:p w14:paraId="4B148AAD" w14:textId="05572EC3" w:rsidR="00FA3E16" w:rsidRDefault="00000000">
      <w:pPr>
        <w:pStyle w:val="TOC2"/>
        <w:rPr>
          <w:rFonts w:asciiTheme="minorHAnsi" w:eastAsiaTheme="minorEastAsia" w:hAnsiTheme="minorHAnsi" w:cstheme="minorBidi"/>
          <w:noProof/>
          <w:sz w:val="22"/>
          <w:szCs w:val="22"/>
        </w:rPr>
      </w:pPr>
      <w:hyperlink w:anchor="_Toc107481593" w:history="1">
        <w:r w:rsidR="00FA3E16" w:rsidRPr="007C284B">
          <w:rPr>
            <w:rStyle w:val="Hyperlink"/>
            <w:noProof/>
          </w:rPr>
          <w:t>3.3</w:t>
        </w:r>
        <w:r w:rsidR="00FA3E16">
          <w:rPr>
            <w:rFonts w:asciiTheme="minorHAnsi" w:eastAsiaTheme="minorEastAsia" w:hAnsiTheme="minorHAnsi" w:cstheme="minorBidi"/>
            <w:noProof/>
            <w:sz w:val="22"/>
            <w:szCs w:val="22"/>
          </w:rPr>
          <w:tab/>
        </w:r>
        <w:r w:rsidR="00FA3E16" w:rsidRPr="007C284B">
          <w:rPr>
            <w:rStyle w:val="Hyperlink"/>
            <w:noProof/>
          </w:rPr>
          <w:t>NECN-succession-log-short</w:t>
        </w:r>
        <w:r w:rsidR="00FA3E16">
          <w:rPr>
            <w:noProof/>
            <w:webHidden/>
          </w:rPr>
          <w:tab/>
        </w:r>
        <w:r w:rsidR="00FA3E16">
          <w:rPr>
            <w:noProof/>
            <w:webHidden/>
          </w:rPr>
          <w:fldChar w:fldCharType="begin"/>
        </w:r>
        <w:r w:rsidR="00FA3E16">
          <w:rPr>
            <w:noProof/>
            <w:webHidden/>
          </w:rPr>
          <w:instrText xml:space="preserve"> PAGEREF _Toc107481593 \h </w:instrText>
        </w:r>
        <w:r w:rsidR="00FA3E16">
          <w:rPr>
            <w:noProof/>
            <w:webHidden/>
          </w:rPr>
        </w:r>
        <w:r w:rsidR="00FA3E16">
          <w:rPr>
            <w:noProof/>
            <w:webHidden/>
          </w:rPr>
          <w:fldChar w:fldCharType="separate"/>
        </w:r>
        <w:r w:rsidR="005B2C21">
          <w:rPr>
            <w:noProof/>
            <w:webHidden/>
          </w:rPr>
          <w:t>29</w:t>
        </w:r>
        <w:r w:rsidR="00FA3E16">
          <w:rPr>
            <w:noProof/>
            <w:webHidden/>
          </w:rPr>
          <w:fldChar w:fldCharType="end"/>
        </w:r>
      </w:hyperlink>
    </w:p>
    <w:p w14:paraId="6E18EB88" w14:textId="4C5286D9" w:rsidR="00FA3E16" w:rsidRDefault="00000000">
      <w:pPr>
        <w:pStyle w:val="TOC2"/>
        <w:rPr>
          <w:rFonts w:asciiTheme="minorHAnsi" w:eastAsiaTheme="minorEastAsia" w:hAnsiTheme="minorHAnsi" w:cstheme="minorBidi"/>
          <w:noProof/>
          <w:sz w:val="22"/>
          <w:szCs w:val="22"/>
        </w:rPr>
      </w:pPr>
      <w:hyperlink w:anchor="_Toc107481594" w:history="1">
        <w:r w:rsidR="00FA3E16" w:rsidRPr="007C284B">
          <w:rPr>
            <w:rStyle w:val="Hyperlink"/>
            <w:noProof/>
          </w:rPr>
          <w:t>3.4</w:t>
        </w:r>
        <w:r w:rsidR="00FA3E16">
          <w:rPr>
            <w:rFonts w:asciiTheme="minorHAnsi" w:eastAsiaTheme="minorEastAsia" w:hAnsiTheme="minorHAnsi" w:cstheme="minorBidi"/>
            <w:noProof/>
            <w:sz w:val="22"/>
            <w:szCs w:val="22"/>
          </w:rPr>
          <w:tab/>
        </w:r>
        <w:r w:rsidR="00FA3E16" w:rsidRPr="007C284B">
          <w:rPr>
            <w:rStyle w:val="Hyperlink"/>
            <w:noProof/>
          </w:rPr>
          <w:t>NECN-succession-monthly-log</w:t>
        </w:r>
        <w:r w:rsidR="00FA3E16">
          <w:rPr>
            <w:noProof/>
            <w:webHidden/>
          </w:rPr>
          <w:tab/>
        </w:r>
        <w:r w:rsidR="00FA3E16">
          <w:rPr>
            <w:noProof/>
            <w:webHidden/>
          </w:rPr>
          <w:fldChar w:fldCharType="begin"/>
        </w:r>
        <w:r w:rsidR="00FA3E16">
          <w:rPr>
            <w:noProof/>
            <w:webHidden/>
          </w:rPr>
          <w:instrText xml:space="preserve"> PAGEREF _Toc107481594 \h </w:instrText>
        </w:r>
        <w:r w:rsidR="00FA3E16">
          <w:rPr>
            <w:noProof/>
            <w:webHidden/>
          </w:rPr>
        </w:r>
        <w:r w:rsidR="00FA3E16">
          <w:rPr>
            <w:noProof/>
            <w:webHidden/>
          </w:rPr>
          <w:fldChar w:fldCharType="separate"/>
        </w:r>
        <w:r w:rsidR="005B2C21">
          <w:rPr>
            <w:noProof/>
            <w:webHidden/>
          </w:rPr>
          <w:t>29</w:t>
        </w:r>
        <w:r w:rsidR="00FA3E16">
          <w:rPr>
            <w:noProof/>
            <w:webHidden/>
          </w:rPr>
          <w:fldChar w:fldCharType="end"/>
        </w:r>
      </w:hyperlink>
    </w:p>
    <w:p w14:paraId="4D10B4B2" w14:textId="1D43B733" w:rsidR="00FA3E16" w:rsidRDefault="00000000">
      <w:pPr>
        <w:pStyle w:val="TOC2"/>
        <w:rPr>
          <w:rFonts w:asciiTheme="minorHAnsi" w:eastAsiaTheme="minorEastAsia" w:hAnsiTheme="minorHAnsi" w:cstheme="minorBidi"/>
          <w:noProof/>
          <w:sz w:val="22"/>
          <w:szCs w:val="22"/>
        </w:rPr>
      </w:pPr>
      <w:hyperlink w:anchor="_Toc107481595" w:history="1">
        <w:r w:rsidR="00FA3E16" w:rsidRPr="007C284B">
          <w:rPr>
            <w:rStyle w:val="Hyperlink"/>
            <w:noProof/>
          </w:rPr>
          <w:t>3.5</w:t>
        </w:r>
        <w:r w:rsidR="00FA3E16">
          <w:rPr>
            <w:rFonts w:asciiTheme="minorHAnsi" w:eastAsiaTheme="minorEastAsia" w:hAnsiTheme="minorHAnsi" w:cstheme="minorBidi"/>
            <w:noProof/>
            <w:sz w:val="22"/>
            <w:szCs w:val="22"/>
          </w:rPr>
          <w:tab/>
        </w:r>
        <w:r w:rsidR="00FA3E16" w:rsidRPr="007C284B">
          <w:rPr>
            <w:rStyle w:val="Hyperlink"/>
            <w:noProof/>
          </w:rPr>
          <w:t>NECN-prob-establish-log</w:t>
        </w:r>
        <w:r w:rsidR="00FA3E16">
          <w:rPr>
            <w:noProof/>
            <w:webHidden/>
          </w:rPr>
          <w:tab/>
        </w:r>
        <w:r w:rsidR="00FA3E16">
          <w:rPr>
            <w:noProof/>
            <w:webHidden/>
          </w:rPr>
          <w:fldChar w:fldCharType="begin"/>
        </w:r>
        <w:r w:rsidR="00FA3E16">
          <w:rPr>
            <w:noProof/>
            <w:webHidden/>
          </w:rPr>
          <w:instrText xml:space="preserve"> PAGEREF _Toc107481595 \h </w:instrText>
        </w:r>
        <w:r w:rsidR="00FA3E16">
          <w:rPr>
            <w:noProof/>
            <w:webHidden/>
          </w:rPr>
        </w:r>
        <w:r w:rsidR="00FA3E16">
          <w:rPr>
            <w:noProof/>
            <w:webHidden/>
          </w:rPr>
          <w:fldChar w:fldCharType="separate"/>
        </w:r>
        <w:r w:rsidR="005B2C21">
          <w:rPr>
            <w:noProof/>
            <w:webHidden/>
          </w:rPr>
          <w:t>29</w:t>
        </w:r>
        <w:r w:rsidR="00FA3E16">
          <w:rPr>
            <w:noProof/>
            <w:webHidden/>
          </w:rPr>
          <w:fldChar w:fldCharType="end"/>
        </w:r>
      </w:hyperlink>
    </w:p>
    <w:p w14:paraId="14F0E6E9" w14:textId="73F970F2" w:rsidR="00FA3E16" w:rsidRDefault="00000000">
      <w:pPr>
        <w:pStyle w:val="TOC2"/>
        <w:rPr>
          <w:rFonts w:asciiTheme="minorHAnsi" w:eastAsiaTheme="minorEastAsia" w:hAnsiTheme="minorHAnsi" w:cstheme="minorBidi"/>
          <w:noProof/>
          <w:sz w:val="22"/>
          <w:szCs w:val="22"/>
        </w:rPr>
      </w:pPr>
      <w:hyperlink w:anchor="_Toc107481596" w:history="1">
        <w:r w:rsidR="00FA3E16" w:rsidRPr="007C284B">
          <w:rPr>
            <w:rStyle w:val="Hyperlink"/>
            <w:noProof/>
          </w:rPr>
          <w:t>3.6</w:t>
        </w:r>
        <w:r w:rsidR="00FA3E16">
          <w:rPr>
            <w:rFonts w:asciiTheme="minorHAnsi" w:eastAsiaTheme="minorEastAsia" w:hAnsiTheme="minorHAnsi" w:cstheme="minorBidi"/>
            <w:noProof/>
            <w:sz w:val="22"/>
            <w:szCs w:val="22"/>
          </w:rPr>
          <w:tab/>
        </w:r>
        <w:r w:rsidR="00FA3E16" w:rsidRPr="007C284B">
          <w:rPr>
            <w:rStyle w:val="Hyperlink"/>
            <w:noProof/>
          </w:rPr>
          <w:t>NECN-reproduction-log</w:t>
        </w:r>
        <w:r w:rsidR="00FA3E16">
          <w:rPr>
            <w:noProof/>
            <w:webHidden/>
          </w:rPr>
          <w:tab/>
        </w:r>
        <w:r w:rsidR="00FA3E16">
          <w:rPr>
            <w:noProof/>
            <w:webHidden/>
          </w:rPr>
          <w:fldChar w:fldCharType="begin"/>
        </w:r>
        <w:r w:rsidR="00FA3E16">
          <w:rPr>
            <w:noProof/>
            <w:webHidden/>
          </w:rPr>
          <w:instrText xml:space="preserve"> PAGEREF _Toc107481596 \h </w:instrText>
        </w:r>
        <w:r w:rsidR="00FA3E16">
          <w:rPr>
            <w:noProof/>
            <w:webHidden/>
          </w:rPr>
        </w:r>
        <w:r w:rsidR="00FA3E16">
          <w:rPr>
            <w:noProof/>
            <w:webHidden/>
          </w:rPr>
          <w:fldChar w:fldCharType="separate"/>
        </w:r>
        <w:r w:rsidR="005B2C21">
          <w:rPr>
            <w:noProof/>
            <w:webHidden/>
          </w:rPr>
          <w:t>30</w:t>
        </w:r>
        <w:r w:rsidR="00FA3E16">
          <w:rPr>
            <w:noProof/>
            <w:webHidden/>
          </w:rPr>
          <w:fldChar w:fldCharType="end"/>
        </w:r>
      </w:hyperlink>
    </w:p>
    <w:p w14:paraId="78D72EBD" w14:textId="3D5D638C" w:rsidR="00FA3E16" w:rsidRDefault="00000000">
      <w:pPr>
        <w:pStyle w:val="TOC2"/>
        <w:rPr>
          <w:rFonts w:asciiTheme="minorHAnsi" w:eastAsiaTheme="minorEastAsia" w:hAnsiTheme="minorHAnsi" w:cstheme="minorBidi"/>
          <w:noProof/>
          <w:sz w:val="22"/>
          <w:szCs w:val="22"/>
        </w:rPr>
      </w:pPr>
      <w:hyperlink w:anchor="_Toc107481597" w:history="1">
        <w:r w:rsidR="00FA3E16" w:rsidRPr="007C284B">
          <w:rPr>
            <w:rStyle w:val="Hyperlink"/>
            <w:noProof/>
          </w:rPr>
          <w:t>3.7</w:t>
        </w:r>
        <w:r w:rsidR="00FA3E16">
          <w:rPr>
            <w:rFonts w:asciiTheme="minorHAnsi" w:eastAsiaTheme="minorEastAsia" w:hAnsiTheme="minorHAnsi" w:cstheme="minorBidi"/>
            <w:noProof/>
            <w:sz w:val="22"/>
            <w:szCs w:val="22"/>
          </w:rPr>
          <w:tab/>
        </w:r>
        <w:r w:rsidR="00FA3E16" w:rsidRPr="007C284B">
          <w:rPr>
            <w:rStyle w:val="Hyperlink"/>
            <w:noProof/>
          </w:rPr>
          <w:t>NECN-calibrate-log (Optional)</w:t>
        </w:r>
        <w:r w:rsidR="00FA3E16">
          <w:rPr>
            <w:noProof/>
            <w:webHidden/>
          </w:rPr>
          <w:tab/>
        </w:r>
        <w:r w:rsidR="00FA3E16">
          <w:rPr>
            <w:noProof/>
            <w:webHidden/>
          </w:rPr>
          <w:fldChar w:fldCharType="begin"/>
        </w:r>
        <w:r w:rsidR="00FA3E16">
          <w:rPr>
            <w:noProof/>
            <w:webHidden/>
          </w:rPr>
          <w:instrText xml:space="preserve"> PAGEREF _Toc107481597 \h </w:instrText>
        </w:r>
        <w:r w:rsidR="00FA3E16">
          <w:rPr>
            <w:noProof/>
            <w:webHidden/>
          </w:rPr>
        </w:r>
        <w:r w:rsidR="00FA3E16">
          <w:rPr>
            <w:noProof/>
            <w:webHidden/>
          </w:rPr>
          <w:fldChar w:fldCharType="separate"/>
        </w:r>
        <w:r w:rsidR="005B2C21">
          <w:rPr>
            <w:noProof/>
            <w:webHidden/>
          </w:rPr>
          <w:t>30</w:t>
        </w:r>
        <w:r w:rsidR="00FA3E16">
          <w:rPr>
            <w:noProof/>
            <w:webHidden/>
          </w:rPr>
          <w:fldChar w:fldCharType="end"/>
        </w:r>
      </w:hyperlink>
    </w:p>
    <w:p w14:paraId="72290E68" w14:textId="443248A3" w:rsidR="00FA3E16" w:rsidRDefault="00000000">
      <w:pPr>
        <w:pStyle w:val="TOC1"/>
        <w:rPr>
          <w:rFonts w:asciiTheme="minorHAnsi" w:eastAsiaTheme="minorEastAsia" w:hAnsiTheme="minorHAnsi" w:cstheme="minorBidi"/>
          <w:b w:val="0"/>
          <w:bCs w:val="0"/>
          <w:caps w:val="0"/>
          <w:noProof/>
          <w:sz w:val="22"/>
          <w:szCs w:val="22"/>
        </w:rPr>
      </w:pPr>
      <w:hyperlink w:anchor="_Toc107481598" w:history="1">
        <w:r w:rsidR="00FA3E16" w:rsidRPr="007C284B">
          <w:rPr>
            <w:rStyle w:val="Hyperlink"/>
            <w:noProof/>
          </w:rPr>
          <w:t>4</w:t>
        </w:r>
        <w:r w:rsidR="00FA3E16">
          <w:rPr>
            <w:rFonts w:asciiTheme="minorHAnsi" w:eastAsiaTheme="minorEastAsia" w:hAnsiTheme="minorHAnsi" w:cstheme="minorBidi"/>
            <w:b w:val="0"/>
            <w:bCs w:val="0"/>
            <w:caps w:val="0"/>
            <w:noProof/>
            <w:sz w:val="22"/>
            <w:szCs w:val="22"/>
          </w:rPr>
          <w:tab/>
        </w:r>
        <w:r w:rsidR="00FA3E16" w:rsidRPr="007C284B">
          <w:rPr>
            <w:rStyle w:val="Hyperlink"/>
            <w:noProof/>
          </w:rPr>
          <w:t>Initial Communities Input File</w:t>
        </w:r>
        <w:r w:rsidR="00FA3E16">
          <w:rPr>
            <w:noProof/>
            <w:webHidden/>
          </w:rPr>
          <w:tab/>
        </w:r>
        <w:r w:rsidR="00FA3E16">
          <w:rPr>
            <w:noProof/>
            <w:webHidden/>
          </w:rPr>
          <w:fldChar w:fldCharType="begin"/>
        </w:r>
        <w:r w:rsidR="00FA3E16">
          <w:rPr>
            <w:noProof/>
            <w:webHidden/>
          </w:rPr>
          <w:instrText xml:space="preserve"> PAGEREF _Toc107481598 \h </w:instrText>
        </w:r>
        <w:r w:rsidR="00FA3E16">
          <w:rPr>
            <w:noProof/>
            <w:webHidden/>
          </w:rPr>
        </w:r>
        <w:r w:rsidR="00FA3E16">
          <w:rPr>
            <w:noProof/>
            <w:webHidden/>
          </w:rPr>
          <w:fldChar w:fldCharType="separate"/>
        </w:r>
        <w:r w:rsidR="005B2C21">
          <w:rPr>
            <w:noProof/>
            <w:webHidden/>
          </w:rPr>
          <w:t>31</w:t>
        </w:r>
        <w:r w:rsidR="00FA3E16">
          <w:rPr>
            <w:noProof/>
            <w:webHidden/>
          </w:rPr>
          <w:fldChar w:fldCharType="end"/>
        </w:r>
      </w:hyperlink>
    </w:p>
    <w:p w14:paraId="2C1A8E77" w14:textId="1D249BD0" w:rsidR="00FA3E16" w:rsidRDefault="00000000">
      <w:pPr>
        <w:pStyle w:val="TOC2"/>
        <w:rPr>
          <w:rFonts w:asciiTheme="minorHAnsi" w:eastAsiaTheme="minorEastAsia" w:hAnsiTheme="minorHAnsi" w:cstheme="minorBidi"/>
          <w:noProof/>
          <w:sz w:val="22"/>
          <w:szCs w:val="22"/>
        </w:rPr>
      </w:pPr>
      <w:hyperlink w:anchor="_Toc107481599" w:history="1">
        <w:r w:rsidR="00FA3E16" w:rsidRPr="007C284B">
          <w:rPr>
            <w:rStyle w:val="Hyperlink"/>
            <w:noProof/>
          </w:rPr>
          <w:t>4.1</w:t>
        </w:r>
        <w:r w:rsidR="00FA3E16">
          <w:rPr>
            <w:rFonts w:asciiTheme="minorHAnsi" w:eastAsiaTheme="minorEastAsia" w:hAnsiTheme="minorHAnsi" w:cstheme="minorBidi"/>
            <w:noProof/>
            <w:sz w:val="22"/>
            <w:szCs w:val="22"/>
          </w:rPr>
          <w:tab/>
        </w:r>
        <w:r w:rsidR="00FA3E16" w:rsidRPr="007C284B">
          <w:rPr>
            <w:rStyle w:val="Hyperlink"/>
            <w:noProof/>
          </w:rPr>
          <w:t>LandisData</w:t>
        </w:r>
        <w:r w:rsidR="00FA3E16">
          <w:rPr>
            <w:noProof/>
            <w:webHidden/>
          </w:rPr>
          <w:tab/>
        </w:r>
        <w:r w:rsidR="00FA3E16">
          <w:rPr>
            <w:noProof/>
            <w:webHidden/>
          </w:rPr>
          <w:fldChar w:fldCharType="begin"/>
        </w:r>
        <w:r w:rsidR="00FA3E16">
          <w:rPr>
            <w:noProof/>
            <w:webHidden/>
          </w:rPr>
          <w:instrText xml:space="preserve"> PAGEREF _Toc107481599 \h </w:instrText>
        </w:r>
        <w:r w:rsidR="00FA3E16">
          <w:rPr>
            <w:noProof/>
            <w:webHidden/>
          </w:rPr>
        </w:r>
        <w:r w:rsidR="00FA3E16">
          <w:rPr>
            <w:noProof/>
            <w:webHidden/>
          </w:rPr>
          <w:fldChar w:fldCharType="separate"/>
        </w:r>
        <w:r w:rsidR="005B2C21">
          <w:rPr>
            <w:noProof/>
            <w:webHidden/>
          </w:rPr>
          <w:t>31</w:t>
        </w:r>
        <w:r w:rsidR="00FA3E16">
          <w:rPr>
            <w:noProof/>
            <w:webHidden/>
          </w:rPr>
          <w:fldChar w:fldCharType="end"/>
        </w:r>
      </w:hyperlink>
    </w:p>
    <w:p w14:paraId="11D82740" w14:textId="424AD25F" w:rsidR="00FA3E16" w:rsidRDefault="00000000">
      <w:pPr>
        <w:pStyle w:val="TOC2"/>
        <w:rPr>
          <w:rFonts w:asciiTheme="minorHAnsi" w:eastAsiaTheme="minorEastAsia" w:hAnsiTheme="minorHAnsi" w:cstheme="minorBidi"/>
          <w:noProof/>
          <w:sz w:val="22"/>
          <w:szCs w:val="22"/>
        </w:rPr>
      </w:pPr>
      <w:hyperlink w:anchor="_Toc107481600" w:history="1">
        <w:r w:rsidR="00FA3E16" w:rsidRPr="007C284B">
          <w:rPr>
            <w:rStyle w:val="Hyperlink"/>
            <w:noProof/>
          </w:rPr>
          <w:t>4.2</w:t>
        </w:r>
        <w:r w:rsidR="00FA3E16">
          <w:rPr>
            <w:rFonts w:asciiTheme="minorHAnsi" w:eastAsiaTheme="minorEastAsia" w:hAnsiTheme="minorHAnsi" w:cstheme="minorBidi"/>
            <w:noProof/>
            <w:sz w:val="22"/>
            <w:szCs w:val="22"/>
          </w:rPr>
          <w:tab/>
        </w:r>
        <w:r w:rsidR="00FA3E16" w:rsidRPr="007C284B">
          <w:rPr>
            <w:rStyle w:val="Hyperlink"/>
            <w:noProof/>
          </w:rPr>
          <w:t>Initial Community Class Definitions</w:t>
        </w:r>
        <w:r w:rsidR="00FA3E16">
          <w:rPr>
            <w:noProof/>
            <w:webHidden/>
          </w:rPr>
          <w:tab/>
        </w:r>
        <w:r w:rsidR="00FA3E16">
          <w:rPr>
            <w:noProof/>
            <w:webHidden/>
          </w:rPr>
          <w:fldChar w:fldCharType="begin"/>
        </w:r>
        <w:r w:rsidR="00FA3E16">
          <w:rPr>
            <w:noProof/>
            <w:webHidden/>
          </w:rPr>
          <w:instrText xml:space="preserve"> PAGEREF _Toc107481600 \h </w:instrText>
        </w:r>
        <w:r w:rsidR="00FA3E16">
          <w:rPr>
            <w:noProof/>
            <w:webHidden/>
          </w:rPr>
        </w:r>
        <w:r w:rsidR="00FA3E16">
          <w:rPr>
            <w:noProof/>
            <w:webHidden/>
          </w:rPr>
          <w:fldChar w:fldCharType="separate"/>
        </w:r>
        <w:r w:rsidR="005B2C21">
          <w:rPr>
            <w:noProof/>
            <w:webHidden/>
          </w:rPr>
          <w:t>31</w:t>
        </w:r>
        <w:r w:rsidR="00FA3E16">
          <w:rPr>
            <w:noProof/>
            <w:webHidden/>
          </w:rPr>
          <w:fldChar w:fldCharType="end"/>
        </w:r>
      </w:hyperlink>
    </w:p>
    <w:p w14:paraId="2C6688AF" w14:textId="723774B0" w:rsidR="00FA3E16" w:rsidRDefault="00000000">
      <w:pPr>
        <w:pStyle w:val="TOC2"/>
        <w:rPr>
          <w:rFonts w:asciiTheme="minorHAnsi" w:eastAsiaTheme="minorEastAsia" w:hAnsiTheme="minorHAnsi" w:cstheme="minorBidi"/>
          <w:noProof/>
          <w:sz w:val="22"/>
          <w:szCs w:val="22"/>
        </w:rPr>
      </w:pPr>
      <w:hyperlink w:anchor="_Toc107481601" w:history="1">
        <w:r w:rsidR="00FA3E16" w:rsidRPr="007C284B">
          <w:rPr>
            <w:rStyle w:val="Hyperlink"/>
            <w:noProof/>
          </w:rPr>
          <w:t>4.3</w:t>
        </w:r>
        <w:r w:rsidR="00FA3E16">
          <w:rPr>
            <w:rFonts w:asciiTheme="minorHAnsi" w:eastAsiaTheme="minorEastAsia" w:hAnsiTheme="minorHAnsi" w:cstheme="minorBidi"/>
            <w:noProof/>
            <w:sz w:val="22"/>
            <w:szCs w:val="22"/>
          </w:rPr>
          <w:tab/>
        </w:r>
        <w:r w:rsidR="00FA3E16" w:rsidRPr="007C284B">
          <w:rPr>
            <w:rStyle w:val="Hyperlink"/>
            <w:noProof/>
          </w:rPr>
          <w:t>CSV Community File Input</w:t>
        </w:r>
        <w:r w:rsidR="00FA3E16">
          <w:rPr>
            <w:noProof/>
            <w:webHidden/>
          </w:rPr>
          <w:tab/>
        </w:r>
        <w:r w:rsidR="00FA3E16">
          <w:rPr>
            <w:noProof/>
            <w:webHidden/>
          </w:rPr>
          <w:fldChar w:fldCharType="begin"/>
        </w:r>
        <w:r w:rsidR="00FA3E16">
          <w:rPr>
            <w:noProof/>
            <w:webHidden/>
          </w:rPr>
          <w:instrText xml:space="preserve"> PAGEREF _Toc107481601 \h </w:instrText>
        </w:r>
        <w:r w:rsidR="00FA3E16">
          <w:rPr>
            <w:noProof/>
            <w:webHidden/>
          </w:rPr>
        </w:r>
        <w:r w:rsidR="00FA3E16">
          <w:rPr>
            <w:noProof/>
            <w:webHidden/>
          </w:rPr>
          <w:fldChar w:fldCharType="separate"/>
        </w:r>
        <w:r w:rsidR="005B2C21">
          <w:rPr>
            <w:noProof/>
            <w:webHidden/>
          </w:rPr>
          <w:t>31</w:t>
        </w:r>
        <w:r w:rsidR="00FA3E16">
          <w:rPr>
            <w:noProof/>
            <w:webHidden/>
          </w:rPr>
          <w:fldChar w:fldCharType="end"/>
        </w:r>
      </w:hyperlink>
    </w:p>
    <w:p w14:paraId="74967185" w14:textId="587EE1A1" w:rsidR="00FA3E16" w:rsidRDefault="00000000">
      <w:pPr>
        <w:pStyle w:val="TOC3"/>
        <w:rPr>
          <w:rFonts w:asciiTheme="minorHAnsi" w:eastAsiaTheme="minorEastAsia" w:hAnsiTheme="minorHAnsi" w:cstheme="minorBidi"/>
          <w:i w:val="0"/>
          <w:iCs w:val="0"/>
          <w:noProof/>
          <w:sz w:val="22"/>
          <w:szCs w:val="22"/>
        </w:rPr>
      </w:pPr>
      <w:hyperlink w:anchor="_Toc107481602" w:history="1">
        <w:r w:rsidR="00FA3E16" w:rsidRPr="007C284B">
          <w:rPr>
            <w:rStyle w:val="Hyperlink"/>
            <w:noProof/>
          </w:rPr>
          <w:t>4.3.1</w:t>
        </w:r>
        <w:r w:rsidR="00FA3E16">
          <w:rPr>
            <w:rFonts w:asciiTheme="minorHAnsi" w:eastAsiaTheme="minorEastAsia" w:hAnsiTheme="minorHAnsi" w:cstheme="minorBidi"/>
            <w:i w:val="0"/>
            <w:iCs w:val="0"/>
            <w:noProof/>
            <w:sz w:val="22"/>
            <w:szCs w:val="22"/>
          </w:rPr>
          <w:tab/>
        </w:r>
        <w:r w:rsidR="00FA3E16" w:rsidRPr="007C284B">
          <w:rPr>
            <w:rStyle w:val="Hyperlink"/>
            <w:noProof/>
          </w:rPr>
          <w:t>FileName (Optional)</w:t>
        </w:r>
        <w:r w:rsidR="00FA3E16">
          <w:rPr>
            <w:noProof/>
            <w:webHidden/>
          </w:rPr>
          <w:tab/>
        </w:r>
        <w:r w:rsidR="00FA3E16">
          <w:rPr>
            <w:noProof/>
            <w:webHidden/>
          </w:rPr>
          <w:fldChar w:fldCharType="begin"/>
        </w:r>
        <w:r w:rsidR="00FA3E16">
          <w:rPr>
            <w:noProof/>
            <w:webHidden/>
          </w:rPr>
          <w:instrText xml:space="preserve"> PAGEREF _Toc107481602 \h </w:instrText>
        </w:r>
        <w:r w:rsidR="00FA3E16">
          <w:rPr>
            <w:noProof/>
            <w:webHidden/>
          </w:rPr>
        </w:r>
        <w:r w:rsidR="00FA3E16">
          <w:rPr>
            <w:noProof/>
            <w:webHidden/>
          </w:rPr>
          <w:fldChar w:fldCharType="separate"/>
        </w:r>
        <w:r w:rsidR="005B2C21">
          <w:rPr>
            <w:noProof/>
            <w:webHidden/>
          </w:rPr>
          <w:t>31</w:t>
        </w:r>
        <w:r w:rsidR="00FA3E16">
          <w:rPr>
            <w:noProof/>
            <w:webHidden/>
          </w:rPr>
          <w:fldChar w:fldCharType="end"/>
        </w:r>
      </w:hyperlink>
    </w:p>
    <w:p w14:paraId="4A8DF440" w14:textId="4802ABB4" w:rsidR="00FA3E16" w:rsidRDefault="00000000">
      <w:pPr>
        <w:pStyle w:val="TOC3"/>
        <w:rPr>
          <w:rFonts w:asciiTheme="minorHAnsi" w:eastAsiaTheme="minorEastAsia" w:hAnsiTheme="minorHAnsi" w:cstheme="minorBidi"/>
          <w:i w:val="0"/>
          <w:iCs w:val="0"/>
          <w:noProof/>
          <w:sz w:val="22"/>
          <w:szCs w:val="22"/>
        </w:rPr>
      </w:pPr>
      <w:hyperlink w:anchor="_Toc107481603" w:history="1">
        <w:r w:rsidR="00FA3E16" w:rsidRPr="007C284B">
          <w:rPr>
            <w:rStyle w:val="Hyperlink"/>
            <w:noProof/>
          </w:rPr>
          <w:t>4.3.2</w:t>
        </w:r>
        <w:r w:rsidR="00FA3E16">
          <w:rPr>
            <w:rFonts w:asciiTheme="minorHAnsi" w:eastAsiaTheme="minorEastAsia" w:hAnsiTheme="minorHAnsi" w:cstheme="minorBidi"/>
            <w:i w:val="0"/>
            <w:iCs w:val="0"/>
            <w:noProof/>
            <w:sz w:val="22"/>
            <w:szCs w:val="22"/>
          </w:rPr>
          <w:tab/>
        </w:r>
        <w:r w:rsidR="00FA3E16" w:rsidRPr="007C284B">
          <w:rPr>
            <w:rStyle w:val="Hyperlink"/>
            <w:noProof/>
          </w:rPr>
          <w:t>CSV format</w:t>
        </w:r>
        <w:r w:rsidR="00FA3E16">
          <w:rPr>
            <w:noProof/>
            <w:webHidden/>
          </w:rPr>
          <w:tab/>
        </w:r>
        <w:r w:rsidR="00FA3E16">
          <w:rPr>
            <w:noProof/>
            <w:webHidden/>
          </w:rPr>
          <w:fldChar w:fldCharType="begin"/>
        </w:r>
        <w:r w:rsidR="00FA3E16">
          <w:rPr>
            <w:noProof/>
            <w:webHidden/>
          </w:rPr>
          <w:instrText xml:space="preserve"> PAGEREF _Toc107481603 \h </w:instrText>
        </w:r>
        <w:r w:rsidR="00FA3E16">
          <w:rPr>
            <w:noProof/>
            <w:webHidden/>
          </w:rPr>
        </w:r>
        <w:r w:rsidR="00FA3E16">
          <w:rPr>
            <w:noProof/>
            <w:webHidden/>
          </w:rPr>
          <w:fldChar w:fldCharType="separate"/>
        </w:r>
        <w:r w:rsidR="005B2C21">
          <w:rPr>
            <w:noProof/>
            <w:webHidden/>
          </w:rPr>
          <w:t>31</w:t>
        </w:r>
        <w:r w:rsidR="00FA3E16">
          <w:rPr>
            <w:noProof/>
            <w:webHidden/>
          </w:rPr>
          <w:fldChar w:fldCharType="end"/>
        </w:r>
      </w:hyperlink>
    </w:p>
    <w:p w14:paraId="42E01BAF" w14:textId="045E6A6D" w:rsidR="00FA3E16" w:rsidRDefault="00000000">
      <w:pPr>
        <w:pStyle w:val="TOC2"/>
        <w:rPr>
          <w:rFonts w:asciiTheme="minorHAnsi" w:eastAsiaTheme="minorEastAsia" w:hAnsiTheme="minorHAnsi" w:cstheme="minorBidi"/>
          <w:noProof/>
          <w:sz w:val="22"/>
          <w:szCs w:val="22"/>
        </w:rPr>
      </w:pPr>
      <w:hyperlink w:anchor="_Toc107481604" w:history="1">
        <w:r w:rsidR="00FA3E16" w:rsidRPr="007C284B">
          <w:rPr>
            <w:rStyle w:val="Hyperlink"/>
            <w:noProof/>
          </w:rPr>
          <w:t>4.4</w:t>
        </w:r>
        <w:r w:rsidR="00FA3E16">
          <w:rPr>
            <w:rFonts w:asciiTheme="minorHAnsi" w:eastAsiaTheme="minorEastAsia" w:hAnsiTheme="minorHAnsi" w:cstheme="minorBidi"/>
            <w:noProof/>
            <w:sz w:val="22"/>
            <w:szCs w:val="22"/>
          </w:rPr>
          <w:tab/>
        </w:r>
        <w:r w:rsidR="00FA3E16" w:rsidRPr="007C284B">
          <w:rPr>
            <w:rStyle w:val="Hyperlink"/>
            <w:noProof/>
          </w:rPr>
          <w:t>Human-Readable Input File</w:t>
        </w:r>
        <w:r w:rsidR="00FA3E16">
          <w:rPr>
            <w:noProof/>
            <w:webHidden/>
          </w:rPr>
          <w:tab/>
        </w:r>
        <w:r w:rsidR="00FA3E16">
          <w:rPr>
            <w:noProof/>
            <w:webHidden/>
          </w:rPr>
          <w:fldChar w:fldCharType="begin"/>
        </w:r>
        <w:r w:rsidR="00FA3E16">
          <w:rPr>
            <w:noProof/>
            <w:webHidden/>
          </w:rPr>
          <w:instrText xml:space="preserve"> PAGEREF _Toc107481604 \h </w:instrText>
        </w:r>
        <w:r w:rsidR="00FA3E16">
          <w:rPr>
            <w:noProof/>
            <w:webHidden/>
          </w:rPr>
        </w:r>
        <w:r w:rsidR="00FA3E16">
          <w:rPr>
            <w:noProof/>
            <w:webHidden/>
          </w:rPr>
          <w:fldChar w:fldCharType="separate"/>
        </w:r>
        <w:r w:rsidR="005B2C21">
          <w:rPr>
            <w:noProof/>
            <w:webHidden/>
          </w:rPr>
          <w:t>32</w:t>
        </w:r>
        <w:r w:rsidR="00FA3E16">
          <w:rPr>
            <w:noProof/>
            <w:webHidden/>
          </w:rPr>
          <w:fldChar w:fldCharType="end"/>
        </w:r>
      </w:hyperlink>
    </w:p>
    <w:p w14:paraId="2A92D9A6" w14:textId="6841E1BA" w:rsidR="00FA3E16" w:rsidRDefault="00000000">
      <w:pPr>
        <w:pStyle w:val="TOC3"/>
        <w:rPr>
          <w:rFonts w:asciiTheme="minorHAnsi" w:eastAsiaTheme="minorEastAsia" w:hAnsiTheme="minorHAnsi" w:cstheme="minorBidi"/>
          <w:i w:val="0"/>
          <w:iCs w:val="0"/>
          <w:noProof/>
          <w:sz w:val="22"/>
          <w:szCs w:val="22"/>
        </w:rPr>
      </w:pPr>
      <w:hyperlink w:anchor="_Toc107481605" w:history="1">
        <w:r w:rsidR="00FA3E16" w:rsidRPr="007C284B">
          <w:rPr>
            <w:rStyle w:val="Hyperlink"/>
            <w:noProof/>
          </w:rPr>
          <w:t>4.4.1</w:t>
        </w:r>
        <w:r w:rsidR="00FA3E16">
          <w:rPr>
            <w:rFonts w:asciiTheme="minorHAnsi" w:eastAsiaTheme="minorEastAsia" w:hAnsiTheme="minorHAnsi" w:cstheme="minorBidi"/>
            <w:i w:val="0"/>
            <w:iCs w:val="0"/>
            <w:noProof/>
            <w:sz w:val="22"/>
            <w:szCs w:val="22"/>
          </w:rPr>
          <w:tab/>
        </w:r>
        <w:r w:rsidR="00FA3E16" w:rsidRPr="007C284B">
          <w:rPr>
            <w:rStyle w:val="Hyperlink"/>
            <w:noProof/>
          </w:rPr>
          <w:t>MapCode</w:t>
        </w:r>
        <w:r w:rsidR="00FA3E16">
          <w:rPr>
            <w:noProof/>
            <w:webHidden/>
          </w:rPr>
          <w:tab/>
        </w:r>
        <w:r w:rsidR="00FA3E16">
          <w:rPr>
            <w:noProof/>
            <w:webHidden/>
          </w:rPr>
          <w:fldChar w:fldCharType="begin"/>
        </w:r>
        <w:r w:rsidR="00FA3E16">
          <w:rPr>
            <w:noProof/>
            <w:webHidden/>
          </w:rPr>
          <w:instrText xml:space="preserve"> PAGEREF _Toc107481605 \h </w:instrText>
        </w:r>
        <w:r w:rsidR="00FA3E16">
          <w:rPr>
            <w:noProof/>
            <w:webHidden/>
          </w:rPr>
        </w:r>
        <w:r w:rsidR="00FA3E16">
          <w:rPr>
            <w:noProof/>
            <w:webHidden/>
          </w:rPr>
          <w:fldChar w:fldCharType="separate"/>
        </w:r>
        <w:r w:rsidR="005B2C21">
          <w:rPr>
            <w:noProof/>
            <w:webHidden/>
          </w:rPr>
          <w:t>32</w:t>
        </w:r>
        <w:r w:rsidR="00FA3E16">
          <w:rPr>
            <w:noProof/>
            <w:webHidden/>
          </w:rPr>
          <w:fldChar w:fldCharType="end"/>
        </w:r>
      </w:hyperlink>
    </w:p>
    <w:p w14:paraId="5EB47D4F" w14:textId="3D0EAADB" w:rsidR="00FA3E16" w:rsidRDefault="00000000">
      <w:pPr>
        <w:pStyle w:val="TOC3"/>
        <w:rPr>
          <w:rFonts w:asciiTheme="minorHAnsi" w:eastAsiaTheme="minorEastAsia" w:hAnsiTheme="minorHAnsi" w:cstheme="minorBidi"/>
          <w:i w:val="0"/>
          <w:iCs w:val="0"/>
          <w:noProof/>
          <w:sz w:val="22"/>
          <w:szCs w:val="22"/>
        </w:rPr>
      </w:pPr>
      <w:hyperlink w:anchor="_Toc107481606" w:history="1">
        <w:r w:rsidR="00FA3E16" w:rsidRPr="007C284B">
          <w:rPr>
            <w:rStyle w:val="Hyperlink"/>
            <w:noProof/>
          </w:rPr>
          <w:t>4.4.2</w:t>
        </w:r>
        <w:r w:rsidR="00FA3E16">
          <w:rPr>
            <w:rFonts w:asciiTheme="minorHAnsi" w:eastAsiaTheme="minorEastAsia" w:hAnsiTheme="minorHAnsi" w:cstheme="minorBidi"/>
            <w:i w:val="0"/>
            <w:iCs w:val="0"/>
            <w:noProof/>
            <w:sz w:val="22"/>
            <w:szCs w:val="22"/>
          </w:rPr>
          <w:tab/>
        </w:r>
        <w:r w:rsidR="00FA3E16" w:rsidRPr="007C284B">
          <w:rPr>
            <w:rStyle w:val="Hyperlink"/>
            <w:noProof/>
          </w:rPr>
          <w:t>Species Present and Biomass</w:t>
        </w:r>
        <w:r w:rsidR="00FA3E16">
          <w:rPr>
            <w:noProof/>
            <w:webHidden/>
          </w:rPr>
          <w:tab/>
        </w:r>
        <w:r w:rsidR="00FA3E16">
          <w:rPr>
            <w:noProof/>
            <w:webHidden/>
          </w:rPr>
          <w:fldChar w:fldCharType="begin"/>
        </w:r>
        <w:r w:rsidR="00FA3E16">
          <w:rPr>
            <w:noProof/>
            <w:webHidden/>
          </w:rPr>
          <w:instrText xml:space="preserve"> PAGEREF _Toc107481606 \h </w:instrText>
        </w:r>
        <w:r w:rsidR="00FA3E16">
          <w:rPr>
            <w:noProof/>
            <w:webHidden/>
          </w:rPr>
        </w:r>
        <w:r w:rsidR="00FA3E16">
          <w:rPr>
            <w:noProof/>
            <w:webHidden/>
          </w:rPr>
          <w:fldChar w:fldCharType="separate"/>
        </w:r>
        <w:r w:rsidR="005B2C21">
          <w:rPr>
            <w:noProof/>
            <w:webHidden/>
          </w:rPr>
          <w:t>32</w:t>
        </w:r>
        <w:r w:rsidR="00FA3E16">
          <w:rPr>
            <w:noProof/>
            <w:webHidden/>
          </w:rPr>
          <w:fldChar w:fldCharType="end"/>
        </w:r>
      </w:hyperlink>
    </w:p>
    <w:p w14:paraId="4D382EE4" w14:textId="09F035A3" w:rsidR="00FA3E16" w:rsidRDefault="00000000">
      <w:pPr>
        <w:pStyle w:val="TOC2"/>
        <w:rPr>
          <w:rFonts w:asciiTheme="minorHAnsi" w:eastAsiaTheme="minorEastAsia" w:hAnsiTheme="minorHAnsi" w:cstheme="minorBidi"/>
          <w:noProof/>
          <w:sz w:val="22"/>
          <w:szCs w:val="22"/>
        </w:rPr>
      </w:pPr>
      <w:hyperlink w:anchor="_Toc107481607" w:history="1">
        <w:r w:rsidR="00FA3E16" w:rsidRPr="007C284B">
          <w:rPr>
            <w:rStyle w:val="Hyperlink"/>
            <w:noProof/>
          </w:rPr>
          <w:t>4.5</w:t>
        </w:r>
        <w:r w:rsidR="00FA3E16">
          <w:rPr>
            <w:rFonts w:asciiTheme="minorHAnsi" w:eastAsiaTheme="minorEastAsia" w:hAnsiTheme="minorHAnsi" w:cstheme="minorBidi"/>
            <w:noProof/>
            <w:sz w:val="22"/>
            <w:szCs w:val="22"/>
          </w:rPr>
          <w:tab/>
        </w:r>
        <w:r w:rsidR="00FA3E16" w:rsidRPr="007C284B">
          <w:rPr>
            <w:rStyle w:val="Hyperlink"/>
            <w:noProof/>
          </w:rPr>
          <w:t>Example Files (CSV Format)</w:t>
        </w:r>
        <w:r w:rsidR="00FA3E16">
          <w:rPr>
            <w:noProof/>
            <w:webHidden/>
          </w:rPr>
          <w:tab/>
        </w:r>
        <w:r w:rsidR="00FA3E16">
          <w:rPr>
            <w:noProof/>
            <w:webHidden/>
          </w:rPr>
          <w:fldChar w:fldCharType="begin"/>
        </w:r>
        <w:r w:rsidR="00FA3E16">
          <w:rPr>
            <w:noProof/>
            <w:webHidden/>
          </w:rPr>
          <w:instrText xml:space="preserve"> PAGEREF _Toc107481607 \h </w:instrText>
        </w:r>
        <w:r w:rsidR="00FA3E16">
          <w:rPr>
            <w:noProof/>
            <w:webHidden/>
          </w:rPr>
        </w:r>
        <w:r w:rsidR="00FA3E16">
          <w:rPr>
            <w:noProof/>
            <w:webHidden/>
          </w:rPr>
          <w:fldChar w:fldCharType="separate"/>
        </w:r>
        <w:r w:rsidR="005B2C21">
          <w:rPr>
            <w:noProof/>
            <w:webHidden/>
          </w:rPr>
          <w:t>33</w:t>
        </w:r>
        <w:r w:rsidR="00FA3E16">
          <w:rPr>
            <w:noProof/>
            <w:webHidden/>
          </w:rPr>
          <w:fldChar w:fldCharType="end"/>
        </w:r>
      </w:hyperlink>
    </w:p>
    <w:p w14:paraId="7F6BCFF1" w14:textId="703FECAC" w:rsidR="00FA3E16" w:rsidRDefault="00000000">
      <w:pPr>
        <w:pStyle w:val="TOC2"/>
        <w:rPr>
          <w:rFonts w:asciiTheme="minorHAnsi" w:eastAsiaTheme="minorEastAsia" w:hAnsiTheme="minorHAnsi" w:cstheme="minorBidi"/>
          <w:noProof/>
          <w:sz w:val="22"/>
          <w:szCs w:val="22"/>
        </w:rPr>
      </w:pPr>
      <w:hyperlink w:anchor="_Toc107481608" w:history="1">
        <w:r w:rsidR="00FA3E16" w:rsidRPr="007C284B">
          <w:rPr>
            <w:rStyle w:val="Hyperlink"/>
            <w:noProof/>
          </w:rPr>
          <w:t>4.6</w:t>
        </w:r>
        <w:r w:rsidR="00FA3E16">
          <w:rPr>
            <w:rFonts w:asciiTheme="minorHAnsi" w:eastAsiaTheme="minorEastAsia" w:hAnsiTheme="minorHAnsi" w:cstheme="minorBidi"/>
            <w:noProof/>
            <w:sz w:val="22"/>
            <w:szCs w:val="22"/>
          </w:rPr>
          <w:tab/>
        </w:r>
        <w:r w:rsidR="00FA3E16" w:rsidRPr="007C284B">
          <w:rPr>
            <w:rStyle w:val="Hyperlink"/>
            <w:noProof/>
          </w:rPr>
          <w:t>Example File (Human Readable Format)</w:t>
        </w:r>
        <w:r w:rsidR="00FA3E16">
          <w:rPr>
            <w:noProof/>
            <w:webHidden/>
          </w:rPr>
          <w:tab/>
        </w:r>
        <w:r w:rsidR="00FA3E16">
          <w:rPr>
            <w:noProof/>
            <w:webHidden/>
          </w:rPr>
          <w:fldChar w:fldCharType="begin"/>
        </w:r>
        <w:r w:rsidR="00FA3E16">
          <w:rPr>
            <w:noProof/>
            <w:webHidden/>
          </w:rPr>
          <w:instrText xml:space="preserve"> PAGEREF _Toc107481608 \h </w:instrText>
        </w:r>
        <w:r w:rsidR="00FA3E16">
          <w:rPr>
            <w:noProof/>
            <w:webHidden/>
          </w:rPr>
        </w:r>
        <w:r w:rsidR="00FA3E16">
          <w:rPr>
            <w:noProof/>
            <w:webHidden/>
          </w:rPr>
          <w:fldChar w:fldCharType="separate"/>
        </w:r>
        <w:r w:rsidR="005B2C21">
          <w:rPr>
            <w:noProof/>
            <w:webHidden/>
          </w:rPr>
          <w:t>33</w:t>
        </w:r>
        <w:r w:rsidR="00FA3E16">
          <w:rPr>
            <w:noProof/>
            <w:webHidden/>
          </w:rPr>
          <w:fldChar w:fldCharType="end"/>
        </w:r>
      </w:hyperlink>
    </w:p>
    <w:p w14:paraId="66155F10" w14:textId="4C28D606" w:rsidR="00FA3E16" w:rsidRDefault="00000000">
      <w:pPr>
        <w:pStyle w:val="TOC3"/>
        <w:rPr>
          <w:rFonts w:asciiTheme="minorHAnsi" w:eastAsiaTheme="minorEastAsia" w:hAnsiTheme="minorHAnsi" w:cstheme="minorBidi"/>
          <w:i w:val="0"/>
          <w:iCs w:val="0"/>
          <w:noProof/>
          <w:sz w:val="22"/>
          <w:szCs w:val="22"/>
        </w:rPr>
      </w:pPr>
      <w:hyperlink w:anchor="_Toc107481609" w:history="1">
        <w:r w:rsidR="00FA3E16" w:rsidRPr="007C284B">
          <w:rPr>
            <w:rStyle w:val="Hyperlink"/>
            <w:noProof/>
          </w:rPr>
          <w:t>4.6.1</w:t>
        </w:r>
        <w:r w:rsidR="00FA3E16">
          <w:rPr>
            <w:rFonts w:asciiTheme="minorHAnsi" w:eastAsiaTheme="minorEastAsia" w:hAnsiTheme="minorHAnsi" w:cstheme="minorBidi"/>
            <w:i w:val="0"/>
            <w:iCs w:val="0"/>
            <w:noProof/>
            <w:sz w:val="22"/>
            <w:szCs w:val="22"/>
          </w:rPr>
          <w:tab/>
        </w:r>
        <w:r w:rsidR="00FA3E16" w:rsidRPr="007C284B">
          <w:rPr>
            <w:rStyle w:val="Hyperlink"/>
            <w:noProof/>
          </w:rPr>
          <w:t>Grouping Species Ages into Cohorts</w:t>
        </w:r>
        <w:r w:rsidR="00FA3E16">
          <w:rPr>
            <w:noProof/>
            <w:webHidden/>
          </w:rPr>
          <w:tab/>
        </w:r>
        <w:r w:rsidR="00FA3E16">
          <w:rPr>
            <w:noProof/>
            <w:webHidden/>
          </w:rPr>
          <w:fldChar w:fldCharType="begin"/>
        </w:r>
        <w:r w:rsidR="00FA3E16">
          <w:rPr>
            <w:noProof/>
            <w:webHidden/>
          </w:rPr>
          <w:instrText xml:space="preserve"> PAGEREF _Toc107481609 \h </w:instrText>
        </w:r>
        <w:r w:rsidR="00FA3E16">
          <w:rPr>
            <w:noProof/>
            <w:webHidden/>
          </w:rPr>
        </w:r>
        <w:r w:rsidR="00FA3E16">
          <w:rPr>
            <w:noProof/>
            <w:webHidden/>
          </w:rPr>
          <w:fldChar w:fldCharType="separate"/>
        </w:r>
        <w:r w:rsidR="005B2C21">
          <w:rPr>
            <w:noProof/>
            <w:webHidden/>
          </w:rPr>
          <w:t>33</w:t>
        </w:r>
        <w:r w:rsidR="00FA3E16">
          <w:rPr>
            <w:noProof/>
            <w:webHidden/>
          </w:rPr>
          <w:fldChar w:fldCharType="end"/>
        </w:r>
      </w:hyperlink>
    </w:p>
    <w:p w14:paraId="7767E46F" w14:textId="7B9BF494" w:rsidR="0030267A" w:rsidRDefault="001F43FA" w:rsidP="00285A23">
      <w:pPr>
        <w:pStyle w:val="Heading1"/>
      </w:pPr>
      <w:r>
        <w:lastRenderedPageBreak/>
        <w:fldChar w:fldCharType="end"/>
      </w:r>
      <w:bookmarkStart w:id="3" w:name="_Toc107481467"/>
      <w:r w:rsidR="0030267A">
        <w:t>Introduction</w:t>
      </w:r>
      <w:bookmarkEnd w:id="2"/>
      <w:bookmarkEnd w:id="3"/>
    </w:p>
    <w:p w14:paraId="67B376F9" w14:textId="644F1475" w:rsidR="00DA34CE" w:rsidRDefault="00DA34CE" w:rsidP="00DA34CE">
      <w:pPr>
        <w:pStyle w:val="textbody"/>
        <w:rPr>
          <w:i/>
          <w:iCs/>
        </w:rPr>
      </w:pPr>
      <w:r>
        <w:t xml:space="preserve">This document describes the </w:t>
      </w:r>
      <w:r w:rsidR="000109F6">
        <w:rPr>
          <w:b/>
          <w:bCs/>
        </w:rPr>
        <w:fldChar w:fldCharType="begin"/>
      </w:r>
      <w:r w:rsidR="000109F6">
        <w:rPr>
          <w:b/>
          <w:bCs/>
        </w:rPr>
        <w:instrText xml:space="preserve"> DOCPROPERTY  "Extension Name"  \* MERGEFORMAT </w:instrText>
      </w:r>
      <w:r w:rsidR="000109F6">
        <w:rPr>
          <w:b/>
          <w:bCs/>
        </w:rPr>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0109F6">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7870B51E" w14:textId="0F2EB043" w:rsidR="0003739E" w:rsidRDefault="0003739E" w:rsidP="0003739E">
      <w:pPr>
        <w:pStyle w:val="Heading2"/>
        <w:tabs>
          <w:tab w:val="clear" w:pos="1836"/>
        </w:tabs>
        <w:ind w:left="1170" w:hanging="1170"/>
      </w:pPr>
      <w:bookmarkStart w:id="4" w:name="_Toc107481468"/>
      <w:r>
        <w:t>Purpose</w:t>
      </w:r>
      <w:bookmarkEnd w:id="4"/>
    </w:p>
    <w:p w14:paraId="315691AD" w14:textId="6B49E6CE" w:rsidR="0003739E" w:rsidRDefault="00DF6632" w:rsidP="00ED48D2">
      <w:pPr>
        <w:pStyle w:val="textbody"/>
      </w:pPr>
      <w:r>
        <w:t>We designed t</w:t>
      </w:r>
      <w:r w:rsidR="000728DA" w:rsidRPr="00DA34CE">
        <w:t xml:space="preserve">he </w:t>
      </w:r>
      <w:r w:rsidR="00F41C2A">
        <w:t>NECN</w:t>
      </w:r>
      <w:r w:rsidR="003A27E9">
        <w:t xml:space="preserve"> </w:t>
      </w:r>
      <w:r w:rsidR="000728DA" w:rsidRPr="00DA34CE">
        <w:t xml:space="preserve">Succession </w:t>
      </w:r>
      <w:r w:rsidR="0003739E">
        <w:t>e</w:t>
      </w:r>
      <w:r w:rsidR="000728DA" w:rsidRPr="00DA34CE">
        <w:t xml:space="preserve">xtension </w:t>
      </w:r>
      <w:r w:rsidR="0003739E">
        <w:t xml:space="preserve">to provide total ecosystem accounting of Carbon and Nitrogen and to allow species to respond dynamically to a changing climate via establishment and growth.  </w:t>
      </w:r>
    </w:p>
    <w:p w14:paraId="6AE82A03" w14:textId="18338B68" w:rsidR="0099712B" w:rsidRDefault="0003739E" w:rsidP="00ED48D2">
      <w:pPr>
        <w:pStyle w:val="textbody"/>
      </w:pPr>
      <w:r>
        <w:t xml:space="preserve">NECN </w:t>
      </w:r>
      <w:r w:rsidR="000728DA">
        <w:t>calculates how c</w:t>
      </w:r>
      <w:r w:rsidR="000728DA" w:rsidRPr="00DA34CE">
        <w:t xml:space="preserve">ohorts </w:t>
      </w:r>
      <w:r w:rsidR="002800CE">
        <w:t xml:space="preserve">grow, </w:t>
      </w:r>
      <w:r w:rsidR="000728DA" w:rsidRPr="00DA34CE">
        <w:t>reproduce, age, and die</w:t>
      </w:r>
      <w:r w:rsidR="00F10425">
        <w:t xml:space="preserve"> (Scheller et al. 2011)</w:t>
      </w:r>
      <w:r w:rsidR="000728DA"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1), slow (SOM2), and passive (SOM3) are simulated</w:t>
      </w:r>
      <w:r w:rsidR="00886BB4">
        <w:t>, following the</w:t>
      </w:r>
      <w:r w:rsidR="00ED48D2">
        <w:t xml:space="preserve"> Century soil model </w:t>
      </w:r>
      <w:r w:rsidR="00ED48D2">
        <w:fldChar w:fldCharType="begin"/>
      </w:r>
      <w:r w:rsidR="00ED48D2">
        <w:instrText xml:space="preserve"> QUOTE "(Parton et al. 1993, Schimel et al. 1994, Parton et al. 1994, Pan et al. 1998)" </w:instrText>
      </w:r>
      <w:r w:rsidR="00ED48D2" w:rsidRPr="007C03E2">
        <w:rPr>
          <w:vanish/>
        </w:rPr>
        <w:fldChar w:fldCharType="begin"/>
      </w:r>
      <w:r w:rsidR="00ED48D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ED48D2" w:rsidRPr="007C03E2">
        <w:rPr>
          <w:vanish/>
        </w:rPr>
        <w:fldChar w:fldCharType="end"/>
      </w:r>
      <w:r w:rsidR="00ED48D2">
        <w:fldChar w:fldCharType="separate"/>
      </w:r>
      <w:r w:rsidR="00ED48D2">
        <w:t>(Parton et al. 1993, Schimel et al. 1994, Parton et al. 1994, Pan et al. 1998)</w:t>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Ì\03\00\00\19J:\5CProCite\5CRobMay2001.pdt%Parton, Scurlock, et al. 1993 #98337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ED48D2" w:rsidRPr="007C03E2">
        <w:rPr>
          <w:vanish/>
        </w:rPr>
        <w:fldChar w:fldCharType="end"/>
      </w:r>
      <w:r w:rsidR="00ED48D2">
        <w:fldChar w:fldCharType="end"/>
      </w:r>
      <w:r w:rsidR="00ED48D2">
        <w:t xml:space="preserve">.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51CD9478" w:rsidR="00D27438" w:rsidRDefault="00D27438" w:rsidP="00D27438">
      <w:pPr>
        <w:pStyle w:val="Heading2"/>
        <w:tabs>
          <w:tab w:val="clear" w:pos="1836"/>
        </w:tabs>
        <w:ind w:left="1170" w:hanging="1170"/>
      </w:pPr>
      <w:bookmarkStart w:id="5" w:name="_Toc357416400"/>
      <w:bookmarkStart w:id="6" w:name="_Toc107481469"/>
      <w:r>
        <w:t>Cohort Reproduction – Probability of Establishment</w:t>
      </w:r>
      <w:bookmarkEnd w:id="5"/>
      <w:bookmarkEnd w:id="6"/>
    </w:p>
    <w:p w14:paraId="27FA40AF" w14:textId="0FB41326" w:rsidR="008339F2" w:rsidRDefault="008339F2" w:rsidP="008339F2">
      <w:pPr>
        <w:spacing w:after="120"/>
        <w:ind w:left="1152" w:right="1008"/>
      </w:pPr>
      <w:r>
        <w:t>The probability of establishment (P</w:t>
      </w:r>
      <w:r>
        <w:rPr>
          <w:vertAlign w:val="subscript"/>
        </w:rPr>
        <w:t>EST</w:t>
      </w:r>
      <w:r>
        <w:t>) is internally calculated at an annual time step and is dependent upon input weather data.  Although calculated annually, establishment can only occur following a disturbance or at a succession time step.  P</w:t>
      </w:r>
      <w:r>
        <w:rPr>
          <w:vertAlign w:val="subscript"/>
        </w:rPr>
        <w:t>EST</w:t>
      </w:r>
      <w:r>
        <w:t xml:space="preserve"> is based on the minimum of three limiting factors:  1) growing degree days (GDD), 2) drought tolerance, 3) minimum January temperature.  These represent </w:t>
      </w:r>
      <w:r>
        <w:rPr>
          <w:b/>
        </w:rPr>
        <w:t>site-scale</w:t>
      </w:r>
      <w:r>
        <w:t xml:space="preserve"> limits to species establishment in that the requisite parameters vary by ecoregion.  Available light is calculated as a function of LAI (via the MaximumLAI table, described below) and is included as a part of the </w:t>
      </w:r>
      <w:r>
        <w:rPr>
          <w:b/>
        </w:rPr>
        <w:t>site scale</w:t>
      </w:r>
      <w:r>
        <w:t xml:space="preserve"> limits to establishment.</w:t>
      </w:r>
    </w:p>
    <w:p w14:paraId="6FAD0F42" w14:textId="77777777" w:rsidR="000728DA" w:rsidRDefault="000728DA" w:rsidP="006F6491">
      <w:pPr>
        <w:pStyle w:val="Heading2"/>
        <w:tabs>
          <w:tab w:val="clear" w:pos="1836"/>
        </w:tabs>
        <w:ind w:left="1170" w:hanging="1170"/>
      </w:pPr>
      <w:bookmarkStart w:id="7" w:name="_Toc107481470"/>
      <w:r>
        <w:t>Cohort Growth</w:t>
      </w:r>
      <w:bookmarkEnd w:id="7"/>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w:t>
      </w:r>
      <w:r w:rsidRPr="00A82A51">
        <w:lastRenderedPageBreak/>
        <w:t xml:space="preserve">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8" w:name="_Toc107481471"/>
      <w:r>
        <w:t xml:space="preserve">Soil and </w:t>
      </w:r>
      <w:r w:rsidR="000728DA">
        <w:t>Dead Biomass Decay</w:t>
      </w:r>
      <w:bookmarkEnd w:id="8"/>
    </w:p>
    <w:p w14:paraId="5AB2ED1D" w14:textId="745C2DA7" w:rsidR="000728DA" w:rsidRDefault="0017203E" w:rsidP="000728DA">
      <w:pPr>
        <w:pStyle w:val="textbody"/>
      </w:pPr>
      <w:r>
        <w:t xml:space="preserve">Decay </w:t>
      </w:r>
      <w:r w:rsidR="00110E6D">
        <w:t xml:space="preserve">processes </w:t>
      </w:r>
      <w:r>
        <w:t xml:space="preserve">generally </w:t>
      </w:r>
      <w:r w:rsidR="00110E6D">
        <w:t>follow the algorithm and science from Century v4.5 whereby there are four litter pools (structural and metabolic material either on the surface or within the soil) and three soil organic matter (SOM) pools</w:t>
      </w:r>
      <w:r w:rsidR="00D22CB2">
        <w:t xml:space="preserve"> (SOM 1,2,3)</w:t>
      </w:r>
      <w:r w:rsidR="00110E6D">
        <w:t>.</w:t>
      </w:r>
      <w:r w:rsidR="00D22CB2">
        <w:t xml:space="preserve">  SOM1 is further subdivided into SOM1 surface and SOM1 soil</w:t>
      </w:r>
      <w:r w:rsidR="009B4A99">
        <w:t>.</w:t>
      </w:r>
    </w:p>
    <w:p w14:paraId="1D3F59C3" w14:textId="0FA66983"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w:t>
      </w:r>
      <w:r w:rsidR="008339F2">
        <w:t>are universal</w:t>
      </w:r>
      <w:r w:rsidRPr="004D1913">
        <w:t>.</w:t>
      </w:r>
    </w:p>
    <w:p w14:paraId="22635AB8" w14:textId="77777777" w:rsidR="000728DA" w:rsidRPr="00297CB7" w:rsidRDefault="000728DA" w:rsidP="006F6491">
      <w:pPr>
        <w:pStyle w:val="Heading2"/>
        <w:tabs>
          <w:tab w:val="clear" w:pos="1836"/>
        </w:tabs>
        <w:ind w:left="1170" w:hanging="1170"/>
      </w:pPr>
      <w:bookmarkStart w:id="9" w:name="_Toc107481472"/>
      <w:r w:rsidRPr="00297CB7">
        <w:t>Initializing Biomass</w:t>
      </w:r>
      <w:r w:rsidR="000C1393">
        <w:t xml:space="preserve"> and Soil Properties</w:t>
      </w:r>
      <w:bookmarkEnd w:id="9"/>
    </w:p>
    <w:p w14:paraId="301D164D" w14:textId="0683CE40" w:rsidR="00D43EAF" w:rsidRDefault="00D43EAF" w:rsidP="000728DA">
      <w:pPr>
        <w:pStyle w:val="textbody"/>
      </w:pPr>
      <w:r>
        <w:t>The initial biomass is provided by the user and therefore there is no model “spin-up”.</w:t>
      </w:r>
    </w:p>
    <w:p w14:paraId="38ED3C72" w14:textId="77777777" w:rsidR="00D43EAF" w:rsidRDefault="00D43EAF" w:rsidP="00D43EAF">
      <w:pPr>
        <w:spacing w:after="120"/>
        <w:ind w:left="1152" w:right="1008"/>
      </w:pPr>
      <w:r>
        <w:rPr>
          <w:b/>
        </w:rPr>
        <w:t xml:space="preserve">Note:  </w:t>
      </w:r>
      <w:r>
        <w:rPr>
          <w:i/>
        </w:rPr>
        <w:t>An initial (time zero) climate stream is still required for initialization (see the climate library user’s manual- LANDIS-II Climate Library v1.0 User Guide).  This is an artifact of the Climate Library and this data is not used.</w:t>
      </w:r>
    </w:p>
    <w:p w14:paraId="098C1B09" w14:textId="77777777" w:rsidR="00D43EAF" w:rsidRDefault="00D43EAF" w:rsidP="000728DA">
      <w:pPr>
        <w:pStyle w:val="textbody"/>
      </w:pPr>
    </w:p>
    <w:p w14:paraId="589C0641" w14:textId="224F4C9A" w:rsidR="00D43EAF" w:rsidRDefault="000C1393" w:rsidP="00D43EAF">
      <w:pPr>
        <w:pStyle w:val="textbody"/>
      </w:pPr>
      <w:r w:rsidRPr="000C1393">
        <w:rPr>
          <w:b/>
        </w:rPr>
        <w:t>T</w:t>
      </w:r>
      <w:r w:rsidR="000728DA" w:rsidRPr="00297CB7">
        <w:rPr>
          <w:b/>
          <w:bCs/>
        </w:rPr>
        <w:t xml:space="preserve">he user </w:t>
      </w:r>
      <w:r w:rsidR="00D43EAF">
        <w:rPr>
          <w:b/>
          <w:bCs/>
        </w:rPr>
        <w:t xml:space="preserve">MUST </w:t>
      </w:r>
      <w:r w:rsidR="000728DA" w:rsidRPr="00297CB7">
        <w:rPr>
          <w:b/>
          <w:bCs/>
        </w:rPr>
        <w:t>supply the initial biomass estimates</w:t>
      </w:r>
      <w:r w:rsidR="00D43EAF">
        <w:rPr>
          <w:b/>
          <w:bCs/>
        </w:rPr>
        <w:t xml:space="preserve"> for each cohort</w:t>
      </w:r>
      <w:r w:rsidR="000728DA" w:rsidRPr="00297CB7">
        <w:rPr>
          <w:b/>
          <w:bCs/>
        </w:rPr>
        <w:t>.</w:t>
      </w:r>
      <w:r w:rsidR="000728DA" w:rsidRPr="00297CB7">
        <w:t xml:space="preserve">  </w:t>
      </w:r>
      <w:r w:rsidR="00D43EAF">
        <w:t>This is described below.</w:t>
      </w:r>
    </w:p>
    <w:p w14:paraId="6CB26225" w14:textId="53694A73" w:rsidR="000728DA" w:rsidRDefault="000728DA" w:rsidP="006F6491">
      <w:pPr>
        <w:pStyle w:val="Heading2"/>
        <w:tabs>
          <w:tab w:val="clear" w:pos="1836"/>
        </w:tabs>
        <w:ind w:left="1170" w:hanging="1170"/>
      </w:pPr>
      <w:bookmarkStart w:id="10" w:name="_Toc107481473"/>
      <w:r>
        <w:t>Interactions with Disturbances</w:t>
      </w:r>
      <w:bookmarkEnd w:id="10"/>
    </w:p>
    <w:p w14:paraId="57CAD542" w14:textId="7A5CA442" w:rsidR="00664ABC" w:rsidRDefault="00D43EAF" w:rsidP="00D43EAF">
      <w:pPr>
        <w:pStyle w:val="textbody"/>
      </w:pPr>
      <w:r>
        <w:t>NECN provides an interface to dead biomass for all disturbances, regardless whether they are Base (‘age-only’) or Biomass disturbances</w:t>
      </w:r>
      <w:r w:rsidR="000728DA">
        <w:t xml:space="preserve">.  For example, a User is able to run </w:t>
      </w:r>
      <w:r w:rsidR="00E91A02">
        <w:t>the</w:t>
      </w:r>
      <w:r w:rsidR="000728DA">
        <w:t xml:space="preserve"> </w:t>
      </w:r>
      <w:r>
        <w:t>Base W</w:t>
      </w:r>
      <w:r w:rsidR="00D55A8B">
        <w:t xml:space="preserve">ind </w:t>
      </w:r>
      <w:r w:rsidR="000728DA">
        <w:t xml:space="preserve">extension with </w:t>
      </w:r>
      <w:r w:rsidR="00F41C2A">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w:t>
      </w:r>
      <w:r>
        <w:t xml:space="preserve">the extension </w:t>
      </w:r>
      <w:r w:rsidR="000728DA">
        <w:t xml:space="preserve">enables the biomass of cohorts killed by the disturbance to be allocated to </w:t>
      </w:r>
      <w:r w:rsidR="00D55A8B">
        <w:t xml:space="preserve">the proper </w:t>
      </w:r>
      <w:r w:rsidR="000728DA">
        <w:t xml:space="preserve">dead biomass pools.  </w:t>
      </w:r>
    </w:p>
    <w:p w14:paraId="44D0E580" w14:textId="77777777" w:rsidR="00D16BE0" w:rsidRDefault="00A87B1F" w:rsidP="006F6491">
      <w:pPr>
        <w:pStyle w:val="Heading2"/>
        <w:tabs>
          <w:tab w:val="clear" w:pos="1836"/>
        </w:tabs>
        <w:ind w:left="1170" w:hanging="1170"/>
      </w:pPr>
      <w:bookmarkStart w:id="11" w:name="_Toc107481474"/>
      <w:r>
        <w:t>Available Light</w:t>
      </w:r>
      <w:bookmarkEnd w:id="11"/>
    </w:p>
    <w:p w14:paraId="1D012A0E" w14:textId="0BB468FB" w:rsidR="00D16BE0" w:rsidRPr="00DA34CE" w:rsidRDefault="00A87B1F" w:rsidP="00D16BE0">
      <w:pPr>
        <w:pStyle w:val="textbody"/>
      </w:pPr>
      <w:r>
        <w:t>Available light (the conceptual inverse of s</w:t>
      </w:r>
      <w:r w:rsidR="00D16BE0">
        <w:t>hade</w:t>
      </w:r>
      <w:r>
        <w:t>)</w:t>
      </w:r>
      <w:r w:rsidR="00D16BE0">
        <w:t xml:space="preserve"> calculations </w:t>
      </w:r>
      <w:r w:rsidR="00D43EAF">
        <w:t xml:space="preserve">uses cumulative </w:t>
      </w:r>
      <w:r w:rsidR="006727BE">
        <w:t>LAI to determine the amount shade</w:t>
      </w:r>
      <w:r w:rsidR="00D16BE0">
        <w:t xml:space="preserve">. </w:t>
      </w:r>
    </w:p>
    <w:p w14:paraId="50B72AA9" w14:textId="77777777" w:rsidR="00D16BE0" w:rsidRDefault="00D16BE0" w:rsidP="006F6491">
      <w:pPr>
        <w:pStyle w:val="Heading2"/>
        <w:tabs>
          <w:tab w:val="clear" w:pos="1836"/>
        </w:tabs>
        <w:ind w:left="1170" w:hanging="1170"/>
      </w:pPr>
      <w:bookmarkStart w:id="12" w:name="_Toc107481475"/>
      <w:r>
        <w:t>Cohort Reproduction – Disturbance Interactions</w:t>
      </w:r>
      <w:bookmarkEnd w:id="12"/>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3" w:name="_Toc107481476"/>
      <w:r>
        <w:t>Cohort Reproduction – Initial Biomass</w:t>
      </w:r>
      <w:bookmarkEnd w:id="13"/>
    </w:p>
    <w:p w14:paraId="029A8074" w14:textId="77777777" w:rsidR="00D16BE0" w:rsidRPr="00D16BE0" w:rsidRDefault="00D16BE0" w:rsidP="00D16BE0">
      <w:pPr>
        <w:pStyle w:val="textbody"/>
      </w:pPr>
      <w:r>
        <w:t>See the rules and algorithm outlined for Biomass Succession (v2).</w:t>
      </w:r>
    </w:p>
    <w:p w14:paraId="7C3E9DA1" w14:textId="7C2F1BCF" w:rsidR="009D6EDB" w:rsidRDefault="009D6EDB" w:rsidP="00D55315">
      <w:pPr>
        <w:pStyle w:val="Heading2"/>
        <w:tabs>
          <w:tab w:val="clear" w:pos="1836"/>
        </w:tabs>
        <w:ind w:left="1166" w:hanging="1166"/>
      </w:pPr>
      <w:bookmarkStart w:id="14" w:name="_Toc107481477"/>
      <w:r>
        <w:t>Cohort Senescence</w:t>
      </w:r>
      <w:bookmarkEnd w:id="14"/>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5" w:name="_Toc107481478"/>
      <w:r>
        <w:lastRenderedPageBreak/>
        <w:t>Major Releases</w:t>
      </w:r>
      <w:bookmarkEnd w:id="15"/>
    </w:p>
    <w:p w14:paraId="5070B494" w14:textId="75217E76" w:rsidR="001B4CD5" w:rsidRPr="00FC1729" w:rsidRDefault="001B4CD5" w:rsidP="00D55315">
      <w:pPr>
        <w:pStyle w:val="Heading3"/>
        <w:tabs>
          <w:tab w:val="clear" w:pos="3870"/>
        </w:tabs>
        <w:ind w:left="1166" w:hanging="1166"/>
      </w:pPr>
      <w:bookmarkStart w:id="16" w:name="_Toc107481479"/>
      <w:bookmarkStart w:id="17" w:name="_Toc357416398"/>
      <w:r w:rsidRPr="00FC1729">
        <w:t>Version 6.10 (</w:t>
      </w:r>
      <w:r w:rsidR="00FC1729" w:rsidRPr="00FC1729">
        <w:t>April</w:t>
      </w:r>
      <w:r w:rsidRPr="00FC1729">
        <w:t xml:space="preserve"> 2022)</w:t>
      </w:r>
      <w:bookmarkEnd w:id="16"/>
    </w:p>
    <w:p w14:paraId="7B39B367" w14:textId="14F398C8" w:rsidR="005720B7" w:rsidRPr="00FC1729" w:rsidRDefault="004806BD" w:rsidP="005720B7">
      <w:pPr>
        <w:pStyle w:val="textbody"/>
        <w:ind w:left="1166"/>
        <w:rPr>
          <w:lang w:eastAsia="ja-JP"/>
        </w:rPr>
      </w:pPr>
      <w:r w:rsidRPr="00FC1729">
        <w:rPr>
          <w:lang w:eastAsia="ja-JP"/>
        </w:rPr>
        <w:t xml:space="preserve">We added regeneration </w:t>
      </w:r>
      <w:r w:rsidR="00FC1729">
        <w:rPr>
          <w:lang w:eastAsia="ja-JP"/>
        </w:rPr>
        <w:t>that requires dead woody material (DWM, aka ‘nurse logs’)</w:t>
      </w:r>
      <w:r w:rsidRPr="00FC1729">
        <w:rPr>
          <w:lang w:eastAsia="ja-JP"/>
        </w:rPr>
        <w:t xml:space="preserve">. Tree species which can regenerate only on </w:t>
      </w:r>
      <w:r w:rsidR="00FC1729">
        <w:rPr>
          <w:lang w:eastAsia="ja-JP"/>
        </w:rPr>
        <w:t>DWM</w:t>
      </w:r>
      <w:r w:rsidRPr="00FC1729">
        <w:rPr>
          <w:lang w:eastAsia="ja-JP"/>
        </w:rPr>
        <w:t xml:space="preserve"> </w:t>
      </w:r>
      <w:r w:rsidRPr="00FC1729">
        <w:rPr>
          <w:rFonts w:hint="eastAsia"/>
          <w:lang w:eastAsia="ja-JP"/>
        </w:rPr>
        <w:t>(</w:t>
      </w:r>
      <w:r w:rsidR="00FC1729">
        <w:rPr>
          <w:lang w:eastAsia="ja-JP"/>
        </w:rPr>
        <w:t xml:space="preserve">DWM </w:t>
      </w:r>
      <w:r w:rsidRPr="00FC1729">
        <w:rPr>
          <w:lang w:eastAsia="ja-JP"/>
        </w:rPr>
        <w:t xml:space="preserve">dependent species) are invoked when an optional species parameter (‘Nlog_depend’) is present and one or more species are labeled as such. If you simulate only </w:t>
      </w:r>
      <w:r w:rsidR="00FC1729">
        <w:rPr>
          <w:lang w:eastAsia="ja-JP"/>
        </w:rPr>
        <w:t xml:space="preserve">DWM </w:t>
      </w:r>
      <w:r w:rsidRPr="00FC1729">
        <w:rPr>
          <w:lang w:eastAsia="ja-JP"/>
        </w:rPr>
        <w:t>independent species, you will get the same result as prior versions of NECN</w:t>
      </w:r>
      <w:r w:rsidR="004D0344" w:rsidRPr="00FC1729">
        <w:rPr>
          <w:lang w:eastAsia="ja-JP"/>
        </w:rPr>
        <w:t>.</w:t>
      </w:r>
      <w:r w:rsidR="00716672" w:rsidRPr="00FC1729">
        <w:rPr>
          <w:lang w:eastAsia="ja-JP"/>
        </w:rPr>
        <w:t xml:space="preserve"> See Hotta et al. (2021) for details.</w:t>
      </w:r>
    </w:p>
    <w:p w14:paraId="07A4DD9E" w14:textId="24B946FD" w:rsidR="005720B7" w:rsidRPr="00FC1729" w:rsidRDefault="004170CC" w:rsidP="005720B7">
      <w:pPr>
        <w:pStyle w:val="textbody"/>
        <w:numPr>
          <w:ilvl w:val="0"/>
          <w:numId w:val="43"/>
        </w:numPr>
        <w:rPr>
          <w:lang w:eastAsia="ja-JP"/>
        </w:rPr>
      </w:pPr>
      <w:r w:rsidRPr="00FC1729">
        <w:rPr>
          <w:lang w:eastAsia="ja-JP"/>
        </w:rPr>
        <w:t xml:space="preserve">The new species parameter, </w:t>
      </w:r>
      <w:r w:rsidRPr="00FC1729">
        <w:rPr>
          <w:rFonts w:hint="eastAsia"/>
          <w:i/>
          <w:iCs/>
          <w:lang w:eastAsia="ja-JP"/>
        </w:rPr>
        <w:t>Nlog</w:t>
      </w:r>
      <w:r w:rsidRPr="00FC1729">
        <w:rPr>
          <w:i/>
          <w:iCs/>
          <w:lang w:eastAsia="ja-JP"/>
        </w:rPr>
        <w:t>_depend</w:t>
      </w:r>
      <w:r w:rsidRPr="00FC1729">
        <w:rPr>
          <w:lang w:eastAsia="ja-JP"/>
        </w:rPr>
        <w:t>, identifies whether the species is dead woods dependent species or not.</w:t>
      </w:r>
    </w:p>
    <w:p w14:paraId="0E02ADC9" w14:textId="05453DDA" w:rsidR="005720B7" w:rsidRPr="00FC1729" w:rsidRDefault="00713F26" w:rsidP="005720B7">
      <w:pPr>
        <w:pStyle w:val="textbody"/>
        <w:numPr>
          <w:ilvl w:val="0"/>
          <w:numId w:val="43"/>
        </w:numPr>
        <w:rPr>
          <w:lang w:eastAsia="ja-JP"/>
        </w:rPr>
      </w:pPr>
      <w:r w:rsidRPr="00FC1729">
        <w:rPr>
          <w:rFonts w:hint="eastAsia"/>
          <w:lang w:eastAsia="ja-JP"/>
        </w:rPr>
        <w:t>T</w:t>
      </w:r>
      <w:r w:rsidRPr="00FC1729">
        <w:rPr>
          <w:lang w:eastAsia="ja-JP"/>
        </w:rPr>
        <w:t xml:space="preserve">he ratio of the area occupied by </w:t>
      </w:r>
      <w:r w:rsidR="00FC1729">
        <w:rPr>
          <w:lang w:eastAsia="ja-JP"/>
        </w:rPr>
        <w:t xml:space="preserve">DWM in a state of advanced decay </w:t>
      </w:r>
      <w:r w:rsidRPr="00FC1729">
        <w:rPr>
          <w:lang w:eastAsia="ja-JP"/>
        </w:rPr>
        <w:t>(decay classes 3, 4, and 5</w:t>
      </w:r>
      <w:r w:rsidR="00FC1729">
        <w:rPr>
          <w:lang w:eastAsia="ja-JP"/>
        </w:rPr>
        <w:t>; those that can be regarded as nurse logs</w:t>
      </w:r>
      <w:r w:rsidRPr="00FC1729">
        <w:rPr>
          <w:lang w:eastAsia="ja-JP"/>
        </w:rPr>
        <w:t xml:space="preserve">) is calculated. If light and environmental conditions </w:t>
      </w:r>
      <w:r w:rsidR="00FC1729">
        <w:rPr>
          <w:lang w:eastAsia="ja-JP"/>
        </w:rPr>
        <w:t xml:space="preserve">are favorable </w:t>
      </w:r>
      <w:r w:rsidRPr="00FC1729">
        <w:rPr>
          <w:lang w:eastAsia="ja-JP"/>
        </w:rPr>
        <w:t xml:space="preserve">and the ratio of the area occupied by </w:t>
      </w:r>
      <w:r w:rsidR="00FC1729">
        <w:rPr>
          <w:lang w:eastAsia="ja-JP"/>
        </w:rPr>
        <w:t xml:space="preserve">nurse </w:t>
      </w:r>
      <w:r w:rsidRPr="00FC1729">
        <w:rPr>
          <w:lang w:eastAsia="ja-JP"/>
        </w:rPr>
        <w:t xml:space="preserve">logs </w:t>
      </w:r>
      <w:r w:rsidR="004D0344" w:rsidRPr="00FC1729">
        <w:rPr>
          <w:lang w:eastAsia="ja-JP"/>
        </w:rPr>
        <w:t xml:space="preserve">is larger than the random number, </w:t>
      </w:r>
      <w:r w:rsidR="00FC1729">
        <w:rPr>
          <w:lang w:eastAsia="ja-JP"/>
        </w:rPr>
        <w:t xml:space="preserve">DWM </w:t>
      </w:r>
      <w:r w:rsidR="004D0344" w:rsidRPr="00FC1729">
        <w:rPr>
          <w:lang w:eastAsia="ja-JP"/>
        </w:rPr>
        <w:t>dependent species can establish.</w:t>
      </w:r>
    </w:p>
    <w:p w14:paraId="12B3CF6E" w14:textId="726BC40C" w:rsidR="004806BD" w:rsidRPr="00FC1729" w:rsidRDefault="009D51C2">
      <w:pPr>
        <w:pStyle w:val="textbody"/>
        <w:numPr>
          <w:ilvl w:val="0"/>
          <w:numId w:val="43"/>
        </w:numPr>
        <w:rPr>
          <w:lang w:eastAsia="ja-JP"/>
        </w:rPr>
      </w:pPr>
      <w:r w:rsidRPr="00FC1729">
        <w:rPr>
          <w:lang w:eastAsia="ja-JP"/>
        </w:rPr>
        <w:t>If you simulate g</w:t>
      </w:r>
      <w:r w:rsidR="004806BD" w:rsidRPr="00FC1729">
        <w:rPr>
          <w:lang w:eastAsia="ja-JP"/>
        </w:rPr>
        <w:t>rass</w:t>
      </w:r>
      <w:r w:rsidRPr="00FC1729">
        <w:rPr>
          <w:lang w:eastAsia="ja-JP"/>
        </w:rPr>
        <w:t xml:space="preserve"> species, the establish</w:t>
      </w:r>
      <w:r w:rsidR="00FC1729">
        <w:rPr>
          <w:lang w:eastAsia="ja-JP"/>
        </w:rPr>
        <w:t>ment</w:t>
      </w:r>
      <w:r w:rsidRPr="00FC1729">
        <w:rPr>
          <w:lang w:eastAsia="ja-JP"/>
        </w:rPr>
        <w:t xml:space="preserve"> of </w:t>
      </w:r>
      <w:r w:rsidR="00FC1729">
        <w:rPr>
          <w:lang w:eastAsia="ja-JP"/>
        </w:rPr>
        <w:t xml:space="preserve">DWM </w:t>
      </w:r>
      <w:r w:rsidRPr="00FC1729">
        <w:rPr>
          <w:lang w:eastAsia="ja-JP"/>
        </w:rPr>
        <w:t xml:space="preserve">dependent species is determined by following </w:t>
      </w:r>
      <w:r w:rsidR="00D017ED" w:rsidRPr="00FC1729">
        <w:rPr>
          <w:rFonts w:hint="eastAsia"/>
          <w:lang w:eastAsia="ja-JP"/>
        </w:rPr>
        <w:t>3</w:t>
      </w:r>
      <w:r w:rsidR="00D017ED" w:rsidRPr="00FC1729">
        <w:rPr>
          <w:lang w:eastAsia="ja-JP"/>
        </w:rPr>
        <w:t xml:space="preserve"> step</w:t>
      </w:r>
      <w:r w:rsidRPr="00FC1729">
        <w:rPr>
          <w:lang w:eastAsia="ja-JP"/>
        </w:rPr>
        <w:t>s</w:t>
      </w:r>
      <w:r w:rsidR="00D017ED" w:rsidRPr="00FC1729">
        <w:rPr>
          <w:lang w:eastAsia="ja-JP"/>
        </w:rPr>
        <w:t>.</w:t>
      </w:r>
    </w:p>
    <w:p w14:paraId="75B366CB" w14:textId="34FB9B1F" w:rsidR="00D017ED" w:rsidRPr="00FC1729" w:rsidRDefault="00D017ED" w:rsidP="00D017ED">
      <w:pPr>
        <w:pStyle w:val="textbody"/>
        <w:numPr>
          <w:ilvl w:val="1"/>
          <w:numId w:val="43"/>
        </w:numPr>
        <w:rPr>
          <w:lang w:eastAsia="ja-JP"/>
        </w:rPr>
      </w:pPr>
      <w:r w:rsidRPr="00FC1729">
        <w:rPr>
          <w:lang w:eastAsia="ja-JP"/>
        </w:rPr>
        <w:t>Can cohorts establish in forest floor with grass species?</w:t>
      </w:r>
    </w:p>
    <w:p w14:paraId="53965154" w14:textId="47A7FE80" w:rsidR="00D017ED" w:rsidRPr="00FC1729" w:rsidRDefault="00D017ED" w:rsidP="00D017ED">
      <w:pPr>
        <w:pStyle w:val="textbody"/>
        <w:numPr>
          <w:ilvl w:val="1"/>
          <w:numId w:val="43"/>
        </w:numPr>
        <w:rPr>
          <w:lang w:eastAsia="ja-JP"/>
        </w:rPr>
      </w:pPr>
      <w:r w:rsidRPr="00FC1729">
        <w:rPr>
          <w:lang w:eastAsia="ja-JP"/>
        </w:rPr>
        <w:t>When the site ShadeClass is higher than the optimal ShadeClass of each species, is there sufficient light on the forest floor above the grass layer?</w:t>
      </w:r>
    </w:p>
    <w:p w14:paraId="12DB4BDF" w14:textId="62C8A053" w:rsidR="00D017ED" w:rsidRPr="00FC1729" w:rsidRDefault="00D017ED" w:rsidP="00D017ED">
      <w:pPr>
        <w:pStyle w:val="textbody"/>
        <w:numPr>
          <w:ilvl w:val="1"/>
          <w:numId w:val="43"/>
        </w:numPr>
        <w:rPr>
          <w:lang w:eastAsia="ja-JP"/>
        </w:rPr>
      </w:pPr>
      <w:r w:rsidRPr="00FC1729">
        <w:rPr>
          <w:lang w:eastAsia="ja-JP"/>
        </w:rPr>
        <w:t xml:space="preserve">Is there a sufficient amount of downed logs? (determination based on </w:t>
      </w:r>
      <w:r w:rsidR="00856A14" w:rsidRPr="00FC1729">
        <w:rPr>
          <w:lang w:eastAsia="ja-JP"/>
        </w:rPr>
        <w:t>the area occupied by well decayed downed logs</w:t>
      </w:r>
      <w:r w:rsidRPr="00FC1729">
        <w:rPr>
          <w:lang w:eastAsia="ja-JP"/>
        </w:rPr>
        <w:t>)</w:t>
      </w:r>
    </w:p>
    <w:p w14:paraId="4DA285EC" w14:textId="36B7F970" w:rsidR="00D017ED" w:rsidRPr="00FC1729" w:rsidRDefault="00D017ED" w:rsidP="00DA1A12">
      <w:pPr>
        <w:pStyle w:val="textbody"/>
        <w:ind w:left="1586"/>
        <w:rPr>
          <w:lang w:eastAsia="ja-JP"/>
        </w:rPr>
      </w:pPr>
      <w:r w:rsidRPr="00FC1729">
        <w:rPr>
          <w:rFonts w:hint="eastAsia"/>
          <w:lang w:eastAsia="ja-JP"/>
        </w:rPr>
        <w:t>I</w:t>
      </w:r>
      <w:r w:rsidRPr="00FC1729">
        <w:rPr>
          <w:lang w:eastAsia="ja-JP"/>
        </w:rPr>
        <w:t xml:space="preserve">f </w:t>
      </w:r>
      <w:r w:rsidR="00550C87" w:rsidRPr="00FC1729">
        <w:rPr>
          <w:lang w:eastAsia="ja-JP"/>
        </w:rPr>
        <w:t xml:space="preserve">step </w:t>
      </w:r>
      <w:r w:rsidRPr="00FC1729">
        <w:rPr>
          <w:lang w:eastAsia="ja-JP"/>
        </w:rPr>
        <w:t xml:space="preserve">(A) is TRUE, cohorts establish on the forest floor. If cohorts cannot establish in </w:t>
      </w:r>
      <w:r w:rsidR="00550C87" w:rsidRPr="00FC1729">
        <w:rPr>
          <w:lang w:eastAsia="ja-JP"/>
        </w:rPr>
        <w:t>step</w:t>
      </w:r>
      <w:r w:rsidRPr="00FC1729">
        <w:rPr>
          <w:lang w:eastAsia="ja-JP"/>
        </w:rPr>
        <w:t xml:space="preserve"> (A) and the shade class of the site is darker than the most suitable shade class for the species, the model checks whether the cohorts can establish if they are not shaded by grasses. If </w:t>
      </w:r>
      <w:r w:rsidR="00550C87" w:rsidRPr="00FC1729">
        <w:rPr>
          <w:lang w:eastAsia="ja-JP"/>
        </w:rPr>
        <w:t xml:space="preserve">step </w:t>
      </w:r>
      <w:r w:rsidRPr="00FC1729">
        <w:rPr>
          <w:lang w:eastAsia="ja-JP"/>
        </w:rPr>
        <w:t xml:space="preserve">(B) is FALSE, cohorts cannot establish. If </w:t>
      </w:r>
      <w:r w:rsidR="00550C87" w:rsidRPr="00FC1729">
        <w:rPr>
          <w:lang w:eastAsia="ja-JP"/>
        </w:rPr>
        <w:t xml:space="preserve">step </w:t>
      </w:r>
      <w:r w:rsidRPr="00FC1729">
        <w:rPr>
          <w:lang w:eastAsia="ja-JP"/>
        </w:rPr>
        <w:t>(B) is TRUE, cohorts can establish if there are sufficient amounts of w</w:t>
      </w:r>
      <w:r w:rsidR="009D51C2" w:rsidRPr="00FC1729">
        <w:rPr>
          <w:lang w:eastAsia="ja-JP"/>
        </w:rPr>
        <w:t xml:space="preserve">ell decayed </w:t>
      </w:r>
      <w:r w:rsidRPr="00FC1729">
        <w:rPr>
          <w:lang w:eastAsia="ja-JP"/>
        </w:rPr>
        <w:t>downed logs</w:t>
      </w:r>
      <w:r w:rsidR="009D51C2" w:rsidRPr="00FC1729">
        <w:rPr>
          <w:lang w:eastAsia="ja-JP"/>
        </w:rPr>
        <w:t xml:space="preserve"> in </w:t>
      </w:r>
      <w:r w:rsidR="00550C87" w:rsidRPr="00FC1729">
        <w:rPr>
          <w:lang w:eastAsia="ja-JP"/>
        </w:rPr>
        <w:t>step</w:t>
      </w:r>
      <w:r w:rsidR="009D51C2" w:rsidRPr="00FC1729">
        <w:rPr>
          <w:lang w:eastAsia="ja-JP"/>
        </w:rPr>
        <w:t xml:space="preserve"> (C)</w:t>
      </w:r>
      <w:r w:rsidRPr="00FC1729">
        <w:rPr>
          <w:lang w:eastAsia="ja-JP"/>
        </w:rPr>
        <w:t>.</w:t>
      </w:r>
    </w:p>
    <w:p w14:paraId="19D9C3BB" w14:textId="45AF2E43" w:rsidR="000D1428" w:rsidRPr="005720B7" w:rsidRDefault="000D1428" w:rsidP="00DA1A12">
      <w:pPr>
        <w:pStyle w:val="textbody"/>
        <w:ind w:left="1166"/>
        <w:rPr>
          <w:lang w:eastAsia="ja-JP"/>
        </w:rPr>
      </w:pPr>
      <w:r w:rsidRPr="00FC1729">
        <w:rPr>
          <w:rFonts w:hint="eastAsia"/>
          <w:lang w:eastAsia="ja-JP"/>
        </w:rPr>
        <w:t>A</w:t>
      </w:r>
      <w:r w:rsidRPr="00FC1729">
        <w:rPr>
          <w:lang w:eastAsia="ja-JP"/>
        </w:rPr>
        <w:t xml:space="preserve">dditionally, we modified the calculation of the initial decay value of </w:t>
      </w:r>
      <w:r w:rsidR="00FC1729">
        <w:rPr>
          <w:lang w:eastAsia="ja-JP"/>
        </w:rPr>
        <w:t>DWM</w:t>
      </w:r>
      <w:r w:rsidRPr="00FC1729">
        <w:rPr>
          <w:lang w:eastAsia="ja-JP"/>
        </w:rPr>
        <w:t>. The initial decay value is now the mean value of wood decay rate of all woody plants.</w:t>
      </w:r>
    </w:p>
    <w:p w14:paraId="1506E2E9" w14:textId="2E1966D0" w:rsidR="008E0D72" w:rsidRDefault="008E0D72" w:rsidP="00D55315">
      <w:pPr>
        <w:pStyle w:val="Heading3"/>
        <w:tabs>
          <w:tab w:val="clear" w:pos="3870"/>
        </w:tabs>
        <w:ind w:left="1166" w:hanging="1166"/>
        <w:rPr>
          <w:lang w:eastAsia="ja-JP"/>
        </w:rPr>
      </w:pPr>
      <w:bookmarkStart w:id="18" w:name="_Toc107481480"/>
      <w:r>
        <w:rPr>
          <w:rFonts w:hint="eastAsia"/>
          <w:lang w:eastAsia="ja-JP"/>
        </w:rPr>
        <w:t xml:space="preserve">Version 6.8 </w:t>
      </w:r>
      <w:r w:rsidR="00FC1729">
        <w:rPr>
          <w:lang w:eastAsia="ja-JP"/>
        </w:rPr>
        <w:t xml:space="preserve">and 6.9 </w:t>
      </w:r>
      <w:r>
        <w:rPr>
          <w:rFonts w:hint="eastAsia"/>
          <w:lang w:eastAsia="ja-JP"/>
        </w:rPr>
        <w:t>(</w:t>
      </w:r>
      <w:r w:rsidR="005F3A88">
        <w:rPr>
          <w:rFonts w:hint="eastAsia"/>
          <w:lang w:eastAsia="ja-JP"/>
        </w:rPr>
        <w:t xml:space="preserve">January </w:t>
      </w:r>
      <w:r>
        <w:rPr>
          <w:rFonts w:hint="eastAsia"/>
          <w:lang w:eastAsia="ja-JP"/>
        </w:rPr>
        <w:t>202</w:t>
      </w:r>
      <w:r w:rsidR="005F3A88">
        <w:rPr>
          <w:rFonts w:hint="eastAsia"/>
          <w:lang w:eastAsia="ja-JP"/>
        </w:rPr>
        <w:t>2</w:t>
      </w:r>
      <w:r>
        <w:rPr>
          <w:rFonts w:hint="eastAsia"/>
          <w:lang w:eastAsia="ja-JP"/>
        </w:rPr>
        <w:t>)</w:t>
      </w:r>
      <w:bookmarkEnd w:id="18"/>
    </w:p>
    <w:p w14:paraId="12784B50" w14:textId="0472ACE7" w:rsidR="008E0D72" w:rsidRPr="005002FB" w:rsidRDefault="008E0D72" w:rsidP="008E0D72">
      <w:pPr>
        <w:pStyle w:val="textbody"/>
        <w:ind w:left="1170"/>
        <w:rPr>
          <w:lang w:eastAsia="ja-JP"/>
        </w:rPr>
      </w:pPr>
      <w:r>
        <w:rPr>
          <w:rFonts w:hint="eastAsia"/>
          <w:lang w:eastAsia="ja-JP"/>
        </w:rPr>
        <w:t>The climate library was updated to v4.</w:t>
      </w:r>
      <w:r w:rsidR="003B6BED">
        <w:rPr>
          <w:rFonts w:hint="eastAsia"/>
          <w:lang w:eastAsia="ja-JP"/>
        </w:rPr>
        <w:t>3</w:t>
      </w:r>
      <w:r>
        <w:rPr>
          <w:rFonts w:hint="eastAsia"/>
          <w:lang w:eastAsia="ja-JP"/>
        </w:rPr>
        <w:t>.</w:t>
      </w:r>
    </w:p>
    <w:p w14:paraId="403AA1FB" w14:textId="59B0F4D0" w:rsidR="008E0D72" w:rsidRPr="008E0D72" w:rsidRDefault="008E0D72" w:rsidP="008E0D72">
      <w:pPr>
        <w:pStyle w:val="textbody"/>
        <w:rPr>
          <w:b/>
          <w:lang w:eastAsia="ja-JP"/>
        </w:rPr>
      </w:pPr>
      <w:r>
        <w:rPr>
          <w:rFonts w:hint="eastAsia"/>
          <w:lang w:eastAsia="ja-JP"/>
        </w:rPr>
        <w:t xml:space="preserve">A new optional parameter, GrowthLAI was added to the Species table; this allows the user to override the previous default value of 0.47.  We also added an optional Minimum LAI to the functional group table allowing users to override the previous default of 0.10.  </w:t>
      </w:r>
      <w:r w:rsidR="003B6BED">
        <w:rPr>
          <w:rFonts w:hint="eastAsia"/>
          <w:b/>
          <w:lang w:eastAsia="ja-JP"/>
        </w:rPr>
        <w:t xml:space="preserve">Both Species and </w:t>
      </w:r>
      <w:r w:rsidRPr="008E0D72">
        <w:rPr>
          <w:rFonts w:hint="eastAsia"/>
          <w:b/>
          <w:lang w:eastAsia="ja-JP"/>
        </w:rPr>
        <w:t xml:space="preserve">Functional </w:t>
      </w:r>
      <w:r w:rsidR="003B6BED">
        <w:rPr>
          <w:rFonts w:hint="eastAsia"/>
          <w:b/>
          <w:lang w:eastAsia="ja-JP"/>
        </w:rPr>
        <w:t>G</w:t>
      </w:r>
      <w:r w:rsidRPr="008E0D72">
        <w:rPr>
          <w:rFonts w:hint="eastAsia"/>
          <w:b/>
          <w:lang w:eastAsia="ja-JP"/>
        </w:rPr>
        <w:t>roup parameters now require input as a CSV file.</w:t>
      </w:r>
    </w:p>
    <w:p w14:paraId="02702305" w14:textId="0F57EE35" w:rsidR="004A343E" w:rsidRDefault="004A343E" w:rsidP="00D55315">
      <w:pPr>
        <w:pStyle w:val="Heading3"/>
        <w:tabs>
          <w:tab w:val="clear" w:pos="3870"/>
        </w:tabs>
        <w:ind w:left="1166" w:hanging="1166"/>
        <w:rPr>
          <w:lang w:eastAsia="ja-JP"/>
        </w:rPr>
      </w:pPr>
      <w:bookmarkStart w:id="19" w:name="_Toc107481481"/>
      <w:r>
        <w:rPr>
          <w:rFonts w:hint="eastAsia"/>
          <w:lang w:eastAsia="ja-JP"/>
        </w:rPr>
        <w:lastRenderedPageBreak/>
        <w:t>Version 6.</w:t>
      </w:r>
      <w:r w:rsidR="000135DD">
        <w:rPr>
          <w:rFonts w:hint="eastAsia"/>
          <w:lang w:eastAsia="ja-JP"/>
        </w:rPr>
        <w:t>7</w:t>
      </w:r>
      <w:r>
        <w:rPr>
          <w:rFonts w:hint="eastAsia"/>
          <w:lang w:eastAsia="ja-JP"/>
        </w:rPr>
        <w:t xml:space="preserve"> (</w:t>
      </w:r>
      <w:r w:rsidR="000135DD">
        <w:rPr>
          <w:rFonts w:hint="eastAsia"/>
          <w:lang w:eastAsia="ja-JP"/>
        </w:rPr>
        <w:t>May</w:t>
      </w:r>
      <w:r>
        <w:rPr>
          <w:rFonts w:hint="eastAsia"/>
          <w:lang w:eastAsia="ja-JP"/>
        </w:rPr>
        <w:t xml:space="preserve"> 2021)</w:t>
      </w:r>
      <w:bookmarkEnd w:id="19"/>
    </w:p>
    <w:p w14:paraId="04CD1AE0" w14:textId="58B73CFF" w:rsidR="004A343E" w:rsidRPr="005002FB" w:rsidRDefault="005002FB" w:rsidP="004A343E">
      <w:pPr>
        <w:pStyle w:val="textbody"/>
        <w:rPr>
          <w:lang w:eastAsia="ja-JP"/>
        </w:rPr>
      </w:pPr>
      <w:r w:rsidRPr="005002FB">
        <w:rPr>
          <w:rFonts w:hint="eastAsia"/>
          <w:lang w:eastAsia="ja-JP"/>
        </w:rPr>
        <w:t xml:space="preserve">We added a </w:t>
      </w:r>
      <w:r w:rsidR="00FE0C3A">
        <w:rPr>
          <w:rFonts w:hint="eastAsia"/>
          <w:lang w:eastAsia="ja-JP"/>
        </w:rPr>
        <w:t xml:space="preserve">new types of species:  Grass.  </w:t>
      </w:r>
      <w:bookmarkStart w:id="20" w:name="_Hlk96081557"/>
      <w:r w:rsidR="00FE0C3A">
        <w:rPr>
          <w:rFonts w:hint="eastAsia"/>
          <w:lang w:eastAsia="ja-JP"/>
        </w:rPr>
        <w:t>Grasses are invoked when an optional species parameter (</w:t>
      </w:r>
      <w:r w:rsidR="00FE0C3A">
        <w:rPr>
          <w:rFonts w:hint="eastAsia"/>
          <w:lang w:eastAsia="ja-JP"/>
        </w:rPr>
        <w:t>‘</w:t>
      </w:r>
      <w:r w:rsidR="00FE0C3A">
        <w:rPr>
          <w:rFonts w:hint="eastAsia"/>
          <w:lang w:eastAsia="ja-JP"/>
        </w:rPr>
        <w:t>Grass</w:t>
      </w:r>
      <w:r w:rsidR="00FE0C3A">
        <w:rPr>
          <w:rFonts w:hint="eastAsia"/>
          <w:lang w:eastAsia="ja-JP"/>
        </w:rPr>
        <w:t>’</w:t>
      </w:r>
      <w:r w:rsidR="00FE0C3A">
        <w:rPr>
          <w:rFonts w:hint="eastAsia"/>
          <w:lang w:eastAsia="ja-JP"/>
        </w:rPr>
        <w:t>) is present and one or more species are labeled as such.</w:t>
      </w:r>
      <w:bookmarkEnd w:id="20"/>
      <w:r w:rsidR="00FE0C3A">
        <w:rPr>
          <w:rFonts w:hint="eastAsia"/>
          <w:lang w:eastAsia="ja-JP"/>
        </w:rPr>
        <w:t xml:space="preserve">  </w:t>
      </w:r>
      <w:r w:rsidR="00693BF9">
        <w:rPr>
          <w:rFonts w:hint="eastAsia"/>
          <w:lang w:eastAsia="ja-JP"/>
        </w:rPr>
        <w:t>If grasses are present, we added a competitive</w:t>
      </w:r>
      <w:r w:rsidRPr="005002FB">
        <w:rPr>
          <w:rFonts w:hint="eastAsia"/>
          <w:lang w:eastAsia="ja-JP"/>
        </w:rPr>
        <w:t xml:space="preserve"> relationship between grass and woody plants. If you simulate only woody plants, you will get the same result as </w:t>
      </w:r>
      <w:r w:rsidR="00693BF9">
        <w:rPr>
          <w:rFonts w:hint="eastAsia"/>
          <w:lang w:eastAsia="ja-JP"/>
        </w:rPr>
        <w:t>prior versions of NECN</w:t>
      </w:r>
      <w:r w:rsidRPr="005002FB">
        <w:rPr>
          <w:rFonts w:hint="eastAsia"/>
          <w:lang w:eastAsia="ja-JP"/>
        </w:rPr>
        <w:t>.</w:t>
      </w:r>
    </w:p>
    <w:p w14:paraId="421E00CE" w14:textId="0AAFD49E" w:rsidR="004A343E" w:rsidRPr="005002FB" w:rsidRDefault="005002FB" w:rsidP="004A343E">
      <w:pPr>
        <w:pStyle w:val="textbody"/>
        <w:numPr>
          <w:ilvl w:val="0"/>
          <w:numId w:val="19"/>
        </w:numPr>
        <w:rPr>
          <w:lang w:eastAsia="ja-JP"/>
        </w:rPr>
      </w:pPr>
      <w:r>
        <w:rPr>
          <w:rFonts w:hint="eastAsia"/>
          <w:lang w:eastAsia="ja-JP"/>
        </w:rPr>
        <w:t xml:space="preserve">The new species parameter, </w:t>
      </w:r>
      <w:r w:rsidRPr="001236AE">
        <w:rPr>
          <w:rFonts w:hint="eastAsia"/>
          <w:i/>
          <w:iCs/>
          <w:lang w:eastAsia="ja-JP"/>
        </w:rPr>
        <w:t>Grass</w:t>
      </w:r>
      <w:r>
        <w:rPr>
          <w:rFonts w:hint="eastAsia"/>
          <w:lang w:eastAsia="ja-JP"/>
        </w:rPr>
        <w:t>, identifies whether the species is grasses or woody plants.</w:t>
      </w:r>
    </w:p>
    <w:p w14:paraId="50A8974B" w14:textId="4F159401" w:rsidR="004A343E" w:rsidRPr="005002FB" w:rsidRDefault="005002FB" w:rsidP="004A343E">
      <w:pPr>
        <w:pStyle w:val="textbody"/>
        <w:numPr>
          <w:ilvl w:val="0"/>
          <w:numId w:val="19"/>
        </w:numPr>
        <w:rPr>
          <w:lang w:eastAsia="ja-JP"/>
        </w:rPr>
      </w:pPr>
      <w:r>
        <w:rPr>
          <w:rFonts w:hint="eastAsia"/>
          <w:lang w:eastAsia="ja-JP"/>
        </w:rPr>
        <w:t xml:space="preserve">New cohorts </w:t>
      </w:r>
      <w:r w:rsidR="000135DD">
        <w:rPr>
          <w:rFonts w:hint="eastAsia"/>
          <w:lang w:eastAsia="ja-JP"/>
        </w:rPr>
        <w:t xml:space="preserve">can be limited by </w:t>
      </w:r>
      <w:r>
        <w:rPr>
          <w:rFonts w:hint="eastAsia"/>
          <w:lang w:eastAsia="ja-JP"/>
        </w:rPr>
        <w:t xml:space="preserve">shade </w:t>
      </w:r>
      <w:r w:rsidR="000135DD">
        <w:rPr>
          <w:rFonts w:hint="eastAsia"/>
          <w:lang w:eastAsia="ja-JP"/>
        </w:rPr>
        <w:t xml:space="preserve">from </w:t>
      </w:r>
      <w:r>
        <w:rPr>
          <w:rFonts w:hint="eastAsia"/>
          <w:lang w:eastAsia="ja-JP"/>
        </w:rPr>
        <w:t xml:space="preserve">both grass species </w:t>
      </w:r>
      <w:r w:rsidR="000135DD">
        <w:rPr>
          <w:rFonts w:hint="eastAsia"/>
          <w:lang w:eastAsia="ja-JP"/>
        </w:rPr>
        <w:t xml:space="preserve">(if present) </w:t>
      </w:r>
      <w:r>
        <w:rPr>
          <w:rFonts w:hint="eastAsia"/>
          <w:lang w:eastAsia="ja-JP"/>
        </w:rPr>
        <w:t>and woody species cohorts.</w:t>
      </w:r>
    </w:p>
    <w:p w14:paraId="7A50A221" w14:textId="208E6885" w:rsidR="004A343E" w:rsidRDefault="000135DD" w:rsidP="001236AE">
      <w:pPr>
        <w:pStyle w:val="textbody"/>
        <w:numPr>
          <w:ilvl w:val="0"/>
          <w:numId w:val="19"/>
        </w:numPr>
        <w:rPr>
          <w:lang w:eastAsia="ja-JP"/>
        </w:rPr>
      </w:pPr>
      <w:r>
        <w:rPr>
          <w:rFonts w:hint="eastAsia"/>
          <w:lang w:eastAsia="ja-JP"/>
        </w:rPr>
        <w:t xml:space="preserve">If grass species are present, </w:t>
      </w:r>
      <w:r w:rsidR="005002FB">
        <w:rPr>
          <w:rFonts w:hint="eastAsia"/>
          <w:lang w:eastAsia="ja-JP"/>
        </w:rPr>
        <w:t xml:space="preserve">the </w:t>
      </w:r>
      <w:r w:rsidR="001236AE">
        <w:rPr>
          <w:rFonts w:hint="eastAsia"/>
          <w:lang w:eastAsia="ja-JP"/>
        </w:rPr>
        <w:t xml:space="preserve">algorithm of </w:t>
      </w:r>
      <w:r w:rsidR="005002FB">
        <w:rPr>
          <w:rFonts w:hint="eastAsia"/>
          <w:lang w:eastAsia="ja-JP"/>
        </w:rPr>
        <w:t xml:space="preserve">NPP limiting factor </w:t>
      </w:r>
      <w:r w:rsidR="001236AE">
        <w:rPr>
          <w:rFonts w:hint="eastAsia"/>
          <w:lang w:eastAsia="ja-JP"/>
        </w:rPr>
        <w:t>(</w:t>
      </w:r>
      <w:r w:rsidR="004A343E" w:rsidRPr="001236AE">
        <w:rPr>
          <w:rFonts w:hint="eastAsia"/>
          <w:i/>
          <w:iCs/>
          <w:lang w:eastAsia="ja-JP"/>
        </w:rPr>
        <w:t>calculate_LAI_Competition</w:t>
      </w:r>
      <w:r w:rsidR="001236AE">
        <w:rPr>
          <w:rFonts w:hint="eastAsia"/>
          <w:lang w:eastAsia="ja-JP"/>
        </w:rPr>
        <w:t>)</w:t>
      </w:r>
      <w:r>
        <w:rPr>
          <w:rFonts w:hint="eastAsia"/>
          <w:lang w:eastAsia="ja-JP"/>
        </w:rPr>
        <w:t xml:space="preserve"> is altered:</w:t>
      </w:r>
      <w:r w:rsidR="001236AE">
        <w:rPr>
          <w:rFonts w:hint="eastAsia"/>
          <w:lang w:eastAsia="ja-JP"/>
        </w:rPr>
        <w:t xml:space="preserve"> </w:t>
      </w:r>
      <w:r w:rsidR="008E6048" w:rsidRPr="008E6048">
        <w:rPr>
          <w:rFonts w:hint="eastAsia"/>
          <w:lang w:eastAsia="ja-JP"/>
        </w:rPr>
        <w:t>First, the NPP of the newly established Juvenile will be limited by both 1) older aged woody species cohorts and 2) grass species cohorts on the site. If AGB of the Juvenile cohort exceeds the total AGB of grass species on the site, the NPP of the Juvenile will be limited by only 1) the older aged woody cohorts.</w:t>
      </w:r>
    </w:p>
    <w:p w14:paraId="5C46D7E7" w14:textId="0B69ABC5" w:rsidR="000135DD" w:rsidRPr="005002FB" w:rsidRDefault="000135DD" w:rsidP="000135DD">
      <w:pPr>
        <w:pStyle w:val="textbody"/>
        <w:ind w:left="1170"/>
        <w:rPr>
          <w:lang w:eastAsia="ja-JP"/>
        </w:rPr>
      </w:pPr>
      <w:r>
        <w:rPr>
          <w:rFonts w:hint="eastAsia"/>
          <w:lang w:eastAsia="ja-JP"/>
        </w:rPr>
        <w:t>In addition, the climate library was updated to v4.2.</w:t>
      </w:r>
    </w:p>
    <w:p w14:paraId="43D8CE38" w14:textId="1B2D2B40" w:rsidR="00040BA0" w:rsidRDefault="00040BA0" w:rsidP="00D55315">
      <w:pPr>
        <w:pStyle w:val="Heading3"/>
        <w:tabs>
          <w:tab w:val="clear" w:pos="3870"/>
        </w:tabs>
        <w:ind w:left="1166" w:hanging="1166"/>
        <w:rPr>
          <w:lang w:eastAsia="ja-JP"/>
        </w:rPr>
      </w:pPr>
      <w:bookmarkStart w:id="21" w:name="_Toc107481482"/>
      <w:r>
        <w:rPr>
          <w:rFonts w:hint="eastAsia"/>
          <w:lang w:eastAsia="ja-JP"/>
        </w:rPr>
        <w:t>Version 6.6 (</w:t>
      </w:r>
      <w:r w:rsidR="008C76EA">
        <w:rPr>
          <w:rFonts w:hint="eastAsia"/>
          <w:lang w:eastAsia="ja-JP"/>
        </w:rPr>
        <w:t>February</w:t>
      </w:r>
      <w:r>
        <w:rPr>
          <w:rFonts w:hint="eastAsia"/>
          <w:lang w:eastAsia="ja-JP"/>
        </w:rPr>
        <w:t xml:space="preserve"> 202</w:t>
      </w:r>
      <w:r w:rsidR="008C76EA">
        <w:rPr>
          <w:rFonts w:hint="eastAsia"/>
          <w:lang w:eastAsia="ja-JP"/>
        </w:rPr>
        <w:t>1</w:t>
      </w:r>
      <w:r>
        <w:rPr>
          <w:rFonts w:hint="eastAsia"/>
          <w:lang w:eastAsia="ja-JP"/>
        </w:rPr>
        <w:t>)</w:t>
      </w:r>
      <w:bookmarkEnd w:id="21"/>
    </w:p>
    <w:p w14:paraId="2ED008D2" w14:textId="09699A6A" w:rsidR="007669D9" w:rsidRDefault="007669D9" w:rsidP="008C76EA">
      <w:pPr>
        <w:pStyle w:val="textbody"/>
        <w:rPr>
          <w:lang w:eastAsia="ja-JP"/>
        </w:rPr>
      </w:pPr>
      <w:r>
        <w:rPr>
          <w:rFonts w:hint="eastAsia"/>
          <w:lang w:eastAsia="ja-JP"/>
        </w:rPr>
        <w:t>We made modest changes to inputs and functionality:</w:t>
      </w:r>
    </w:p>
    <w:p w14:paraId="4360876C" w14:textId="32DAD9FD" w:rsidR="008C76EA" w:rsidRDefault="008C76EA" w:rsidP="007669D9">
      <w:pPr>
        <w:pStyle w:val="textbody"/>
        <w:numPr>
          <w:ilvl w:val="0"/>
          <w:numId w:val="18"/>
        </w:numPr>
        <w:rPr>
          <w:lang w:eastAsia="ja-JP"/>
        </w:rPr>
      </w:pPr>
      <w:r>
        <w:rPr>
          <w:rFonts w:hint="eastAsia"/>
          <w:lang w:eastAsia="ja-JP"/>
        </w:rPr>
        <w:t>The Species and Functional Group tables can now be read in as a CSV file (instructions below).  The older style of text inputs will be maintained until v7.0.</w:t>
      </w:r>
    </w:p>
    <w:p w14:paraId="414E7B10" w14:textId="7713987F" w:rsidR="008C76EA" w:rsidRDefault="008C76EA" w:rsidP="007669D9">
      <w:pPr>
        <w:pStyle w:val="textbody"/>
        <w:numPr>
          <w:ilvl w:val="0"/>
          <w:numId w:val="18"/>
        </w:numPr>
        <w:rPr>
          <w:lang w:eastAsia="ja-JP"/>
        </w:rPr>
      </w:pPr>
      <w:r>
        <w:rPr>
          <w:rFonts w:hint="eastAsia"/>
          <w:lang w:eastAsia="ja-JP"/>
        </w:rPr>
        <w:t>Leaf structure material now uses a base decay rate equal to the DecayRateSurf rate set by the user (see below).</w:t>
      </w:r>
    </w:p>
    <w:p w14:paraId="12BC0CF7" w14:textId="77777777" w:rsidR="007669D9" w:rsidRDefault="007669D9" w:rsidP="007669D9">
      <w:pPr>
        <w:pStyle w:val="textbody"/>
        <w:numPr>
          <w:ilvl w:val="0"/>
          <w:numId w:val="18"/>
        </w:numPr>
        <w:rPr>
          <w:lang w:eastAsia="ja-JP"/>
        </w:rPr>
      </w:pPr>
      <w:r>
        <w:rPr>
          <w:rFonts w:hint="eastAsia"/>
          <w:lang w:eastAsia="ja-JP"/>
        </w:rPr>
        <w:t xml:space="preserve">We added competition for light via LAI.  </w:t>
      </w:r>
    </w:p>
    <w:p w14:paraId="04670499" w14:textId="5E44DC15" w:rsidR="007669D9" w:rsidRDefault="007669D9" w:rsidP="007669D9">
      <w:pPr>
        <w:pStyle w:val="textbody"/>
        <w:ind w:firstLine="288"/>
        <w:rPr>
          <w:lang w:eastAsia="ja-JP"/>
        </w:rPr>
      </w:pPr>
      <w:r>
        <w:rPr>
          <w:rFonts w:hint="eastAsia"/>
          <w:lang w:eastAsia="ja-JP"/>
        </w:rPr>
        <w:t xml:space="preserve">Light Competition = </w:t>
      </w:r>
      <w:r w:rsidRPr="007669D9">
        <w:rPr>
          <w:rFonts w:hint="eastAsia"/>
          <w:lang w:eastAsia="ja-JP"/>
        </w:rPr>
        <w:t>Math.Exp(-0.14 * monthly_cumulative_LAI)</w:t>
      </w:r>
    </w:p>
    <w:p w14:paraId="4F57503E" w14:textId="6027D937" w:rsidR="008C76EA" w:rsidRDefault="008C76EA" w:rsidP="00040BA0">
      <w:pPr>
        <w:pStyle w:val="textbody"/>
        <w:rPr>
          <w:lang w:eastAsia="ja-JP"/>
        </w:rPr>
      </w:pPr>
      <w:r>
        <w:rPr>
          <w:rFonts w:hint="eastAsia"/>
          <w:lang w:eastAsia="ja-JP"/>
        </w:rPr>
        <w:t>Finally, w</w:t>
      </w:r>
      <w:r w:rsidR="00040BA0">
        <w:rPr>
          <w:rFonts w:hint="eastAsia"/>
          <w:lang w:eastAsia="ja-JP"/>
        </w:rPr>
        <w:t xml:space="preserve">e </w:t>
      </w:r>
      <w:r>
        <w:rPr>
          <w:rFonts w:hint="eastAsia"/>
          <w:lang w:eastAsia="ja-JP"/>
        </w:rPr>
        <w:t xml:space="preserve">created an optional </w:t>
      </w:r>
      <w:r w:rsidR="00040BA0">
        <w:rPr>
          <w:rFonts w:hint="eastAsia"/>
          <w:lang w:eastAsia="ja-JP"/>
        </w:rPr>
        <w:t xml:space="preserve">soil water model </w:t>
      </w:r>
      <w:r>
        <w:rPr>
          <w:rFonts w:hint="eastAsia"/>
          <w:lang w:eastAsia="ja-JP"/>
        </w:rPr>
        <w:t>with these modifications (see Version_Henne_SoilWater, below):</w:t>
      </w:r>
    </w:p>
    <w:p w14:paraId="66253FC5" w14:textId="7CBAF139" w:rsidR="00040BA0" w:rsidRDefault="007669D9" w:rsidP="007669D9">
      <w:pPr>
        <w:pStyle w:val="textbody"/>
        <w:ind w:left="1170"/>
        <w:rPr>
          <w:lang w:eastAsia="ja-JP"/>
        </w:rPr>
      </w:pPr>
      <w:r>
        <w:rPr>
          <w:rFonts w:hint="eastAsia"/>
          <w:lang w:eastAsia="ja-JP"/>
        </w:rPr>
        <w:t>1.</w:t>
      </w:r>
      <w:r>
        <w:rPr>
          <w:rFonts w:hint="eastAsia"/>
          <w:lang w:eastAsia="ja-JP"/>
        </w:rPr>
        <w:tab/>
      </w:r>
      <w:r w:rsidR="00040BA0">
        <w:rPr>
          <w:rFonts w:hint="eastAsia"/>
          <w:lang w:eastAsia="ja-JP"/>
        </w:rPr>
        <w:t xml:space="preserve">Snow melt and precipitation are now tracked as a separate pool before being added to the soil.  This allows water lost to interception and evaporation from litter to be removed from this pool before being added to the soil and therefore prevents interception from depleting soil water.  </w:t>
      </w:r>
    </w:p>
    <w:p w14:paraId="3E0C4734" w14:textId="38E0935D" w:rsidR="00040BA0" w:rsidRDefault="00040BA0" w:rsidP="00040BA0">
      <w:pPr>
        <w:pStyle w:val="textbody"/>
        <w:rPr>
          <w:lang w:eastAsia="ja-JP"/>
        </w:rPr>
      </w:pPr>
      <w:r>
        <w:rPr>
          <w:rFonts w:hint="eastAsia"/>
          <w:lang w:eastAsia="ja-JP"/>
        </w:rPr>
        <w:t xml:space="preserve">2. </w:t>
      </w:r>
      <w:r w:rsidR="007669D9">
        <w:rPr>
          <w:rFonts w:hint="eastAsia"/>
          <w:lang w:eastAsia="ja-JP"/>
        </w:rPr>
        <w:tab/>
      </w:r>
      <w:r>
        <w:rPr>
          <w:rFonts w:hint="eastAsia"/>
          <w:lang w:eastAsia="ja-JP"/>
        </w:rPr>
        <w:t xml:space="preserve">A portion of the snowpack evaporates when PET &gt; 0.  PET is then decremented by the energy used to evaporate the snow (i.e., remaining PET) before calculating AET.  We changed the amount that PET is reduced to the same amount of PET that was used to evaporate snow (i.e., PET * 0.87).  Previous versions decremented PET by the amount of evaporated snow instead.  We also changed the code to stop subtracting </w:t>
      </w:r>
      <w:r>
        <w:rPr>
          <w:rFonts w:hint="eastAsia"/>
          <w:lang w:eastAsia="ja-JP"/>
        </w:rPr>
        <w:lastRenderedPageBreak/>
        <w:t xml:space="preserve">evaporated snow from the soil water.  This evaporated water is already subtracted from the snowpack, and there is no need to remove it twice.  </w:t>
      </w:r>
    </w:p>
    <w:p w14:paraId="7814592C" w14:textId="693C3EB2" w:rsidR="00040BA0" w:rsidRDefault="00040BA0" w:rsidP="00040BA0">
      <w:pPr>
        <w:pStyle w:val="textbody"/>
        <w:rPr>
          <w:lang w:eastAsia="ja-JP"/>
        </w:rPr>
      </w:pPr>
      <w:r>
        <w:rPr>
          <w:rFonts w:hint="eastAsia"/>
          <w:lang w:eastAsia="ja-JP"/>
        </w:rPr>
        <w:t xml:space="preserve">3.  </w:t>
      </w:r>
      <w:r w:rsidR="007669D9">
        <w:rPr>
          <w:rFonts w:hint="eastAsia"/>
          <w:lang w:eastAsia="ja-JP"/>
        </w:rPr>
        <w:tab/>
      </w:r>
      <w:r>
        <w:rPr>
          <w:rFonts w:hint="eastAsia"/>
          <w:lang w:eastAsia="ja-JP"/>
        </w:rPr>
        <w:t>We added a new variable (holdingTank) to track excess water (i.e., soil water that exceeds field capacity) and calculated stormflow and baseflow, following the CENTURY approach.  Previous NECN versions subtracted stormflow and baseflow from the soil water.  The updated approach continues to estimate stormflow and baseflow, but does not allow these parameters to deplete soil water.</w:t>
      </w:r>
    </w:p>
    <w:p w14:paraId="3FADF188" w14:textId="78C4A802" w:rsidR="00040BA0" w:rsidRDefault="00040BA0" w:rsidP="00040BA0">
      <w:pPr>
        <w:pStyle w:val="textbody"/>
        <w:rPr>
          <w:lang w:eastAsia="ja-JP"/>
        </w:rPr>
      </w:pPr>
      <w:r>
        <w:rPr>
          <w:rFonts w:hint="eastAsia"/>
          <w:lang w:eastAsia="ja-JP"/>
        </w:rPr>
        <w:t xml:space="preserve">4.  </w:t>
      </w:r>
      <w:r w:rsidR="007669D9">
        <w:rPr>
          <w:rFonts w:hint="eastAsia"/>
          <w:lang w:eastAsia="ja-JP"/>
        </w:rPr>
        <w:tab/>
      </w:r>
      <w:r>
        <w:rPr>
          <w:rFonts w:hint="eastAsia"/>
          <w:lang w:eastAsia="ja-JP"/>
        </w:rPr>
        <w:t>Soil available water is now calculated directly from the soil water content after evaporation and runoff.  Previous versions used the mean of the monthly maximum and minimum soil water values.</w:t>
      </w:r>
    </w:p>
    <w:p w14:paraId="7CACF315" w14:textId="6B6604F3" w:rsidR="00764A40" w:rsidRDefault="00764A40" w:rsidP="00D55315">
      <w:pPr>
        <w:pStyle w:val="Heading3"/>
        <w:tabs>
          <w:tab w:val="clear" w:pos="3870"/>
        </w:tabs>
        <w:ind w:left="1166" w:hanging="1166"/>
        <w:rPr>
          <w:lang w:eastAsia="ja-JP"/>
        </w:rPr>
      </w:pPr>
      <w:bookmarkStart w:id="22" w:name="_Toc107481483"/>
      <w:r>
        <w:rPr>
          <w:rFonts w:hint="eastAsia"/>
          <w:lang w:eastAsia="ja-JP"/>
        </w:rPr>
        <w:t>Version 6.5 (September 2020)</w:t>
      </w:r>
      <w:bookmarkEnd w:id="22"/>
    </w:p>
    <w:p w14:paraId="54C86324" w14:textId="5D6A4E75" w:rsidR="00764A40" w:rsidRPr="00764A40" w:rsidRDefault="00764A40" w:rsidP="00764A40">
      <w:pPr>
        <w:pStyle w:val="textbody"/>
        <w:rPr>
          <w:lang w:eastAsia="ja-JP"/>
        </w:rPr>
      </w:pPr>
      <w:r>
        <w:rPr>
          <w:rFonts w:hint="eastAsia"/>
          <w:lang w:eastAsia="ja-JP"/>
        </w:rPr>
        <w:t>New CSV initial community input file format introduced.</w:t>
      </w:r>
      <w:r w:rsidR="007D3164">
        <w:rPr>
          <w:rFonts w:hint="eastAsia"/>
          <w:lang w:eastAsia="ja-JP"/>
        </w:rPr>
        <w:t xml:space="preserve">  Updated to Climate Library v4.1.1.</w:t>
      </w:r>
    </w:p>
    <w:p w14:paraId="176BD056" w14:textId="2C3B5EB4" w:rsidR="00E46DEC" w:rsidRDefault="00E46DEC" w:rsidP="00D55315">
      <w:pPr>
        <w:pStyle w:val="Heading3"/>
        <w:tabs>
          <w:tab w:val="clear" w:pos="3870"/>
        </w:tabs>
        <w:ind w:left="1166" w:hanging="1166"/>
        <w:rPr>
          <w:lang w:eastAsia="ja-JP"/>
        </w:rPr>
      </w:pPr>
      <w:bookmarkStart w:id="23" w:name="_Toc107481484"/>
      <w:r>
        <w:rPr>
          <w:rFonts w:hint="eastAsia"/>
          <w:lang w:eastAsia="ja-JP"/>
        </w:rPr>
        <w:t>Version 6.4 (May 2020)</w:t>
      </w:r>
      <w:bookmarkEnd w:id="23"/>
    </w:p>
    <w:p w14:paraId="59972764" w14:textId="43688BBF" w:rsidR="00E46DEC" w:rsidRPr="00E46DEC" w:rsidRDefault="00E46DEC" w:rsidP="00E46DEC">
      <w:pPr>
        <w:pStyle w:val="textbody"/>
        <w:rPr>
          <w:lang w:eastAsia="ja-JP"/>
        </w:rPr>
      </w:pPr>
      <w:r>
        <w:rPr>
          <w:rFonts w:hint="eastAsia"/>
          <w:lang w:eastAsia="ja-JP"/>
        </w:rPr>
        <w:t>Fire reduction parameters include separate inputs for dead and live biomass.</w:t>
      </w:r>
    </w:p>
    <w:p w14:paraId="55CD91B5" w14:textId="70AF7D6E" w:rsidR="00FE20FC" w:rsidRDefault="00FE20FC" w:rsidP="00D55315">
      <w:pPr>
        <w:pStyle w:val="Heading3"/>
        <w:tabs>
          <w:tab w:val="clear" w:pos="3870"/>
        </w:tabs>
        <w:ind w:left="1166" w:hanging="1166"/>
        <w:rPr>
          <w:lang w:eastAsia="ja-JP"/>
        </w:rPr>
      </w:pPr>
      <w:bookmarkStart w:id="24" w:name="_Toc107481485"/>
      <w:r>
        <w:rPr>
          <w:rFonts w:hint="eastAsia"/>
          <w:lang w:eastAsia="ja-JP"/>
        </w:rPr>
        <w:t>Version 6.2 and 6.3 (April 2019, October 2019)</w:t>
      </w:r>
      <w:bookmarkEnd w:id="24"/>
    </w:p>
    <w:p w14:paraId="080FA1E9" w14:textId="20559C55" w:rsidR="00FE20FC" w:rsidRPr="00FE20FC" w:rsidRDefault="00FE20FC" w:rsidP="00FE20FC">
      <w:pPr>
        <w:pStyle w:val="textbody"/>
        <w:rPr>
          <w:lang w:eastAsia="ja-JP"/>
        </w:rPr>
      </w:pPr>
      <w:r>
        <w:rPr>
          <w:rFonts w:hint="eastAsia"/>
          <w:lang w:eastAsia="ja-JP"/>
        </w:rPr>
        <w:t>Update to Climate Library v4 (6.2).  Update to Succession Library v8 (6.3).</w:t>
      </w:r>
    </w:p>
    <w:p w14:paraId="0D993392" w14:textId="13F915FF" w:rsidR="005201BB" w:rsidRDefault="005201BB" w:rsidP="00D55315">
      <w:pPr>
        <w:pStyle w:val="Heading3"/>
        <w:tabs>
          <w:tab w:val="clear" w:pos="3870"/>
        </w:tabs>
        <w:ind w:left="1166" w:hanging="1166"/>
        <w:rPr>
          <w:lang w:eastAsia="ja-JP"/>
        </w:rPr>
      </w:pPr>
      <w:bookmarkStart w:id="25" w:name="_Toc107481486"/>
      <w:r>
        <w:rPr>
          <w:rFonts w:hint="eastAsia"/>
          <w:lang w:eastAsia="ja-JP"/>
        </w:rPr>
        <w:t>Version 6.1 (March 2019)</w:t>
      </w:r>
      <w:bookmarkEnd w:id="25"/>
    </w:p>
    <w:p w14:paraId="27121EB0" w14:textId="0F83B5D4" w:rsidR="005201BB" w:rsidRPr="005201BB" w:rsidRDefault="005201BB" w:rsidP="005201BB">
      <w:pPr>
        <w:pStyle w:val="textbody"/>
        <w:rPr>
          <w:lang w:eastAsia="ja-JP"/>
        </w:rPr>
      </w:pPr>
      <w:r>
        <w:rPr>
          <w:rFonts w:hint="eastAsia"/>
          <w:lang w:eastAsia="ja-JP"/>
        </w:rPr>
        <w:t>Updated to Succession Library v7.</w:t>
      </w:r>
    </w:p>
    <w:p w14:paraId="51DCC965" w14:textId="12FCF6EA" w:rsidR="00B638D7" w:rsidRDefault="00B638D7" w:rsidP="00D55315">
      <w:pPr>
        <w:pStyle w:val="Heading3"/>
        <w:tabs>
          <w:tab w:val="clear" w:pos="3870"/>
        </w:tabs>
        <w:ind w:left="1166" w:hanging="1166"/>
        <w:rPr>
          <w:lang w:eastAsia="ja-JP"/>
        </w:rPr>
      </w:pPr>
      <w:bookmarkStart w:id="26" w:name="_Toc107481487"/>
      <w:r>
        <w:rPr>
          <w:rFonts w:hint="eastAsia"/>
          <w:lang w:eastAsia="ja-JP"/>
        </w:rPr>
        <w:t>Version 6.0 (September 2018)</w:t>
      </w:r>
      <w:bookmarkEnd w:id="26"/>
    </w:p>
    <w:p w14:paraId="5578B3AC" w14:textId="00776D18" w:rsidR="00B638D7" w:rsidRPr="00B638D7" w:rsidRDefault="00B638D7" w:rsidP="00B638D7">
      <w:pPr>
        <w:pStyle w:val="textbody"/>
        <w:rPr>
          <w:lang w:eastAsia="ja-JP"/>
        </w:rPr>
      </w:pPr>
      <w:r>
        <w:rPr>
          <w:rFonts w:hint="eastAsia"/>
          <w:lang w:eastAsia="ja-JP"/>
        </w:rPr>
        <w:t>Compatible with Core v7.</w:t>
      </w:r>
    </w:p>
    <w:p w14:paraId="296FE736" w14:textId="63A87D53" w:rsidR="006727BE" w:rsidRDefault="006727BE" w:rsidP="00D55315">
      <w:pPr>
        <w:pStyle w:val="Heading3"/>
        <w:tabs>
          <w:tab w:val="clear" w:pos="3870"/>
        </w:tabs>
        <w:ind w:left="1166" w:hanging="1166"/>
        <w:rPr>
          <w:lang w:eastAsia="ja-JP"/>
        </w:rPr>
      </w:pPr>
      <w:bookmarkStart w:id="27" w:name="_Toc107481488"/>
      <w:r>
        <w:rPr>
          <w:rFonts w:hint="eastAsia"/>
          <w:lang w:eastAsia="ja-JP"/>
        </w:rPr>
        <w:t>Version 5.0 (April 2018)</w:t>
      </w:r>
      <w:bookmarkEnd w:id="27"/>
    </w:p>
    <w:p w14:paraId="48114551" w14:textId="77777777" w:rsidR="00B638D7" w:rsidRDefault="00B638D7" w:rsidP="00B638D7">
      <w:pPr>
        <w:pStyle w:val="textbody"/>
        <w:rPr>
          <w:lang w:eastAsia="ja-JP"/>
        </w:rPr>
      </w:pPr>
      <w:r>
        <w:rPr>
          <w:rFonts w:hint="eastAsia"/>
          <w:lang w:eastAsia="ja-JP"/>
        </w:rPr>
        <w:t xml:space="preserve">NECN v5.0 departs from previous NECN versions and </w:t>
      </w:r>
      <w:r w:rsidRPr="008339F2">
        <w:rPr>
          <w:rFonts w:hint="eastAsia"/>
          <w:i/>
          <w:lang w:eastAsia="ja-JP"/>
        </w:rPr>
        <w:t>all prior succession extensions</w:t>
      </w:r>
      <w:r>
        <w:rPr>
          <w:rFonts w:hint="eastAsia"/>
          <w:lang w:eastAsia="ja-JP"/>
        </w:rPr>
        <w:t xml:space="preserve"> in several important ways:</w:t>
      </w:r>
    </w:p>
    <w:p w14:paraId="599CFDB4" w14:textId="77777777" w:rsidR="00B638D7" w:rsidRDefault="00B638D7" w:rsidP="00B638D7">
      <w:pPr>
        <w:pStyle w:val="textbody"/>
        <w:numPr>
          <w:ilvl w:val="0"/>
          <w:numId w:val="8"/>
        </w:numPr>
        <w:rPr>
          <w:lang w:eastAsia="ja-JP"/>
        </w:rPr>
      </w:pPr>
      <w:r w:rsidRPr="0017203E">
        <w:rPr>
          <w:rFonts w:hint="eastAsia"/>
          <w:i/>
          <w:lang w:eastAsia="ja-JP"/>
        </w:rPr>
        <w:t xml:space="preserve">Ecoregions are no longer used to define abiotic conditions.  </w:t>
      </w:r>
      <w:r>
        <w:rPr>
          <w:rFonts w:hint="eastAsia"/>
          <w:lang w:eastAsia="ja-JP"/>
        </w:rPr>
        <w:t xml:space="preserve">This extension is essentially </w:t>
      </w:r>
      <w:r>
        <w:rPr>
          <w:rFonts w:hint="eastAsia"/>
          <w:lang w:eastAsia="ja-JP"/>
        </w:rPr>
        <w:t>‘</w:t>
      </w:r>
      <w:r>
        <w:rPr>
          <w:rFonts w:hint="eastAsia"/>
          <w:lang w:eastAsia="ja-JP"/>
        </w:rPr>
        <w:t>ecoregion free</w:t>
      </w:r>
      <w:r>
        <w:rPr>
          <w:rFonts w:hint="eastAsia"/>
          <w:lang w:eastAsia="ja-JP"/>
        </w:rPr>
        <w:t>’</w:t>
      </w:r>
      <w:r>
        <w:rPr>
          <w:rFonts w:hint="eastAsia"/>
          <w:lang w:eastAsia="ja-JP"/>
        </w:rPr>
        <w:t xml:space="preserve">.  Soils vary site-to-site.  Climate is grouped into climate regions.  </w:t>
      </w:r>
    </w:p>
    <w:p w14:paraId="76BDD4F4" w14:textId="77777777" w:rsidR="00B638D7" w:rsidRDefault="00B638D7" w:rsidP="00B638D7">
      <w:pPr>
        <w:pStyle w:val="textbody"/>
        <w:numPr>
          <w:ilvl w:val="0"/>
          <w:numId w:val="8"/>
        </w:numPr>
        <w:rPr>
          <w:lang w:eastAsia="ja-JP"/>
        </w:rPr>
      </w:pPr>
      <w:r>
        <w:rPr>
          <w:rFonts w:hint="eastAsia"/>
          <w:lang w:eastAsia="ja-JP"/>
        </w:rPr>
        <w:t xml:space="preserve">The extension does not </w:t>
      </w:r>
      <w:r>
        <w:rPr>
          <w:rFonts w:hint="eastAsia"/>
          <w:lang w:eastAsia="ja-JP"/>
        </w:rPr>
        <w:t>‘</w:t>
      </w:r>
      <w:r>
        <w:rPr>
          <w:rFonts w:hint="eastAsia"/>
          <w:lang w:eastAsia="ja-JP"/>
        </w:rPr>
        <w:t>spin up</w:t>
      </w:r>
      <w:r>
        <w:rPr>
          <w:rFonts w:hint="eastAsia"/>
          <w:lang w:eastAsia="ja-JP"/>
        </w:rPr>
        <w:t>’</w:t>
      </w:r>
      <w:r>
        <w:rPr>
          <w:rFonts w:hint="eastAsia"/>
          <w:lang w:eastAsia="ja-JP"/>
        </w:rPr>
        <w:t>.  All initial parameters, including species biomass, are provided at time zero.  This eliminates the initial processing time required during spin-up and initial conditions reflect available data.</w:t>
      </w:r>
    </w:p>
    <w:p w14:paraId="6B9F8A6D" w14:textId="77777777" w:rsidR="00B638D7" w:rsidRDefault="00B638D7" w:rsidP="00B638D7">
      <w:pPr>
        <w:pStyle w:val="textbody"/>
        <w:numPr>
          <w:ilvl w:val="0"/>
          <w:numId w:val="8"/>
        </w:numPr>
        <w:rPr>
          <w:lang w:eastAsia="ja-JP"/>
        </w:rPr>
      </w:pPr>
      <w:r>
        <w:rPr>
          <w:rFonts w:hint="eastAsia"/>
          <w:lang w:eastAsia="ja-JP"/>
        </w:rPr>
        <w:t xml:space="preserve">Establishment probabilities are calculated per site, per succession time step.  Available light is calculated as a function of LAI and is included as a part of the </w:t>
      </w:r>
      <w:r>
        <w:rPr>
          <w:rFonts w:hint="eastAsia"/>
          <w:b/>
          <w:lang w:eastAsia="ja-JP"/>
        </w:rPr>
        <w:t>site scale</w:t>
      </w:r>
      <w:r>
        <w:rPr>
          <w:rFonts w:hint="eastAsia"/>
          <w:lang w:eastAsia="ja-JP"/>
        </w:rPr>
        <w:t xml:space="preserve"> limits to establishment.</w:t>
      </w:r>
    </w:p>
    <w:p w14:paraId="628E661D" w14:textId="7E7089FE" w:rsidR="00B638D7" w:rsidRPr="008339F2" w:rsidRDefault="00B638D7" w:rsidP="00B638D7">
      <w:pPr>
        <w:pStyle w:val="textbody"/>
        <w:numPr>
          <w:ilvl w:val="0"/>
          <w:numId w:val="8"/>
        </w:numPr>
        <w:rPr>
          <w:lang w:eastAsia="ja-JP"/>
        </w:rPr>
      </w:pPr>
      <w:r>
        <w:rPr>
          <w:rFonts w:hint="eastAsia"/>
          <w:lang w:eastAsia="ja-JP"/>
        </w:rPr>
        <w:lastRenderedPageBreak/>
        <w:t xml:space="preserve">Growth-related mortality is now a function of ANPP, similar to the algorithms in Biomass Succession.  </w:t>
      </w:r>
    </w:p>
    <w:p w14:paraId="7FB35CF3" w14:textId="1E3D1C35" w:rsidR="001D170C" w:rsidRDefault="001D170C" w:rsidP="00D55315">
      <w:pPr>
        <w:pStyle w:val="Heading3"/>
        <w:tabs>
          <w:tab w:val="clear" w:pos="3870"/>
        </w:tabs>
        <w:ind w:left="1166" w:hanging="1166"/>
        <w:rPr>
          <w:lang w:eastAsia="ja-JP"/>
        </w:rPr>
      </w:pPr>
      <w:bookmarkStart w:id="28" w:name="_Toc107481489"/>
      <w:r>
        <w:rPr>
          <w:rFonts w:hint="eastAsia"/>
          <w:lang w:eastAsia="ja-JP"/>
        </w:rPr>
        <w:t>Version 4.2 (June 2017)</w:t>
      </w:r>
      <w:bookmarkEnd w:id="28"/>
    </w:p>
    <w:p w14:paraId="21B81E7B" w14:textId="7BD3F969" w:rsidR="001D170C" w:rsidRDefault="001D170C" w:rsidP="001D170C">
      <w:pPr>
        <w:pStyle w:val="textbody"/>
        <w:rPr>
          <w:lang w:eastAsia="ja-JP"/>
        </w:rPr>
      </w:pPr>
      <w:r>
        <w:rPr>
          <w:rFonts w:hint="eastAsia"/>
          <w:lang w:eastAsia="ja-JP"/>
        </w:rPr>
        <w:t>Added compatibility with the Metadata Library.  The Metadata Library outputs metadata for all model outputs, allowing compatibility with visualization tools.</w:t>
      </w:r>
    </w:p>
    <w:p w14:paraId="4D6A5DE5" w14:textId="310602D1" w:rsidR="000F11BE" w:rsidRPr="001D170C" w:rsidRDefault="000F11BE" w:rsidP="001D170C">
      <w:pPr>
        <w:pStyle w:val="textbody"/>
        <w:rPr>
          <w:lang w:eastAsia="ja-JP"/>
        </w:rPr>
      </w:pPr>
      <w:r>
        <w:rPr>
          <w:rFonts w:hint="eastAsia"/>
          <w:lang w:eastAsia="ja-JP"/>
        </w:rPr>
        <w:t>In addition, a fix is provided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rPr>
          <w:lang w:eastAsia="ja-JP"/>
        </w:rPr>
      </w:pPr>
      <w:bookmarkStart w:id="29" w:name="_Toc107481490"/>
      <w:r>
        <w:rPr>
          <w:rFonts w:hint="eastAsia"/>
          <w:lang w:eastAsia="ja-JP"/>
        </w:rPr>
        <w:t>Version 4.1</w:t>
      </w:r>
      <w:r w:rsidR="000F11BE">
        <w:rPr>
          <w:rFonts w:hint="eastAsia"/>
          <w:lang w:eastAsia="ja-JP"/>
        </w:rPr>
        <w:t xml:space="preserve"> (September 2016)</w:t>
      </w:r>
      <w:bookmarkEnd w:id="29"/>
    </w:p>
    <w:p w14:paraId="613C54A3" w14:textId="35E01102" w:rsidR="00195CFF" w:rsidRDefault="00195CFF" w:rsidP="00195CFF">
      <w:pPr>
        <w:pStyle w:val="textbody"/>
        <w:rPr>
          <w:lang w:eastAsia="ja-JP"/>
        </w:rPr>
      </w:pPr>
      <w:r>
        <w:rPr>
          <w:rFonts w:hint="eastAsia"/>
          <w:lang w:eastAsia="ja-JP"/>
        </w:rP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rPr>
          <w:lang w:eastAsia="ja-JP"/>
        </w:rPr>
      </w:pPr>
      <w:r>
        <w:rPr>
          <w:rFonts w:hint="eastAsia"/>
          <w:lang w:eastAsia="ja-JP"/>
        </w:rPr>
        <w:t xml:space="preserve">In addition, v4.1 now uses the Biomass Libraries.  This enables this extension </w:t>
      </w:r>
      <w:r>
        <w:rPr>
          <w:rFonts w:hint="eastAsia"/>
          <w:lang w:eastAsia="ja-JP"/>
        </w:rPr>
        <w:t>–</w:t>
      </w:r>
      <w:r>
        <w:rPr>
          <w:rFonts w:hint="eastAsia"/>
          <w:lang w:eastAsia="ja-JP"/>
        </w:rPr>
        <w:t xml:space="preserve"> in addition to Biomass Succession and PnET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30" w:name="_Toc107481491"/>
      <w:r>
        <w:rPr>
          <w:rFonts w:hint="eastAsia"/>
          <w:lang w:eastAsia="ja-JP"/>
        </w:rPr>
        <w:t xml:space="preserve">Version </w:t>
      </w:r>
      <w:r w:rsidR="00BB5AD5">
        <w:rPr>
          <w:rFonts w:hint="eastAsia"/>
          <w:lang w:eastAsia="ja-JP"/>
        </w:rPr>
        <w:t>4</w:t>
      </w:r>
      <w:r>
        <w:rPr>
          <w:rFonts w:hint="eastAsia"/>
          <w:lang w:eastAsia="ja-JP"/>
        </w:rPr>
        <w:t>.</w:t>
      </w:r>
      <w:bookmarkEnd w:id="17"/>
      <w:r w:rsidR="00BB5AD5">
        <w:rPr>
          <w:rFonts w:hint="eastAsia"/>
          <w:lang w:eastAsia="ja-JP"/>
        </w:rPr>
        <w:t>0</w:t>
      </w:r>
      <w:bookmarkEnd w:id="30"/>
    </w:p>
    <w:p w14:paraId="6AA312AB" w14:textId="3ED5DE66"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w:t>
      </w:r>
      <w:r w:rsidR="00B638D7">
        <w:t>NECN</w:t>
      </w:r>
      <w:r w:rsidR="003A3D58" w:rsidRPr="003A3D58">
        <w:t xml:space="preserve">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 xml:space="preserve">dard deviation like in </w:t>
      </w:r>
      <w:r w:rsidR="00B638D7">
        <w:t>NECN</w:t>
      </w:r>
      <w:r w:rsidR="00A34CA4">
        <w:t xml:space="preserve">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384E36E4" w:rsidR="00AC0B7A" w:rsidRDefault="00153452" w:rsidP="008B175A">
      <w:pPr>
        <w:pStyle w:val="textbody"/>
      </w:pPr>
      <w:r>
        <w:lastRenderedPageBreak/>
        <w:t xml:space="preserve">We modified the calibrate mode so that it runs from July to June, the same way the model normally runs (see Section 1.10.4).  In previous versions of </w:t>
      </w:r>
      <w:r w:rsidR="00B638D7">
        <w:t>NECN</w:t>
      </w:r>
      <w:r>
        <w:t xml:space="preserve">, the calibrate mode ran from Jan to Dec.  </w:t>
      </w:r>
    </w:p>
    <w:p w14:paraId="4E48A894" w14:textId="701B74A7"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w:t>
      </w:r>
      <w:r w:rsidR="00B638D7">
        <w:t>NECN</w:t>
      </w:r>
      <w:r>
        <w:t xml:space="preserve">.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biomass (Fcfrac)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31" w:name="_Toc107481492"/>
      <w:r>
        <w:t>Version 3.1</w:t>
      </w:r>
      <w:bookmarkEnd w:id="31"/>
    </w:p>
    <w:p w14:paraId="1C016A3C" w14:textId="39E1A9A2" w:rsidR="00BE1F82" w:rsidRDefault="00BE1F82" w:rsidP="00BE1F82">
      <w:pPr>
        <w:pStyle w:val="textbody"/>
      </w:pPr>
      <w:r>
        <w:t xml:space="preserve">We fixed frass N, which was artificially creating large increases in mineral N during defoliation events when </w:t>
      </w:r>
      <w:r w:rsidR="00B638D7">
        <w:t>NECN</w:t>
      </w:r>
      <w:r>
        <w:t xml:space="preserve"> was run with the Leaf Biomass Insects Extension.  Now when insect defoliation occurs, there is a small increase in frass N that corresponds to values observed in the field.  </w:t>
      </w:r>
    </w:p>
    <w:p w14:paraId="7D554015" w14:textId="64DB0536" w:rsidR="00BE1F82" w:rsidRDefault="00BE1F82" w:rsidP="00BE1F82">
      <w:pPr>
        <w:pStyle w:val="textbody"/>
      </w:pPr>
      <w:r>
        <w:t xml:space="preserve">In the </w:t>
      </w:r>
      <w:r w:rsidR="00B638D7">
        <w:t>NECN</w:t>
      </w:r>
      <w:r>
        <w:t xml:space="preserve">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32" w:name="_Toc107481493"/>
      <w:r>
        <w:t>Version 3.0</w:t>
      </w:r>
      <w:bookmarkEnd w:id="32"/>
    </w:p>
    <w:p w14:paraId="17945E84" w14:textId="62B9F9FC" w:rsidR="003B6F14" w:rsidRDefault="003B6F14" w:rsidP="003B6F14">
      <w:pPr>
        <w:pStyle w:val="textbody"/>
      </w:pPr>
      <w:r>
        <w:t xml:space="preserve">In this version of </w:t>
      </w:r>
      <w:r w:rsidR="00B638D7">
        <w:t>NECN</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B638D7">
        <w:t>NECN</w:t>
      </w:r>
      <w:r>
        <w:t xml:space="preserve"> is run in calibrate mode.</w:t>
      </w:r>
    </w:p>
    <w:p w14:paraId="31FA9AD6" w14:textId="6DDB24FF" w:rsidR="003B6F14" w:rsidRDefault="003B6F14" w:rsidP="003B6F14">
      <w:pPr>
        <w:pStyle w:val="textbody"/>
      </w:pPr>
      <w:r w:rsidRPr="00F77E0C">
        <w:t>Nitrogen cycling</w:t>
      </w:r>
      <w:r>
        <w:t xml:space="preserve"> in previous versions of </w:t>
      </w:r>
      <w:r w:rsidR="00B638D7">
        <w:t>NECN</w:t>
      </w:r>
      <w:r>
        <w:t xml:space="preserve">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xml:space="preserve">, and organic N), is now fully integrated throughout the extension with all the major inputs (deposition, N-fixation, insect frass), outputs (leaching and volatilization) and fluxes (resorption, litterfall, uptake, decomposition) simulated within the </w:t>
      </w:r>
      <w:r>
        <w:lastRenderedPageBreak/>
        <w:t>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331A5D22" w:rsidR="003B6F14" w:rsidRDefault="003B6F14" w:rsidP="003B6F14">
      <w:pPr>
        <w:pStyle w:val="textbody"/>
      </w:pPr>
      <w:r>
        <w:lastRenderedPageBreak/>
        <w:t xml:space="preserve">N limitation = N allocation / N demand </w:t>
      </w:r>
      <w:r>
        <w:tab/>
      </w:r>
      <w:r>
        <w:tab/>
      </w:r>
      <w:r>
        <w:tab/>
      </w:r>
      <w:r>
        <w:tab/>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0D1BCD94" w14:textId="7A6CEFE8"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B638D7">
        <w:t>NECN</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10EE332C" w:rsidR="003B6F14" w:rsidRDefault="003B6F14" w:rsidP="003B6F14">
      <w:pPr>
        <w:pStyle w:val="textbody"/>
      </w:pPr>
      <w:r>
        <w:t xml:space="preserve">We also added a new </w:t>
      </w:r>
      <w:r w:rsidRPr="007447EC">
        <w:rPr>
          <w:b/>
        </w:rPr>
        <w:t>output file</w:t>
      </w:r>
      <w:r>
        <w:t xml:space="preserve"> that is generated when </w:t>
      </w:r>
      <w:r w:rsidR="00B638D7">
        <w:t>NECN</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33" w:name="_Toc107481494"/>
      <w:r>
        <w:t>Version 2.0</w:t>
      </w:r>
      <w:bookmarkEnd w:id="33"/>
    </w:p>
    <w:p w14:paraId="42BFD71B" w14:textId="3BE81809" w:rsidR="003B6F14" w:rsidRDefault="00B638D7" w:rsidP="003B6F14">
      <w:pPr>
        <w:pStyle w:val="textbody"/>
      </w:pPr>
      <w:r>
        <w:t>NECN</w:t>
      </w:r>
      <w:r w:rsidR="003B6F14">
        <w:t xml:space="preserve"> Succession is now compatible with LANDIS-II v6.0.  All succession extensions for v6.0 are required to include the initial communities text file and inputs map.  Previously these were input in the </w:t>
      </w:r>
      <w:r w:rsidR="003B6F14" w:rsidRPr="009D7475">
        <w:rPr>
          <w:b/>
        </w:rPr>
        <w:t>Scenario</w:t>
      </w:r>
      <w:r w:rsidR="003B6F14">
        <w:t xml:space="preserve"> file.  These details are outlined below.</w:t>
      </w:r>
      <w:r w:rsidR="003B6F14" w:rsidDel="00A82A51">
        <w:t xml:space="preserve"> </w:t>
      </w:r>
      <w:r w:rsidR="003B6F14">
        <w:t>Internal Time Steps</w:t>
      </w:r>
    </w:p>
    <w:p w14:paraId="54AC02E5" w14:textId="041C4844" w:rsidR="003B6F14" w:rsidRDefault="003B6F14" w:rsidP="003B6F14">
      <w:pPr>
        <w:pStyle w:val="textbody"/>
      </w:pPr>
      <w:r>
        <w:t xml:space="preserve">Although </w:t>
      </w:r>
      <w:r w:rsidR="00B638D7">
        <w:t>NECN</w:t>
      </w:r>
      <w:r>
        <w:t xml:space="preserve">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lastRenderedPageBreak/>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3ADFE244" w:rsidR="000A2DC0" w:rsidRDefault="000A2DC0" w:rsidP="006F6491">
      <w:pPr>
        <w:pStyle w:val="Heading2"/>
        <w:tabs>
          <w:tab w:val="clear" w:pos="1836"/>
        </w:tabs>
        <w:ind w:left="1170" w:hanging="1170"/>
      </w:pPr>
      <w:bookmarkStart w:id="34" w:name="_Toc107481495"/>
      <w:r>
        <w:t>Minor Releases</w:t>
      </w:r>
      <w:r w:rsidR="000E44CA">
        <w:t xml:space="preserve"> (this major release)</w:t>
      </w:r>
      <w:bookmarkEnd w:id="34"/>
    </w:p>
    <w:p w14:paraId="46A01647" w14:textId="06136AC8" w:rsidR="00EB59C6" w:rsidRDefault="00EB59C6" w:rsidP="00654D71">
      <w:pPr>
        <w:pStyle w:val="Heading3"/>
        <w:tabs>
          <w:tab w:val="clear" w:pos="3870"/>
        </w:tabs>
        <w:ind w:left="1170" w:hanging="1170"/>
      </w:pPr>
      <w:bookmarkStart w:id="35" w:name="_Toc107481496"/>
      <w:r>
        <w:t>Version 6.4.1 (February 2020)</w:t>
      </w:r>
      <w:bookmarkEnd w:id="35"/>
    </w:p>
    <w:p w14:paraId="31F43BFF" w14:textId="5DE3B402" w:rsidR="00EB59C6" w:rsidRPr="00EB59C6" w:rsidRDefault="00EB59C6" w:rsidP="00EB59C6">
      <w:pPr>
        <w:pStyle w:val="textbody"/>
      </w:pPr>
      <w:r>
        <w:t>Added option to output all data necessary to launch a new run, including soils and detrital data.  This option provided immediately before the LAI table.</w:t>
      </w:r>
    </w:p>
    <w:p w14:paraId="6A96FF1A" w14:textId="7731A551" w:rsidR="002D7F39" w:rsidRDefault="002D7F39" w:rsidP="00654D71">
      <w:pPr>
        <w:pStyle w:val="Heading3"/>
        <w:tabs>
          <w:tab w:val="clear" w:pos="3870"/>
        </w:tabs>
        <w:ind w:left="1170" w:hanging="1170"/>
      </w:pPr>
      <w:bookmarkStart w:id="36" w:name="_Toc107481497"/>
      <w:r>
        <w:t>Version 6.0.2 (February 2019)</w:t>
      </w:r>
      <w:bookmarkEnd w:id="36"/>
    </w:p>
    <w:p w14:paraId="511945A7" w14:textId="626CE57A" w:rsidR="002D7F39" w:rsidRPr="002D7F39" w:rsidRDefault="002D7F39" w:rsidP="002D7F39">
      <w:pPr>
        <w:pStyle w:val="textbody"/>
      </w:pPr>
      <w:r>
        <w:t>Enhanced error checking on soil properties, e.g., soil water depth must be &gt; 0.</w:t>
      </w:r>
    </w:p>
    <w:p w14:paraId="50CF212C" w14:textId="40507B4D" w:rsidR="00863F07" w:rsidRDefault="00863F07" w:rsidP="00654D71">
      <w:pPr>
        <w:pStyle w:val="Heading3"/>
        <w:tabs>
          <w:tab w:val="clear" w:pos="3870"/>
        </w:tabs>
        <w:ind w:left="1170" w:hanging="1170"/>
      </w:pPr>
      <w:bookmarkStart w:id="37" w:name="_Toc107481498"/>
      <w:r>
        <w:t>Version 6.0.1 (December 2018)</w:t>
      </w:r>
      <w:bookmarkEnd w:id="37"/>
    </w:p>
    <w:p w14:paraId="174DA071" w14:textId="5CC06C64" w:rsidR="00863F07" w:rsidRPr="00863F07" w:rsidRDefault="00863F07" w:rsidP="00863F07">
      <w:pPr>
        <w:pStyle w:val="textbody"/>
      </w:pPr>
      <w:r>
        <w:t>Corrected a bug in the Leaf-biomass-cohorts library that was preventing correct biomass reduction under partial cohort removal (e.g., harvest thinning).  Added error message if a species or functional group is missing.  Correct minor rounding error.</w:t>
      </w:r>
    </w:p>
    <w:p w14:paraId="23E80D9F" w14:textId="77777777" w:rsidR="0030267A" w:rsidRDefault="0030267A" w:rsidP="006F6491">
      <w:pPr>
        <w:pStyle w:val="Heading2"/>
        <w:tabs>
          <w:tab w:val="clear" w:pos="1836"/>
        </w:tabs>
        <w:ind w:left="1170" w:hanging="1170"/>
      </w:pPr>
      <w:bookmarkStart w:id="38" w:name="_Toc107481499"/>
      <w:r>
        <w:t>References</w:t>
      </w:r>
      <w:bookmarkEnd w:id="38"/>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39"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0A705AD3" w:rsidR="00A72CE3"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135900AF" w14:textId="4EFE5764" w:rsidR="0075657F" w:rsidRPr="00AF7825" w:rsidRDefault="0075657F" w:rsidP="0075657F">
      <w:pPr>
        <w:pStyle w:val="reference"/>
        <w:rPr>
          <w:rFonts w:cs="MS Sans Serif"/>
          <w:sz w:val="20"/>
          <w:szCs w:val="20"/>
        </w:rPr>
      </w:pPr>
      <w:r w:rsidRPr="00FC1729">
        <w:rPr>
          <w:rFonts w:cs="MS Sans Serif"/>
          <w:sz w:val="20"/>
          <w:szCs w:val="20"/>
        </w:rPr>
        <w:t>Hotta, W., Morimoto, J., Haga, C., Suzuki, S.N., Inoue, T., Matsui, T., Owari, T., Shibata, H., Nakamura, F. (2021) Long-term cumulative impacts of windthrow and subsequent management on tree species composition and aboveground biomass: A simulation study considering regeneration on downed logs. Forest Ecology and Management 502: 119728.</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lastRenderedPageBreak/>
        <w:t>Lovett, G. M. and A. E. Ruesink. 1995. Carbon and nitrogen mineralization from decomposing gypsy moth frass. Oecologia 104:133-138.</w:t>
      </w:r>
    </w:p>
    <w:p w14:paraId="78E9E9E7" w14:textId="77777777"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40" w:name="_Toc127846704"/>
      <w:bookmarkStart w:id="41" w:name="_Toc107481500"/>
      <w:bookmarkEnd w:id="39"/>
      <w:r>
        <w:t>Acknowledgments</w:t>
      </w:r>
      <w:bookmarkEnd w:id="40"/>
      <w:bookmarkEnd w:id="41"/>
    </w:p>
    <w:p w14:paraId="6C2DB6CB" w14:textId="31C39925"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r w:rsidR="007C03E2">
        <w:t>New Town Square</w:t>
      </w:r>
      <w:r w:rsidRPr="00DA34CE">
        <w:t xml:space="preserve">, </w:t>
      </w:r>
      <w:r w:rsidR="007C03E2">
        <w:t>Pennsylvania</w:t>
      </w:r>
      <w:r w:rsidRPr="00DA34CE">
        <w:t xml:space="preserve">) of the U.S. </w:t>
      </w:r>
      <w:r w:rsidRPr="00DA34CE">
        <w:lastRenderedPageBreak/>
        <w:t xml:space="preserve">Forest Service.  </w:t>
      </w:r>
      <w:r w:rsidR="003A3D58">
        <w:t xml:space="preserve">Funding for </w:t>
      </w:r>
      <w:r w:rsidR="00B638D7">
        <w:t>NECN</w:t>
      </w:r>
      <w:r w:rsidR="003A3D58">
        <w:t xml:space="preserve"> version 3.2 </w:t>
      </w:r>
      <w:r w:rsidR="002F36A5">
        <w:t xml:space="preserve">– 4.1 </w:t>
      </w:r>
      <w:r w:rsidR="003A3D58">
        <w:t>has been provided by USDA AFRI.</w:t>
      </w:r>
    </w:p>
    <w:p w14:paraId="30CA896D" w14:textId="77777777" w:rsidR="0030267A" w:rsidRDefault="00DA34CE" w:rsidP="00285A23">
      <w:pPr>
        <w:pStyle w:val="Heading1"/>
      </w:pPr>
      <w:bookmarkStart w:id="42" w:name="_Toc107481501"/>
      <w:r>
        <w:lastRenderedPageBreak/>
        <w:t xml:space="preserve">Succession </w:t>
      </w:r>
      <w:r w:rsidR="0030267A">
        <w:t>Input File</w:t>
      </w:r>
      <w:bookmarkEnd w:id="42"/>
    </w:p>
    <w:p w14:paraId="6506E1DA" w14:textId="6FD7643A" w:rsidR="0030267A" w:rsidRDefault="000135DD" w:rsidP="00DA34CE">
      <w:pPr>
        <w:pStyle w:val="textbody"/>
      </w:pPr>
      <w:r>
        <w:t xml:space="preserve">Many of </w:t>
      </w:r>
      <w:r w:rsidR="00DA34CE">
        <w:t xml:space="preserve">the input parameters for </w:t>
      </w:r>
      <w:r>
        <w:t xml:space="preserve">NECN </w:t>
      </w:r>
      <w:r w:rsidR="00DA34CE">
        <w:t xml:space="preserve">are specified in </w:t>
      </w:r>
      <w:r>
        <w:t xml:space="preserve">the </w:t>
      </w:r>
      <w:r w:rsidR="00DA34CE">
        <w:t xml:space="preserve">main input file.  </w:t>
      </w:r>
      <w:r>
        <w:t xml:space="preserve">Additional files are required for species and functional group parameters.  </w:t>
      </w:r>
      <w:r w:rsidR="00DA34CE">
        <w:t xml:space="preserve">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43" w:name="_Toc112490865"/>
      <w:bookmarkStart w:id="44" w:name="_Toc107481502"/>
      <w:r>
        <w:t>LandisData</w:t>
      </w:r>
      <w:bookmarkEnd w:id="43"/>
      <w:bookmarkEnd w:id="44"/>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45" w:name="_Toc112490866"/>
      <w:bookmarkStart w:id="46" w:name="_Toc107481503"/>
      <w:r>
        <w:t>Timestep</w:t>
      </w:r>
      <w:bookmarkEnd w:id="45"/>
      <w:bookmarkEnd w:id="46"/>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47" w:name="_Toc107735767"/>
      <w:bookmarkStart w:id="48" w:name="_Toc112490867"/>
      <w:bookmarkStart w:id="49" w:name="_Toc107481504"/>
      <w:r>
        <w:t>SeedingAlgorithm</w:t>
      </w:r>
      <w:bookmarkEnd w:id="47"/>
      <w:bookmarkEnd w:id="48"/>
      <w:bookmarkEnd w:id="49"/>
    </w:p>
    <w:p w14:paraId="39C145BD" w14:textId="50355DE6" w:rsidR="00DA34CE" w:rsidRDefault="00DA34CE" w:rsidP="00DA34CE">
      <w:pPr>
        <w:pStyle w:val="textbody"/>
      </w:pPr>
      <w:r>
        <w:t xml:space="preserve">This parameter </w:t>
      </w:r>
      <w:r w:rsidR="00DF6632">
        <w:t xml:space="preserve">indicates </w:t>
      </w:r>
      <w:r>
        <w:t xml:space="preserve">the seeding algorithm.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35E43C5E" w:rsidR="009C5673" w:rsidRDefault="009C5673" w:rsidP="006F6491">
      <w:pPr>
        <w:pStyle w:val="Heading2"/>
        <w:tabs>
          <w:tab w:val="clear" w:pos="1836"/>
        </w:tabs>
        <w:ind w:left="1170" w:hanging="1170"/>
      </w:pPr>
      <w:bookmarkStart w:id="50" w:name="_Toc107481505"/>
      <w:bookmarkStart w:id="51" w:name="_Toc107735768"/>
      <w:bookmarkStart w:id="52" w:name="_Toc112490868"/>
      <w:bookmarkStart w:id="53" w:name="_Ref140207509"/>
      <w:r>
        <w:t>InitialCommunities</w:t>
      </w:r>
      <w:r w:rsidR="00DF6632">
        <w:t xml:space="preserve"> (file name)</w:t>
      </w:r>
      <w:bookmarkEnd w:id="50"/>
    </w:p>
    <w:p w14:paraId="19CE835B" w14:textId="1F4459B1"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w:t>
      </w:r>
      <w:r w:rsidR="00CA7DB9">
        <w:t>5</w:t>
      </w:r>
      <w:r>
        <w:t>).</w:t>
      </w:r>
    </w:p>
    <w:p w14:paraId="2291F375" w14:textId="2E44A4A5" w:rsidR="009C5673" w:rsidRDefault="009C5673" w:rsidP="006F6491">
      <w:pPr>
        <w:pStyle w:val="Heading2"/>
        <w:tabs>
          <w:tab w:val="clear" w:pos="1836"/>
        </w:tabs>
        <w:ind w:left="1170" w:hanging="1170"/>
      </w:pPr>
      <w:bookmarkStart w:id="54" w:name="_Ref109371856"/>
      <w:bookmarkStart w:id="55" w:name="_Toc133339090"/>
      <w:bookmarkStart w:id="56" w:name="_Toc282434151"/>
      <w:bookmarkStart w:id="57" w:name="_Toc107481506"/>
      <w:r>
        <w:t>InitialCommunitiesMap</w:t>
      </w:r>
      <w:bookmarkEnd w:id="54"/>
      <w:bookmarkEnd w:id="55"/>
      <w:bookmarkEnd w:id="56"/>
      <w:r w:rsidR="00DF6632">
        <w:t xml:space="preserve"> (file name)</w:t>
      </w:r>
      <w:bookmarkEnd w:id="57"/>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27C8AE8C" w:rsidR="00664772" w:rsidRDefault="00664772" w:rsidP="00E91A02">
      <w:pPr>
        <w:pStyle w:val="Heading2"/>
        <w:tabs>
          <w:tab w:val="clear" w:pos="1836"/>
        </w:tabs>
        <w:ind w:left="1170" w:hanging="1170"/>
      </w:pPr>
      <w:bookmarkStart w:id="58" w:name="_Toc107481507"/>
      <w:r>
        <w:t>Climate</w:t>
      </w:r>
      <w:r w:rsidR="00A85D83">
        <w:t>Config</w:t>
      </w:r>
      <w:r>
        <w:t>File</w:t>
      </w:r>
      <w:r w:rsidR="00DF6632">
        <w:t xml:space="preserve"> (file name)</w:t>
      </w:r>
      <w:bookmarkEnd w:id="58"/>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158AE1EF" w14:textId="1782C40D" w:rsidR="006727BE" w:rsidRPr="00801798" w:rsidRDefault="006727BE" w:rsidP="000135DD">
      <w:pPr>
        <w:pStyle w:val="Heading2"/>
        <w:tabs>
          <w:tab w:val="clear" w:pos="1836"/>
        </w:tabs>
        <w:ind w:left="1170" w:hanging="1170"/>
      </w:pPr>
      <w:bookmarkStart w:id="59" w:name="_Toc510167268"/>
      <w:bookmarkStart w:id="60" w:name="_Toc107481508"/>
      <w:r w:rsidRPr="00801798">
        <w:t>SoilDepth</w:t>
      </w:r>
      <w:r>
        <w:t>MapName</w:t>
      </w:r>
      <w:bookmarkEnd w:id="59"/>
      <w:r w:rsidR="00DF6632">
        <w:t xml:space="preserve"> (double)</w:t>
      </w:r>
      <w:bookmarkEnd w:id="60"/>
    </w:p>
    <w:p w14:paraId="0C0A5010" w14:textId="77777777" w:rsidR="006727BE" w:rsidRDefault="006727BE" w:rsidP="006727BE">
      <w:pPr>
        <w:spacing w:after="120"/>
        <w:ind w:left="1152" w:right="1008"/>
      </w:pPr>
      <w:r>
        <w:t xml:space="preserve">The depth of the soil simulated, cm. </w:t>
      </w:r>
    </w:p>
    <w:p w14:paraId="02AE3F2C" w14:textId="046D769A" w:rsidR="006727BE" w:rsidRDefault="006727BE" w:rsidP="006727BE">
      <w:pPr>
        <w:spacing w:after="120"/>
        <w:ind w:left="1152" w:right="1008"/>
      </w:pPr>
      <w:r>
        <w:rPr>
          <w:b/>
        </w:rPr>
        <w:t>User Tip:</w:t>
      </w:r>
      <w:r>
        <w:t xml:space="preserve">  The depth specified here has a large influence on soil water holding capacity.</w:t>
      </w:r>
    </w:p>
    <w:p w14:paraId="6E6EA98B" w14:textId="4396BE19" w:rsidR="00C45597" w:rsidRDefault="006727BE" w:rsidP="000135DD">
      <w:pPr>
        <w:pStyle w:val="Heading2"/>
        <w:tabs>
          <w:tab w:val="clear" w:pos="1836"/>
        </w:tabs>
        <w:ind w:left="1170" w:hanging="1170"/>
      </w:pPr>
      <w:bookmarkStart w:id="61" w:name="_Toc107481509"/>
      <w:bookmarkStart w:id="62" w:name="_Toc510167269"/>
      <w:r w:rsidRPr="00801798">
        <w:lastRenderedPageBreak/>
        <w:t>SoilD</w:t>
      </w:r>
      <w:r w:rsidRPr="006C6A36">
        <w:t>rain</w:t>
      </w:r>
      <w:r>
        <w:t>MapName</w:t>
      </w:r>
      <w:r w:rsidR="00DF6632">
        <w:t xml:space="preserve"> (double)</w:t>
      </w:r>
      <w:bookmarkEnd w:id="61"/>
    </w:p>
    <w:p w14:paraId="1FD07515" w14:textId="77777777" w:rsidR="00C45597" w:rsidRDefault="00C45597" w:rsidP="00C45597">
      <w:pPr>
        <w:spacing w:after="120"/>
        <w:ind w:left="1152" w:right="1008"/>
      </w:pPr>
      <w:r>
        <w:t xml:space="preserve">Determines the amount of water runoff and leaching.  This affects the amount of N leaching (N loss) which, in turn, affects the amount of mineral N.  </w:t>
      </w:r>
    </w:p>
    <w:p w14:paraId="1B2877B4" w14:textId="4EE7C0B3" w:rsidR="00C45597" w:rsidRDefault="00C45597" w:rsidP="00C45597">
      <w:pPr>
        <w:numPr>
          <w:ilvl w:val="0"/>
          <w:numId w:val="9"/>
        </w:numPr>
        <w:ind w:hanging="360"/>
      </w:pPr>
      <w:r>
        <w:t xml:space="preserve">Drain: the fraction of excess water lost by drainage.  The soil drainage factor allows a soil to have differing degrees of wetness (e.g., </w:t>
      </w:r>
      <w:hyperlink r:id="rId9" w:anchor="DRAIN">
        <w:r>
          <w:t>DRAIN</w:t>
        </w:r>
      </w:hyperlink>
      <w:r>
        <w:t xml:space="preserve">=1 for well drained sandy soils and </w:t>
      </w:r>
      <w:hyperlink r:id="rId10" w:anchor="DRAIN">
        <w:r>
          <w:t>DRAIN</w:t>
        </w:r>
      </w:hyperlink>
      <w:r>
        <w:t>=0 for a poorly drained clay soil).</w:t>
      </w:r>
    </w:p>
    <w:p w14:paraId="0D95620E" w14:textId="7395BFF8" w:rsidR="006727BE" w:rsidRPr="006C6A36" w:rsidRDefault="006727BE" w:rsidP="000135DD">
      <w:pPr>
        <w:pStyle w:val="Heading2"/>
        <w:tabs>
          <w:tab w:val="clear" w:pos="1836"/>
        </w:tabs>
        <w:ind w:left="1170" w:hanging="1170"/>
      </w:pPr>
      <w:bookmarkStart w:id="63" w:name="_Toc107481510"/>
      <w:r>
        <w:t>SoilBaseFlowMapName</w:t>
      </w:r>
      <w:r w:rsidR="00DF6632">
        <w:t xml:space="preserve"> (double)</w:t>
      </w:r>
      <w:r w:rsidRPr="006C6A36">
        <w:t>,</w:t>
      </w:r>
      <w:r>
        <w:t xml:space="preserve"> SoilStormFlowMapName</w:t>
      </w:r>
      <w:bookmarkEnd w:id="62"/>
      <w:r w:rsidR="00DF6632">
        <w:t xml:space="preserve"> (double)</w:t>
      </w:r>
      <w:bookmarkEnd w:id="63"/>
    </w:p>
    <w:p w14:paraId="36DF6C42" w14:textId="77777777" w:rsidR="006727BE" w:rsidRDefault="006727BE" w:rsidP="006727BE">
      <w:pPr>
        <w:spacing w:after="120"/>
        <w:ind w:left="1152" w:right="1008"/>
      </w:pPr>
      <w:r>
        <w:t xml:space="preserve">Determines the amount of water runoff and leaching.  This affects the amount of N leaching (N loss) which, in turn, affects the amount of mineral N.  </w:t>
      </w:r>
    </w:p>
    <w:p w14:paraId="6C4BD3A0" w14:textId="0F667BD2" w:rsidR="006727BE" w:rsidRDefault="0091290C" w:rsidP="006727BE">
      <w:pPr>
        <w:numPr>
          <w:ilvl w:val="0"/>
          <w:numId w:val="9"/>
        </w:numPr>
        <w:ind w:hanging="360"/>
      </w:pPr>
      <w:r>
        <w:t>BaseFlow</w:t>
      </w:r>
      <w:r w:rsidR="00C45597">
        <w:t xml:space="preserve">: the </w:t>
      </w:r>
      <w:r w:rsidR="006727BE">
        <w:t>fraction per month of subsoil water going into stream flow</w:t>
      </w:r>
    </w:p>
    <w:p w14:paraId="34028BD3" w14:textId="2B9A9580" w:rsidR="006727BE" w:rsidRDefault="0091290C" w:rsidP="006727BE">
      <w:pPr>
        <w:numPr>
          <w:ilvl w:val="0"/>
          <w:numId w:val="9"/>
        </w:numPr>
        <w:ind w:hanging="360"/>
      </w:pPr>
      <w:r>
        <w:t>StormFlow</w:t>
      </w:r>
      <w:r w:rsidR="00C45597">
        <w:t xml:space="preserve">: </w:t>
      </w:r>
      <w:r w:rsidR="006727BE">
        <w:t>the fraction of the soil water content lost as fast stream flow</w:t>
      </w:r>
    </w:p>
    <w:p w14:paraId="7DBB8534" w14:textId="3A776C36" w:rsidR="006727BE" w:rsidRPr="00AA288B" w:rsidRDefault="006727BE" w:rsidP="000135DD">
      <w:pPr>
        <w:pStyle w:val="Heading2"/>
        <w:tabs>
          <w:tab w:val="clear" w:pos="1836"/>
        </w:tabs>
        <w:ind w:left="1170" w:hanging="1170"/>
      </w:pPr>
      <w:bookmarkStart w:id="64" w:name="_Toc510167270"/>
      <w:bookmarkStart w:id="65" w:name="_Toc107481511"/>
      <w:r w:rsidRPr="00801798">
        <w:t>Soil</w:t>
      </w:r>
      <w:r w:rsidRPr="00AA288B">
        <w:t>FieldCapacity</w:t>
      </w:r>
      <w:r>
        <w:t>MapName</w:t>
      </w:r>
      <w:r w:rsidR="00DF6632">
        <w:t xml:space="preserve"> (double)</w:t>
      </w:r>
      <w:r w:rsidRPr="00AA288B">
        <w:t xml:space="preserve">, </w:t>
      </w:r>
      <w:r>
        <w:t>Soil</w:t>
      </w:r>
      <w:r w:rsidRPr="00AA288B">
        <w:t>WiltingPoint</w:t>
      </w:r>
      <w:r>
        <w:t>MapName</w:t>
      </w:r>
      <w:bookmarkEnd w:id="64"/>
      <w:r w:rsidR="00DF6632">
        <w:t xml:space="preserve"> (double)</w:t>
      </w:r>
      <w:bookmarkEnd w:id="65"/>
    </w:p>
    <w:p w14:paraId="1DF2180D" w14:textId="2C388DB0" w:rsidR="006727BE" w:rsidRDefault="006727BE" w:rsidP="006727BE">
      <w:pPr>
        <w:spacing w:after="120"/>
        <w:ind w:left="1152" w:right="1008"/>
      </w:pPr>
      <w:r>
        <w:t xml:space="preserve">Field capacity and wilting point expressed as a fraction </w:t>
      </w:r>
      <w:r w:rsidR="0091290C">
        <w:t>(range from 0.0 to 1.0)</w:t>
      </w:r>
      <w:r>
        <w:t>.  In the model</w:t>
      </w:r>
      <w:r w:rsidR="0091290C">
        <w:t xml:space="preserve"> algorithms</w:t>
      </w:r>
      <w:r>
        <w:t>, field capacity and wilting point are calculated as this fraction multiplied by soil depth.</w:t>
      </w:r>
    </w:p>
    <w:p w14:paraId="6B915D72" w14:textId="4E498B9D" w:rsidR="006727BE" w:rsidRPr="00801798" w:rsidRDefault="006727BE" w:rsidP="000135DD">
      <w:pPr>
        <w:pStyle w:val="Heading2"/>
        <w:tabs>
          <w:tab w:val="clear" w:pos="1836"/>
        </w:tabs>
        <w:ind w:left="1170" w:hanging="1170"/>
      </w:pPr>
      <w:bookmarkStart w:id="66" w:name="_Toc510167271"/>
      <w:bookmarkStart w:id="67" w:name="_Toc107481512"/>
      <w:r w:rsidRPr="00801798">
        <w:t>SoilPercentClay</w:t>
      </w:r>
      <w:r>
        <w:t>MapName</w:t>
      </w:r>
      <w:r w:rsidR="00DF6632">
        <w:t xml:space="preserve"> (double)</w:t>
      </w:r>
      <w:r w:rsidRPr="00801798">
        <w:t xml:space="preserve">, </w:t>
      </w:r>
      <w:r>
        <w:t>Soil</w:t>
      </w:r>
      <w:r w:rsidRPr="00801798">
        <w:t>PercentSand</w:t>
      </w:r>
      <w:r>
        <w:t>MapName</w:t>
      </w:r>
      <w:bookmarkEnd w:id="66"/>
      <w:r w:rsidR="00DF6632">
        <w:t xml:space="preserve"> (double)</w:t>
      </w:r>
      <w:bookmarkEnd w:id="67"/>
    </w:p>
    <w:p w14:paraId="42BADD7E" w14:textId="5289287E" w:rsidR="006727BE" w:rsidRDefault="0091290C" w:rsidP="006727BE">
      <w:pPr>
        <w:spacing w:after="120"/>
        <w:ind w:left="1152" w:right="1008"/>
      </w:pPr>
      <w:r>
        <w:t xml:space="preserve">Percent clay and sand are expressed as a fraction </w:t>
      </w:r>
      <w:r w:rsidR="006727BE">
        <w:t>(0.0 – 1.0).</w:t>
      </w:r>
    </w:p>
    <w:p w14:paraId="548051A5" w14:textId="414080DB" w:rsidR="006727BE" w:rsidRDefault="006727BE" w:rsidP="000135DD">
      <w:pPr>
        <w:pStyle w:val="Heading2"/>
        <w:tabs>
          <w:tab w:val="clear" w:pos="1836"/>
        </w:tabs>
        <w:ind w:left="1170" w:hanging="1170"/>
      </w:pPr>
      <w:bookmarkStart w:id="68" w:name="_Toc510167272"/>
      <w:bookmarkStart w:id="69" w:name="_Toc107481513"/>
      <w:r w:rsidRPr="00801798">
        <w:t>InitialSOM1CsurfMapName</w:t>
      </w:r>
      <w:bookmarkEnd w:id="68"/>
      <w:r w:rsidR="00DF6632">
        <w:t xml:space="preserve"> (double)</w:t>
      </w:r>
      <w:bookmarkEnd w:id="69"/>
    </w:p>
    <w:p w14:paraId="00CB076F" w14:textId="0920B3A8" w:rsidR="006727BE" w:rsidRPr="006727BE" w:rsidRDefault="006727BE" w:rsidP="006727BE">
      <w:pPr>
        <w:pStyle w:val="textbody"/>
      </w:pPr>
      <w:r>
        <w:t xml:space="preserve">The </w:t>
      </w:r>
      <w:r w:rsidR="00100989">
        <w:t xml:space="preserve">initial (time 0) </w:t>
      </w:r>
      <w:r>
        <w:t>amount of C in the soil surface</w:t>
      </w:r>
      <w:r w:rsidR="00100989">
        <w:t xml:space="preserve">, </w:t>
      </w:r>
      <w:r>
        <w:t xml:space="preserve">typically assumed to include the humus layer (g </w:t>
      </w:r>
      <w:r w:rsidR="00CA3A52">
        <w:t xml:space="preserve">C </w:t>
      </w:r>
      <w:r>
        <w:t>m</w:t>
      </w:r>
      <w:r w:rsidRPr="006727BE">
        <w:rPr>
          <w:vertAlign w:val="superscript"/>
        </w:rPr>
        <w:t>-2</w:t>
      </w:r>
      <w:r>
        <w:t>).</w:t>
      </w:r>
    </w:p>
    <w:p w14:paraId="59C90127" w14:textId="335FEF5B" w:rsidR="006727BE" w:rsidRDefault="006727BE" w:rsidP="000135DD">
      <w:pPr>
        <w:pStyle w:val="Heading2"/>
        <w:tabs>
          <w:tab w:val="clear" w:pos="1836"/>
        </w:tabs>
        <w:ind w:left="1170" w:hanging="1170"/>
      </w:pPr>
      <w:bookmarkStart w:id="70" w:name="_Toc510167273"/>
      <w:bookmarkStart w:id="71" w:name="_Toc107481514"/>
      <w:r w:rsidRPr="00801798">
        <w:t>InitialSOM1NsurfMapName</w:t>
      </w:r>
      <w:bookmarkEnd w:id="70"/>
      <w:r w:rsidR="00DF6632">
        <w:t xml:space="preserve"> (double)</w:t>
      </w:r>
      <w:bookmarkEnd w:id="71"/>
    </w:p>
    <w:p w14:paraId="02160082" w14:textId="2C4EB26E" w:rsidR="006727BE" w:rsidRPr="006727BE" w:rsidRDefault="006727BE" w:rsidP="006727BE">
      <w:pPr>
        <w:pStyle w:val="textbody"/>
      </w:pPr>
      <w:r>
        <w:t xml:space="preserve">The </w:t>
      </w:r>
      <w:r w:rsidR="00100989">
        <w:t xml:space="preserve">initial (time 0) </w:t>
      </w:r>
      <w:r>
        <w:t xml:space="preserve">amount of N in the soil surface (g </w:t>
      </w:r>
      <w:r w:rsidR="00CA3A52">
        <w:t xml:space="preserve">N </w:t>
      </w:r>
      <w:r>
        <w:t>m</w:t>
      </w:r>
      <w:r w:rsidRPr="006727BE">
        <w:rPr>
          <w:vertAlign w:val="superscript"/>
        </w:rPr>
        <w:t>-2</w:t>
      </w:r>
      <w:r>
        <w:t>).</w:t>
      </w:r>
    </w:p>
    <w:p w14:paraId="0F3E29AF" w14:textId="4266F006" w:rsidR="006727BE" w:rsidRDefault="006727BE" w:rsidP="000135DD">
      <w:pPr>
        <w:pStyle w:val="Heading2"/>
        <w:tabs>
          <w:tab w:val="clear" w:pos="1836"/>
        </w:tabs>
        <w:ind w:left="1170" w:hanging="1170"/>
      </w:pPr>
      <w:bookmarkStart w:id="72" w:name="_Toc510167274"/>
      <w:bookmarkStart w:id="73" w:name="_Toc107481515"/>
      <w:r w:rsidRPr="00801798">
        <w:t>InitialSOM1CsoilMapName</w:t>
      </w:r>
      <w:bookmarkEnd w:id="72"/>
      <w:r w:rsidR="00DF6632">
        <w:t xml:space="preserve"> (double)</w:t>
      </w:r>
      <w:bookmarkEnd w:id="73"/>
    </w:p>
    <w:p w14:paraId="0D18A7E0" w14:textId="6713CDFB" w:rsidR="006727BE" w:rsidRPr="006727BE" w:rsidRDefault="006727BE" w:rsidP="006727BE">
      <w:pPr>
        <w:pStyle w:val="textbody"/>
      </w:pPr>
      <w:r>
        <w:t xml:space="preserve">The </w:t>
      </w:r>
      <w:r w:rsidR="00100989">
        <w:t xml:space="preserve">initial (time 0) </w:t>
      </w:r>
      <w:r>
        <w:t xml:space="preserve">amount of C in the soil sub-surface; SOM1 indicates that this is the most labile C (g </w:t>
      </w:r>
      <w:r w:rsidR="00CA3A52">
        <w:t xml:space="preserve">C </w:t>
      </w:r>
      <w:r>
        <w:t>m</w:t>
      </w:r>
      <w:r w:rsidRPr="006727BE">
        <w:rPr>
          <w:vertAlign w:val="superscript"/>
        </w:rPr>
        <w:t>-2</w:t>
      </w:r>
      <w:r>
        <w:t>).</w:t>
      </w:r>
    </w:p>
    <w:p w14:paraId="5ED1E35B" w14:textId="60069C05" w:rsidR="006727BE" w:rsidRDefault="006727BE" w:rsidP="000135DD">
      <w:pPr>
        <w:pStyle w:val="Heading2"/>
        <w:tabs>
          <w:tab w:val="clear" w:pos="1836"/>
        </w:tabs>
        <w:ind w:left="1170" w:hanging="1170"/>
      </w:pPr>
      <w:bookmarkStart w:id="74" w:name="_Toc510167275"/>
      <w:bookmarkStart w:id="75" w:name="_Toc107481516"/>
      <w:r w:rsidRPr="00801798">
        <w:t>InitialSOM1NsoilMapName</w:t>
      </w:r>
      <w:bookmarkEnd w:id="74"/>
      <w:r w:rsidR="00DF6632">
        <w:t xml:space="preserve"> (double)</w:t>
      </w:r>
      <w:bookmarkEnd w:id="75"/>
    </w:p>
    <w:p w14:paraId="0D2C51B9" w14:textId="02D90A09" w:rsidR="006727BE" w:rsidRPr="006727BE" w:rsidRDefault="006727BE" w:rsidP="006727BE">
      <w:pPr>
        <w:pStyle w:val="textbody"/>
      </w:pPr>
      <w:r>
        <w:t xml:space="preserve">The </w:t>
      </w:r>
      <w:r w:rsidR="00100989">
        <w:t xml:space="preserve">initial (time 0) </w:t>
      </w:r>
      <w:r>
        <w:t>amount of N in the soil sub-surface</w:t>
      </w:r>
      <w:r w:rsidR="00CA3A52">
        <w:t xml:space="preserve"> (g N m</w:t>
      </w:r>
      <w:r w:rsidR="00CA3A52" w:rsidRPr="006727BE">
        <w:rPr>
          <w:vertAlign w:val="superscript"/>
        </w:rPr>
        <w:t>-2</w:t>
      </w:r>
      <w:r w:rsidR="00CA3A52">
        <w:t>)</w:t>
      </w:r>
      <w:r>
        <w:t>.</w:t>
      </w:r>
    </w:p>
    <w:p w14:paraId="350C1085" w14:textId="3A0B2E2F" w:rsidR="006727BE" w:rsidRDefault="006727BE" w:rsidP="000135DD">
      <w:pPr>
        <w:pStyle w:val="Heading2"/>
        <w:tabs>
          <w:tab w:val="clear" w:pos="1836"/>
        </w:tabs>
        <w:ind w:left="1170" w:hanging="1170"/>
      </w:pPr>
      <w:bookmarkStart w:id="76" w:name="_Toc510167276"/>
      <w:bookmarkStart w:id="77" w:name="_Toc107481517"/>
      <w:r w:rsidRPr="00801798">
        <w:t>InitialSOM2CMapName</w:t>
      </w:r>
      <w:bookmarkEnd w:id="76"/>
      <w:r w:rsidR="00DF6632">
        <w:t xml:space="preserve"> (double)</w:t>
      </w:r>
      <w:bookmarkEnd w:id="77"/>
    </w:p>
    <w:p w14:paraId="329C2760" w14:textId="79F0634E" w:rsidR="006727BE" w:rsidRPr="006727BE" w:rsidRDefault="006727BE" w:rsidP="006727BE">
      <w:pPr>
        <w:pStyle w:val="textbody"/>
      </w:pPr>
      <w:r>
        <w:t xml:space="preserve">The </w:t>
      </w:r>
      <w:r w:rsidR="00100989">
        <w:t xml:space="preserve">initial (time 0) </w:t>
      </w:r>
      <w:r>
        <w:t xml:space="preserve">amount of C in the ‘slow’ soil pool (SOM2) (g </w:t>
      </w:r>
      <w:r w:rsidR="00CA3A52">
        <w:t xml:space="preserve">C </w:t>
      </w:r>
      <w:r>
        <w:t>m</w:t>
      </w:r>
      <w:r w:rsidRPr="006727BE">
        <w:rPr>
          <w:vertAlign w:val="superscript"/>
        </w:rPr>
        <w:t>-2</w:t>
      </w:r>
      <w:r>
        <w:t>).</w:t>
      </w:r>
    </w:p>
    <w:p w14:paraId="2AE29ED3" w14:textId="28BBC0F4" w:rsidR="006727BE" w:rsidRDefault="006727BE" w:rsidP="000135DD">
      <w:pPr>
        <w:pStyle w:val="Heading2"/>
        <w:tabs>
          <w:tab w:val="clear" w:pos="1836"/>
        </w:tabs>
        <w:ind w:left="1170" w:hanging="1170"/>
      </w:pPr>
      <w:bookmarkStart w:id="78" w:name="_Toc510167277"/>
      <w:bookmarkStart w:id="79" w:name="_Toc107481518"/>
      <w:r w:rsidRPr="00801798">
        <w:lastRenderedPageBreak/>
        <w:t>InitialSOM2NMapName</w:t>
      </w:r>
      <w:bookmarkEnd w:id="78"/>
      <w:r w:rsidR="00DF6632">
        <w:t xml:space="preserve"> (double)</w:t>
      </w:r>
      <w:bookmarkEnd w:id="79"/>
    </w:p>
    <w:p w14:paraId="59077256" w14:textId="19ABC36F" w:rsidR="006727BE" w:rsidRPr="006727BE" w:rsidRDefault="006727BE" w:rsidP="006727BE">
      <w:pPr>
        <w:pStyle w:val="textbody"/>
        <w:ind w:left="1260"/>
      </w:pPr>
      <w:r>
        <w:t xml:space="preserve">The </w:t>
      </w:r>
      <w:r w:rsidR="00100989">
        <w:t xml:space="preserve">initial (time 0) </w:t>
      </w:r>
      <w:r>
        <w:t xml:space="preserve">amount of N in the ‘slow’ soil pool (SOM2) (g </w:t>
      </w:r>
      <w:r w:rsidR="00CA3A52">
        <w:t xml:space="preserve">N </w:t>
      </w:r>
      <w:r>
        <w:t>m</w:t>
      </w:r>
      <w:r w:rsidRPr="006727BE">
        <w:rPr>
          <w:vertAlign w:val="superscript"/>
        </w:rPr>
        <w:t>-2</w:t>
      </w:r>
      <w:r>
        <w:t>).</w:t>
      </w:r>
    </w:p>
    <w:p w14:paraId="52F3DCB1" w14:textId="394760DE" w:rsidR="006727BE" w:rsidRDefault="006727BE" w:rsidP="000135DD">
      <w:pPr>
        <w:pStyle w:val="Heading2"/>
        <w:tabs>
          <w:tab w:val="clear" w:pos="1836"/>
        </w:tabs>
        <w:ind w:left="1170" w:hanging="1170"/>
      </w:pPr>
      <w:bookmarkStart w:id="80" w:name="_Toc510167278"/>
      <w:bookmarkStart w:id="81" w:name="_Toc107481519"/>
      <w:r w:rsidRPr="00801798">
        <w:t>InitialSOM3CMapName</w:t>
      </w:r>
      <w:bookmarkEnd w:id="80"/>
      <w:r w:rsidR="00DF6632">
        <w:t xml:space="preserve"> (double)</w:t>
      </w:r>
      <w:bookmarkEnd w:id="81"/>
    </w:p>
    <w:p w14:paraId="7B4EBB84" w14:textId="5E94DC95" w:rsidR="006727BE" w:rsidRPr="006727BE" w:rsidRDefault="006727BE" w:rsidP="006727BE">
      <w:pPr>
        <w:pStyle w:val="textbody"/>
        <w:ind w:left="1170"/>
      </w:pPr>
      <w:r>
        <w:t xml:space="preserve">The </w:t>
      </w:r>
      <w:r w:rsidR="00100989">
        <w:t xml:space="preserve">initial (time 0) </w:t>
      </w:r>
      <w:r>
        <w:t xml:space="preserve">amount of </w:t>
      </w:r>
      <w:r w:rsidR="00100989">
        <w:t>C</w:t>
      </w:r>
      <w:r>
        <w:t xml:space="preserve"> in the ‘</w:t>
      </w:r>
      <w:r w:rsidR="00100989">
        <w:t>passive</w:t>
      </w:r>
      <w:r>
        <w:t>’ soil pool (SO</w:t>
      </w:r>
      <w:r w:rsidR="00100989">
        <w:t>M3</w:t>
      </w:r>
      <w:r>
        <w:t xml:space="preserve">) (g </w:t>
      </w:r>
      <w:r w:rsidR="00CA3A52">
        <w:t xml:space="preserve">C </w:t>
      </w:r>
      <w:r>
        <w:t>m</w:t>
      </w:r>
      <w:r w:rsidRPr="006727BE">
        <w:rPr>
          <w:vertAlign w:val="superscript"/>
        </w:rPr>
        <w:t>-2</w:t>
      </w:r>
      <w:r>
        <w:t>).</w:t>
      </w:r>
    </w:p>
    <w:p w14:paraId="70665C8C" w14:textId="73483DF8" w:rsidR="006727BE" w:rsidRDefault="006727BE" w:rsidP="000135DD">
      <w:pPr>
        <w:pStyle w:val="Heading2"/>
        <w:tabs>
          <w:tab w:val="clear" w:pos="1836"/>
        </w:tabs>
        <w:ind w:left="1170" w:hanging="1170"/>
      </w:pPr>
      <w:bookmarkStart w:id="82" w:name="_Toc510167279"/>
      <w:bookmarkStart w:id="83" w:name="_Toc107481520"/>
      <w:r w:rsidRPr="00801798">
        <w:t>InitialSOM3NMapName</w:t>
      </w:r>
      <w:bookmarkEnd w:id="82"/>
      <w:r w:rsidR="00DF6632">
        <w:t xml:space="preserve"> (double)</w:t>
      </w:r>
      <w:bookmarkEnd w:id="83"/>
    </w:p>
    <w:p w14:paraId="71E79294" w14:textId="57031DD8" w:rsidR="00100989" w:rsidRPr="00100989" w:rsidRDefault="00100989" w:rsidP="00100989">
      <w:pPr>
        <w:pStyle w:val="textbody"/>
      </w:pPr>
      <w:r>
        <w:t xml:space="preserve">The initial (time 0) amount of N in the ‘passive’ soil pool (SOM3) (g </w:t>
      </w:r>
      <w:r w:rsidR="00CA3A52">
        <w:t xml:space="preserve">N </w:t>
      </w:r>
      <w:r>
        <w:t>m</w:t>
      </w:r>
      <w:r w:rsidRPr="006727BE">
        <w:rPr>
          <w:vertAlign w:val="superscript"/>
        </w:rPr>
        <w:t>-2</w:t>
      </w:r>
      <w:r>
        <w:t>).</w:t>
      </w:r>
    </w:p>
    <w:p w14:paraId="21F9566E" w14:textId="2328AF47" w:rsidR="006727BE" w:rsidRDefault="006727BE" w:rsidP="000135DD">
      <w:pPr>
        <w:pStyle w:val="Heading2"/>
        <w:tabs>
          <w:tab w:val="clear" w:pos="1836"/>
        </w:tabs>
        <w:ind w:left="1170" w:hanging="1170"/>
      </w:pPr>
      <w:bookmarkStart w:id="84" w:name="_Toc510167280"/>
      <w:bookmarkStart w:id="85" w:name="_Toc107481521"/>
      <w:r w:rsidRPr="00801798">
        <w:t>InitialDeadWoodSurfaceMapName</w:t>
      </w:r>
      <w:bookmarkEnd w:id="84"/>
      <w:r w:rsidR="00DF6632">
        <w:t xml:space="preserve"> (double)</w:t>
      </w:r>
      <w:bookmarkEnd w:id="85"/>
    </w:p>
    <w:p w14:paraId="35A02067" w14:textId="0105F8E0" w:rsidR="00100989" w:rsidRPr="00100989" w:rsidRDefault="00100989" w:rsidP="00100989">
      <w:pPr>
        <w:pStyle w:val="textbody"/>
      </w:pPr>
      <w:r>
        <w:t xml:space="preserve">The initial (time 0) amount of surficial dead woody material, e.g., logs (g </w:t>
      </w:r>
      <w:r w:rsidR="0040650B">
        <w:t xml:space="preserve">Biomass </w:t>
      </w:r>
      <w:r>
        <w:t>m</w:t>
      </w:r>
      <w:r w:rsidRPr="006727BE">
        <w:rPr>
          <w:vertAlign w:val="superscript"/>
        </w:rPr>
        <w:t>-2</w:t>
      </w:r>
      <w:r>
        <w:t>).</w:t>
      </w:r>
    </w:p>
    <w:p w14:paraId="75757F44" w14:textId="7F024D44" w:rsidR="006727BE" w:rsidRDefault="006727BE" w:rsidP="000135DD">
      <w:pPr>
        <w:pStyle w:val="Heading2"/>
        <w:tabs>
          <w:tab w:val="clear" w:pos="1836"/>
        </w:tabs>
        <w:ind w:left="1170" w:hanging="1170"/>
      </w:pPr>
      <w:bookmarkStart w:id="86" w:name="_Toc510167281"/>
      <w:bookmarkStart w:id="87" w:name="_Toc107481522"/>
      <w:r w:rsidRPr="00801798">
        <w:t>InitialDeadWoodSoilMapName</w:t>
      </w:r>
      <w:bookmarkEnd w:id="86"/>
      <w:r w:rsidR="00DF6632">
        <w:t xml:space="preserve"> (double)</w:t>
      </w:r>
      <w:bookmarkEnd w:id="87"/>
    </w:p>
    <w:p w14:paraId="66A838CE" w14:textId="09864953" w:rsidR="00100989" w:rsidRPr="00100989" w:rsidRDefault="00100989" w:rsidP="00100989">
      <w:pPr>
        <w:pStyle w:val="textbody"/>
      </w:pPr>
      <w:r>
        <w:t xml:space="preserve">The initial (time 0) amount of belowground dead woody material, e.g., dead roots (g </w:t>
      </w:r>
      <w:r w:rsidR="0040650B">
        <w:t xml:space="preserve">Biomass </w:t>
      </w:r>
      <w:r>
        <w:t>m</w:t>
      </w:r>
      <w:r w:rsidRPr="006727BE">
        <w:rPr>
          <w:vertAlign w:val="superscript"/>
        </w:rPr>
        <w:t>-2</w:t>
      </w:r>
      <w:r>
        <w:t>).</w:t>
      </w:r>
    </w:p>
    <w:p w14:paraId="694BD0B2" w14:textId="68B17372" w:rsidR="00664772" w:rsidRDefault="00664772" w:rsidP="006F6491">
      <w:pPr>
        <w:pStyle w:val="Heading2"/>
        <w:tabs>
          <w:tab w:val="clear" w:pos="1836"/>
        </w:tabs>
        <w:ind w:left="1170" w:hanging="1170"/>
      </w:pPr>
      <w:bookmarkStart w:id="88" w:name="_Toc107481523"/>
      <w:r>
        <w:t>CalibrateMode</w:t>
      </w:r>
      <w:r w:rsidR="00823205">
        <w:t xml:space="preserve"> (</w:t>
      </w:r>
      <w:r w:rsidR="003F361C">
        <w:t>Boolean, o</w:t>
      </w:r>
      <w:r w:rsidR="00823205">
        <w:t>ptional)</w:t>
      </w:r>
      <w:bookmarkEnd w:id="88"/>
    </w:p>
    <w:p w14:paraId="1C921E73" w14:textId="1415BB57" w:rsidR="00D16BE0" w:rsidRDefault="003F361C" w:rsidP="00D16BE0">
      <w:pPr>
        <w:pStyle w:val="textbody"/>
      </w:pPr>
      <w:r>
        <w:t xml:space="preserve">A Boolean input (Y or N).  </w:t>
      </w:r>
      <w:r w:rsidR="00D16BE0">
        <w:t xml:space="preserve">Determines whether the model is run in calibrate mode whereby additional </w:t>
      </w:r>
      <w:r w:rsidR="00DF629A">
        <w:t>parameters are added</w:t>
      </w:r>
      <w:r w:rsidR="00D16BE0">
        <w:t xml:space="preserve"> to </w:t>
      </w:r>
      <w:r w:rsidR="00557E14">
        <w:t>a log file (“</w:t>
      </w:r>
      <w:r w:rsidR="00F41C2A">
        <w:t>NECN</w:t>
      </w:r>
      <w:r w:rsidR="00557E14">
        <w:t>-calibrate-log.csv”)</w:t>
      </w:r>
      <w:r w:rsidR="00D16BE0">
        <w:t xml:space="preserve">.  </w:t>
      </w:r>
      <w:r w:rsidR="00D16BE0" w:rsidRPr="00D16BE0">
        <w:rPr>
          <w:b/>
        </w:rPr>
        <w:t xml:space="preserve">The calibrate mode should only be used when simulating a single site due to the volume of </w:t>
      </w:r>
      <w:r w:rsidR="0091290C">
        <w:rPr>
          <w:b/>
        </w:rPr>
        <w:t>model</w:t>
      </w:r>
      <w:r w:rsidR="00D16BE0" w:rsidRPr="00D16BE0">
        <w:rPr>
          <w:b/>
        </w:rPr>
        <w:t xml:space="preserve"> output</w:t>
      </w:r>
      <w:r w:rsidR="0091290C">
        <w:rPr>
          <w:b/>
        </w:rPr>
        <w:t xml:space="preserve"> in the calibrate log file</w:t>
      </w:r>
      <w:r w:rsidR="00D16BE0" w:rsidRPr="00D16BE0">
        <w:rPr>
          <w:b/>
        </w:rPr>
        <w:t>.</w:t>
      </w:r>
      <w:r w:rsidR="00D16BE0">
        <w:t xml:space="preserve">  The intention is to </w:t>
      </w:r>
      <w:r w:rsidR="00E91A02">
        <w:t>view output of additional parameters, such as what factors are limiting growth at each time step</w:t>
      </w:r>
      <w:r w:rsidR="00D16BE0">
        <w:t>.</w:t>
      </w:r>
      <w:r w:rsidR="00E91A02">
        <w:t xml:space="preserve">  </w:t>
      </w:r>
    </w:p>
    <w:p w14:paraId="29CD78B8" w14:textId="3A06DDD5" w:rsidR="00100989" w:rsidRDefault="00100989" w:rsidP="006F6491">
      <w:pPr>
        <w:pStyle w:val="Heading2"/>
        <w:tabs>
          <w:tab w:val="clear" w:pos="1836"/>
        </w:tabs>
        <w:ind w:left="1170" w:hanging="1170"/>
      </w:pPr>
      <w:bookmarkStart w:id="89" w:name="_Toc107481524"/>
      <w:r>
        <w:t>SmokeModelOutputs</w:t>
      </w:r>
      <w:r w:rsidR="00823205">
        <w:t xml:space="preserve"> (</w:t>
      </w:r>
      <w:r w:rsidR="003F361C">
        <w:t>Boolean, o</w:t>
      </w:r>
      <w:r w:rsidR="00823205">
        <w:t>ptional)</w:t>
      </w:r>
      <w:bookmarkEnd w:id="89"/>
    </w:p>
    <w:p w14:paraId="0DB56656" w14:textId="0FE6481B" w:rsidR="00100989" w:rsidRPr="00100989" w:rsidRDefault="003F361C" w:rsidP="00100989">
      <w:pPr>
        <w:pStyle w:val="textbody"/>
      </w:pPr>
      <w:r>
        <w:t xml:space="preserve">A Boolean input (Y or N). </w:t>
      </w:r>
      <w:r w:rsidR="00100989">
        <w:t>These are outputs specific to subsequent (external) calculations of smoke emissions.  If true, maps of conifer needle biomass, surface dead wood, and SOM1-surface (litter) are produced.</w:t>
      </w:r>
    </w:p>
    <w:p w14:paraId="39D67152" w14:textId="5F19A8B0" w:rsidR="00823205" w:rsidRDefault="00823205" w:rsidP="006F6491">
      <w:pPr>
        <w:pStyle w:val="Heading2"/>
        <w:tabs>
          <w:tab w:val="clear" w:pos="1836"/>
        </w:tabs>
        <w:ind w:left="1170" w:hanging="1170"/>
      </w:pPr>
      <w:bookmarkStart w:id="90" w:name="_Toc107481525"/>
      <w:r>
        <w:t>Version</w:t>
      </w:r>
      <w:r w:rsidR="00F5546E">
        <w:t>_Henne_</w:t>
      </w:r>
      <w:r>
        <w:t>SoilWater (</w:t>
      </w:r>
      <w:r w:rsidR="003F361C">
        <w:t>Boolean, o</w:t>
      </w:r>
      <w:r>
        <w:t>ptional)</w:t>
      </w:r>
      <w:bookmarkEnd w:id="90"/>
    </w:p>
    <w:p w14:paraId="352A50CC" w14:textId="41F1D881" w:rsidR="00823205" w:rsidRPr="00823205" w:rsidRDefault="00823205" w:rsidP="00823205">
      <w:pPr>
        <w:pStyle w:val="textbody"/>
      </w:pPr>
      <w:r>
        <w:t xml:space="preserve">A Boolean input (Y or N).  If true, </w:t>
      </w:r>
      <w:r w:rsidR="00F5546E">
        <w:t xml:space="preserve">a new </w:t>
      </w:r>
      <w:r>
        <w:t>version of the soil water calculations (</w:t>
      </w:r>
      <w:r w:rsidR="00F5546E">
        <w:t>provided by Dr. Paul Henne, USGS</w:t>
      </w:r>
      <w:r>
        <w:t>) are used for soil water calculations.</w:t>
      </w:r>
    </w:p>
    <w:p w14:paraId="21DFC221" w14:textId="5140D9D7" w:rsidR="00D22C0E" w:rsidRDefault="00D22C0E" w:rsidP="006F6491">
      <w:pPr>
        <w:pStyle w:val="Heading2"/>
        <w:tabs>
          <w:tab w:val="clear" w:pos="1836"/>
        </w:tabs>
        <w:ind w:left="1170" w:hanging="1170"/>
      </w:pPr>
      <w:bookmarkStart w:id="91" w:name="_Toc107481526"/>
      <w:r>
        <w:t>WaterDecayFunction</w:t>
      </w:r>
      <w:bookmarkEnd w:id="91"/>
    </w:p>
    <w:p w14:paraId="20273A97" w14:textId="77777777" w:rsidR="00D22C0E" w:rsidRDefault="00D22C0E" w:rsidP="00D22C0E">
      <w:pPr>
        <w:pStyle w:val="textbody"/>
      </w:pPr>
      <w:r>
        <w:t xml:space="preserve">The WaterDecayFunction parameter determines the effect of moisture on decay rate can be either linear or based on a ratio.  The Century 4.0 Help file states that linear option is to be when only the relative water content in </w:t>
      </w:r>
      <w:r>
        <w:lastRenderedPageBreak/>
        <w:t>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Pr="0091290C" w:rsidRDefault="00D22C0E" w:rsidP="00D22C0E">
      <w:pPr>
        <w:pStyle w:val="textbody"/>
        <w:rPr>
          <w:i/>
        </w:rPr>
      </w:pPr>
      <w:r w:rsidRPr="00D22C0E">
        <w:rPr>
          <w:b/>
          <w:i/>
        </w:rPr>
        <w:t>User Tip:</w:t>
      </w:r>
      <w:r>
        <w:t xml:space="preserve">  </w:t>
      </w:r>
      <w:r w:rsidRPr="0091290C">
        <w:rPr>
          <w:i/>
        </w:rPr>
        <w:t>Linear is generally appropriate for sandy soils; ratio for more mesic soils.</w:t>
      </w:r>
    </w:p>
    <w:p w14:paraId="34843A54" w14:textId="2D7A90B9" w:rsidR="007A3F68" w:rsidRDefault="007A3F68" w:rsidP="006F6491">
      <w:pPr>
        <w:pStyle w:val="Heading2"/>
        <w:tabs>
          <w:tab w:val="clear" w:pos="1836"/>
        </w:tabs>
        <w:ind w:left="1170" w:hanging="1170"/>
      </w:pPr>
      <w:bookmarkStart w:id="92" w:name="_Toc107481527"/>
      <w:r>
        <w:t>ProbabilityEstablishAdjust</w:t>
      </w:r>
      <w:r w:rsidR="00DF6632">
        <w:t xml:space="preserve"> (double)</w:t>
      </w:r>
      <w:bookmarkEnd w:id="92"/>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6D83EEAB" w:rsidR="007A3F68" w:rsidRPr="0091290C" w:rsidRDefault="007A3F68" w:rsidP="007A3F68">
      <w:pPr>
        <w:pStyle w:val="textbody"/>
        <w:rPr>
          <w:i/>
        </w:rPr>
      </w:pPr>
      <w:r w:rsidRPr="00D22C0E">
        <w:rPr>
          <w:b/>
          <w:i/>
        </w:rPr>
        <w:t>User Tip:</w:t>
      </w:r>
      <w:r>
        <w:t xml:space="preserve">  </w:t>
      </w:r>
      <w:r w:rsidRPr="0091290C">
        <w:rPr>
          <w:i/>
        </w:rPr>
        <w:t xml:space="preserve">This </w:t>
      </w:r>
      <w:r w:rsidR="007F0205" w:rsidRPr="0091290C">
        <w:rPr>
          <w:i/>
        </w:rPr>
        <w:t xml:space="preserve">value can be reduced (&lt;1) if </w:t>
      </w:r>
      <w:r w:rsidR="0091290C" w:rsidRPr="0091290C">
        <w:rPr>
          <w:i/>
        </w:rPr>
        <w:t xml:space="preserve">overall </w:t>
      </w:r>
      <w:r w:rsidR="007F0205" w:rsidRPr="0091290C">
        <w:rPr>
          <w:i/>
        </w:rPr>
        <w:t xml:space="preserve">regeneration rates are too high. </w:t>
      </w:r>
      <w:r w:rsidR="0091290C" w:rsidRPr="0091290C">
        <w:rPr>
          <w:i/>
        </w:rPr>
        <w:t xml:space="preserve">Keep in mind that p-est is dependent on the successional time step.  For example, you might want to lower the adjustment factor if you shift </w:t>
      </w:r>
      <w:r w:rsidRPr="0091290C">
        <w:rPr>
          <w:i/>
        </w:rPr>
        <w:t xml:space="preserve">from a 5-year time step to a 1-year time step.    </w:t>
      </w:r>
    </w:p>
    <w:p w14:paraId="7BB4F628" w14:textId="45E8A96B" w:rsidR="00100989" w:rsidRDefault="00100989" w:rsidP="006F6491">
      <w:pPr>
        <w:pStyle w:val="Heading2"/>
        <w:tabs>
          <w:tab w:val="clear" w:pos="1836"/>
        </w:tabs>
        <w:ind w:left="1170" w:hanging="1170"/>
      </w:pPr>
      <w:bookmarkStart w:id="93" w:name="_Toc387238314"/>
      <w:bookmarkStart w:id="94" w:name="_Toc387238315"/>
      <w:bookmarkStart w:id="95" w:name="_Toc387238316"/>
      <w:bookmarkStart w:id="96" w:name="_Toc107481528"/>
      <w:bookmarkEnd w:id="93"/>
      <w:bookmarkEnd w:id="94"/>
      <w:bookmarkEnd w:id="95"/>
      <w:r>
        <w:t>InitialMineralN</w:t>
      </w:r>
      <w:r w:rsidR="00DF6632">
        <w:t xml:space="preserve"> (double)</w:t>
      </w:r>
      <w:bookmarkEnd w:id="96"/>
    </w:p>
    <w:p w14:paraId="4C3100D2" w14:textId="49AEA146" w:rsidR="00100989" w:rsidRPr="00100989" w:rsidRDefault="00100989" w:rsidP="00100989">
      <w:pPr>
        <w:pStyle w:val="textbody"/>
      </w:pPr>
      <w:r>
        <w:t>The amount of mineral N (g m</w:t>
      </w:r>
      <w:r w:rsidRPr="00100989">
        <w:rPr>
          <w:vertAlign w:val="superscript"/>
        </w:rPr>
        <w:t>-2</w:t>
      </w:r>
      <w:r>
        <w:t>).</w:t>
      </w:r>
    </w:p>
    <w:p w14:paraId="36ED5008" w14:textId="478C4520" w:rsidR="00100989" w:rsidRDefault="00100989" w:rsidP="006F6491">
      <w:pPr>
        <w:pStyle w:val="Heading2"/>
        <w:tabs>
          <w:tab w:val="clear" w:pos="1836"/>
        </w:tabs>
        <w:ind w:left="1170" w:hanging="1170"/>
      </w:pPr>
      <w:bookmarkStart w:id="97" w:name="_Toc107481529"/>
      <w:r>
        <w:t>InitialFineFuels</w:t>
      </w:r>
      <w:r w:rsidR="00DF6632">
        <w:t xml:space="preserve"> (double)</w:t>
      </w:r>
      <w:bookmarkEnd w:id="97"/>
    </w:p>
    <w:p w14:paraId="0290BB11" w14:textId="2449CB61" w:rsidR="00100989" w:rsidRPr="00100989" w:rsidRDefault="00100989" w:rsidP="00100989">
      <w:pPr>
        <w:pStyle w:val="textbody"/>
      </w:pPr>
      <w:r>
        <w:t xml:space="preserve">The amount of fine fuel biomass (internally, the SoilStructural and SoilMetabolic layers) as a fraction of initial dead wood.  </w:t>
      </w:r>
      <w:r w:rsidR="00FF7168">
        <w:t>This accounts for recent disturbance that may have deposited large volumes of both dead wood and fine fuels.</w:t>
      </w:r>
      <w:r w:rsidR="00DF6632">
        <w:t xml:space="preserve">  Ranges from 0.0 to 1.0.</w:t>
      </w:r>
    </w:p>
    <w:p w14:paraId="4C807230" w14:textId="5E10C939" w:rsidR="00FF7168" w:rsidRPr="00801798" w:rsidRDefault="00DF6632" w:rsidP="000135DD">
      <w:pPr>
        <w:pStyle w:val="Heading2"/>
        <w:tabs>
          <w:tab w:val="clear" w:pos="1836"/>
        </w:tabs>
        <w:ind w:left="1170" w:hanging="1170"/>
      </w:pPr>
      <w:bookmarkStart w:id="98" w:name="_Toc510167286"/>
      <w:bookmarkStart w:id="99" w:name="_Toc107481530"/>
      <w:r>
        <w:t>Nitrogen Inputs:</w:t>
      </w:r>
      <w:r w:rsidR="00FF7168" w:rsidRPr="00801798">
        <w:t xml:space="preserve"> Slope</w:t>
      </w:r>
      <w:r>
        <w:t xml:space="preserve"> and</w:t>
      </w:r>
      <w:r w:rsidR="00FF7168" w:rsidRPr="00801798">
        <w:t xml:space="preserve"> Intercept</w:t>
      </w:r>
      <w:bookmarkEnd w:id="98"/>
      <w:bookmarkEnd w:id="99"/>
    </w:p>
    <w:p w14:paraId="76A98469" w14:textId="77777777" w:rsidR="00FF7168" w:rsidRDefault="00FF7168" w:rsidP="00FF7168">
      <w:pPr>
        <w:spacing w:after="120"/>
        <w:ind w:left="1152" w:right="1008"/>
      </w:pPr>
      <w:r>
        <w:t xml:space="preserve">Determines N deposition rates (including wet deposition, dry deposition, non-symbiotic fixation and N fertilization) using simple regression: </w:t>
      </w:r>
    </w:p>
    <w:p w14:paraId="60499C57" w14:textId="77777777" w:rsidR="00FF7168" w:rsidRDefault="00FF7168" w:rsidP="00FF7168">
      <w:pPr>
        <w:spacing w:after="120"/>
        <w:ind w:left="1152" w:right="1008"/>
      </w:pPr>
      <w:r>
        <w:t>Total N deposition = (AtmosNslope*precipitation) + AtmosNinter</w:t>
      </w:r>
    </w:p>
    <w:p w14:paraId="02FF9A8A" w14:textId="77777777" w:rsidR="00FF7168" w:rsidRDefault="00FF7168" w:rsidP="00FF7168">
      <w:pPr>
        <w:spacing w:after="120"/>
        <w:ind w:left="1152" w:right="1008"/>
      </w:pPr>
      <w:r>
        <w:t>The AtmosNslope parameter controls how the amount of wet deposition, i.e. how much N is deposited during rain events, with higher slopes generating more N deposition.  Dry deposition is controlled by the N intercept parameter, which is constant and is not a function of precipitation.</w:t>
      </w:r>
    </w:p>
    <w:p w14:paraId="22D846F3" w14:textId="77777777" w:rsidR="00FF7168" w:rsidRDefault="00FF7168" w:rsidP="00FF7168">
      <w:pPr>
        <w:spacing w:after="120"/>
        <w:ind w:left="1152" w:right="1008"/>
      </w:pPr>
      <w:r>
        <w:rPr>
          <w:b/>
        </w:rPr>
        <w:t>User Tip:</w:t>
      </w:r>
      <w:r>
        <w:t xml:space="preserve"> </w:t>
      </w:r>
      <w:r>
        <w:rPr>
          <w:i/>
        </w:rPr>
        <w:t>Adjust the slope and intercept until the monthly or annual N deposition in the NECN-succession-monthly-log.csv is similar to literature values.</w:t>
      </w:r>
    </w:p>
    <w:p w14:paraId="334EA591" w14:textId="2E2BC251" w:rsidR="00FF7168" w:rsidRDefault="00FF7168" w:rsidP="006F6491">
      <w:pPr>
        <w:pStyle w:val="Heading2"/>
        <w:tabs>
          <w:tab w:val="clear" w:pos="1836"/>
        </w:tabs>
        <w:ind w:left="1170" w:hanging="1170"/>
      </w:pPr>
      <w:bookmarkStart w:id="100" w:name="_Toc107481531"/>
      <w:r>
        <w:t>Latitude</w:t>
      </w:r>
      <w:r w:rsidR="003F361C">
        <w:t xml:space="preserve"> (double)</w:t>
      </w:r>
      <w:bookmarkEnd w:id="100"/>
    </w:p>
    <w:p w14:paraId="5516D32E" w14:textId="3D37E407" w:rsidR="00FF7168" w:rsidRPr="00FF7168" w:rsidRDefault="00FF7168" w:rsidP="00FF7168">
      <w:pPr>
        <w:pStyle w:val="textbody"/>
      </w:pPr>
      <w:r>
        <w:t>The latitude of the study site (°).</w:t>
      </w:r>
    </w:p>
    <w:p w14:paraId="0781E6E3" w14:textId="46D238F9" w:rsidR="00E54D7B" w:rsidRPr="004D1913" w:rsidRDefault="00E54D7B" w:rsidP="00747517">
      <w:pPr>
        <w:pStyle w:val="Heading2"/>
        <w:tabs>
          <w:tab w:val="clear" w:pos="1836"/>
        </w:tabs>
        <w:ind w:left="1170" w:hanging="1170"/>
      </w:pPr>
      <w:bookmarkStart w:id="101" w:name="_Toc107481532"/>
      <w:r>
        <w:lastRenderedPageBreak/>
        <w:t>Denitrification</w:t>
      </w:r>
      <w:r w:rsidR="00747517">
        <w:t>Rate</w:t>
      </w:r>
      <w:r w:rsidR="003F361C">
        <w:t xml:space="preserve"> (double)</w:t>
      </w:r>
      <w:bookmarkEnd w:id="101"/>
    </w:p>
    <w:p w14:paraId="1D835228" w14:textId="0C52FDBF" w:rsidR="00E54D7B" w:rsidRDefault="00E54D7B" w:rsidP="00E54D7B">
      <w:pPr>
        <w:pStyle w:val="textbody"/>
      </w:pPr>
      <w:r>
        <w:t xml:space="preserve">The fraction of mineral N lost through ammonia volatilization and denitrification </w:t>
      </w:r>
      <w:r w:rsidRPr="00095D4A">
        <w:rPr>
          <w:b/>
        </w:rPr>
        <w:t>per month</w:t>
      </w:r>
      <w:r>
        <w:t xml:space="preserve">.  This fraction is not fire related; fire related volatilization is modeled separately.  </w:t>
      </w:r>
      <w:r w:rsidR="00747517">
        <w:t>Ranges from 0.0 to 1.0.</w:t>
      </w:r>
    </w:p>
    <w:p w14:paraId="51F38B24" w14:textId="77777777" w:rsidR="00E54D7B" w:rsidRPr="00C63F5E" w:rsidRDefault="00E54D7B" w:rsidP="00E54D7B">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4CE1AF30" w14:textId="57D2D636" w:rsidR="008C76EA" w:rsidRDefault="008C76EA" w:rsidP="00747517">
      <w:pPr>
        <w:pStyle w:val="Heading2"/>
        <w:tabs>
          <w:tab w:val="clear" w:pos="1836"/>
        </w:tabs>
        <w:ind w:left="1170" w:hanging="1170"/>
      </w:pPr>
      <w:bookmarkStart w:id="102" w:name="_Toc107481533"/>
      <w:r>
        <w:t>DecayRateSurf</w:t>
      </w:r>
      <w:r w:rsidR="003F361C">
        <w:t xml:space="preserve"> (double)</w:t>
      </w:r>
      <w:bookmarkEnd w:id="102"/>
    </w:p>
    <w:p w14:paraId="094C53A6" w14:textId="036D1F54" w:rsidR="008C76EA" w:rsidRPr="008C76EA" w:rsidRDefault="008C76EA" w:rsidP="008C76EA">
      <w:pPr>
        <w:pStyle w:val="textbody"/>
      </w:pPr>
      <w:r>
        <w:t>The maximum decay rate for the SOM1-surface pool and the maximum decay rates for foliar structural material.  Prior to v6.6, the maximum decay rate for foliar structural material was fixed at 0.39 monthly.</w:t>
      </w:r>
    </w:p>
    <w:p w14:paraId="3297CEDE" w14:textId="372842E6" w:rsidR="0038100A" w:rsidRPr="004D1913" w:rsidRDefault="0038100A" w:rsidP="00747517">
      <w:pPr>
        <w:pStyle w:val="Heading2"/>
        <w:tabs>
          <w:tab w:val="clear" w:pos="1836"/>
        </w:tabs>
        <w:ind w:left="1170" w:hanging="1170"/>
      </w:pPr>
      <w:bookmarkStart w:id="103" w:name="_Toc107481534"/>
      <w:r w:rsidRPr="004D1913">
        <w:t>Decay Rate</w:t>
      </w:r>
      <w:r>
        <w:t>s</w:t>
      </w:r>
      <w:r w:rsidRPr="004D1913">
        <w:t xml:space="preserve"> of</w:t>
      </w:r>
      <w:r>
        <w:t xml:space="preserve"> SOM1,</w:t>
      </w:r>
      <w:r w:rsidRPr="004D1913">
        <w:t xml:space="preserve"> SOM2</w:t>
      </w:r>
      <w:r w:rsidR="008C76EA">
        <w:t>,</w:t>
      </w:r>
      <w:r w:rsidRPr="004D1913">
        <w:t xml:space="preserve"> and SOM3</w:t>
      </w:r>
      <w:r w:rsidR="008C76EA">
        <w:t xml:space="preserve"> soil pools</w:t>
      </w:r>
      <w:r w:rsidR="003F361C">
        <w:t xml:space="preserve"> (double)</w:t>
      </w:r>
      <w:bookmarkEnd w:id="103"/>
    </w:p>
    <w:p w14:paraId="04E7F564" w14:textId="69BD8CF9" w:rsidR="0038100A" w:rsidRDefault="0038100A" w:rsidP="0038100A">
      <w:pPr>
        <w:pStyle w:val="textbody"/>
      </w:pPr>
      <w:r>
        <w:t xml:space="preserve">The decay rates for SOM1-surface, SOM1-soil, SOM2, and SOM3 determine </w:t>
      </w:r>
      <w:r w:rsidRPr="004D1913">
        <w:t xml:space="preserve">the </w:t>
      </w:r>
      <w:r w:rsidRPr="00A307FE">
        <w:rPr>
          <w:b/>
        </w:rPr>
        <w:t>maximum</w:t>
      </w:r>
      <w:r>
        <w:t xml:space="preserve"> </w:t>
      </w:r>
      <w:r w:rsidRPr="004D1913">
        <w:t xml:space="preserve">decomposition </w:t>
      </w:r>
      <w:r>
        <w:t xml:space="preserve">rate (k) </w:t>
      </w:r>
      <w:r w:rsidRPr="004D1913">
        <w:t xml:space="preserve">of the </w:t>
      </w:r>
      <w:r>
        <w:t>four</w:t>
      </w:r>
      <w:r w:rsidRPr="004D1913">
        <w:t xml:space="preserve"> soil organic matter pools.  </w:t>
      </w:r>
      <w:r w:rsidR="00747517">
        <w:t>Ranges from 0.0 to 1.0.</w:t>
      </w:r>
    </w:p>
    <w:p w14:paraId="62EA8389" w14:textId="5B9F7290" w:rsidR="0038100A" w:rsidRDefault="0038100A" w:rsidP="0038100A">
      <w:pPr>
        <w:pStyle w:val="textbody"/>
      </w:pPr>
      <w:r w:rsidRPr="00095D4A">
        <w:rPr>
          <w:b/>
        </w:rPr>
        <w:t>User Tip:</w:t>
      </w:r>
      <w:r>
        <w:t xml:space="preserve">  </w:t>
      </w:r>
      <w:r w:rsidRPr="00095D4A">
        <w:rPr>
          <w:i/>
        </w:rPr>
        <w:t>In most landscapes, the relative changes in the soil pools are higher in the upper than the lower horizons</w:t>
      </w:r>
      <w:r>
        <w:rPr>
          <w:i/>
        </w:rPr>
        <w:t xml:space="preserve">.  Therefore, the maximum decay rates should be higher in the surficial than the deeper pools (i.e. </w:t>
      </w:r>
      <w:r w:rsidRPr="008B3BBC">
        <w:rPr>
          <w:i/>
          <w:sz w:val="22"/>
        </w:rPr>
        <w:t>DecayRateSurf&gt;DecayRateSOM1&gt; DecayRateSOM2&gt;DecayRateSOM3)</w:t>
      </w:r>
      <w:r>
        <w:rPr>
          <w:i/>
        </w:rPr>
        <w:t xml:space="preserve">. Also, </w:t>
      </w:r>
      <w:r w:rsidRPr="00095D4A">
        <w:rPr>
          <w:i/>
        </w:rPr>
        <w:t xml:space="preserve">the </w:t>
      </w:r>
      <w:r>
        <w:rPr>
          <w:i/>
        </w:rPr>
        <w:t xml:space="preserve">total amount of C in </w:t>
      </w:r>
      <w:r w:rsidRPr="00095D4A">
        <w:rPr>
          <w:i/>
        </w:rPr>
        <w:t>soil should slowly increase over time in the absence of disturbance.</w:t>
      </w:r>
    </w:p>
    <w:p w14:paraId="15256AC9" w14:textId="25DD99B4" w:rsidR="00E71F79" w:rsidRDefault="00E71F79" w:rsidP="00E71F79">
      <w:pPr>
        <w:pStyle w:val="Heading2"/>
        <w:tabs>
          <w:tab w:val="clear" w:pos="1836"/>
        </w:tabs>
        <w:ind w:left="1170" w:hanging="1170"/>
      </w:pPr>
      <w:bookmarkStart w:id="104" w:name="_Ref69910657"/>
      <w:bookmarkStart w:id="105" w:name="_Toc107481535"/>
      <w:r>
        <w:t>GrassThresholdMultiplier (</w:t>
      </w:r>
      <w:r w:rsidR="007B06D1">
        <w:t>double, o</w:t>
      </w:r>
      <w:r>
        <w:t>ptional)</w:t>
      </w:r>
      <w:bookmarkEnd w:id="104"/>
      <w:bookmarkEnd w:id="105"/>
    </w:p>
    <w:p w14:paraId="30EB289D" w14:textId="642441C8" w:rsidR="00E71F79" w:rsidRDefault="008E6048" w:rsidP="00E71F79">
      <w:pPr>
        <w:pStyle w:val="textbody"/>
        <w:rPr>
          <w:lang w:eastAsia="ja-JP"/>
        </w:rPr>
      </w:pPr>
      <w:r w:rsidRPr="008E6048">
        <w:rPr>
          <w:lang w:eastAsia="ja-JP"/>
        </w:rPr>
        <w:t xml:space="preserve">The parameter that adjusts the competitive relationship between grasses and trees (positive number, double). The competitive relationship between </w:t>
      </w:r>
      <w:r>
        <w:rPr>
          <w:lang w:eastAsia="ja-JP"/>
        </w:rPr>
        <w:t>tree species cohort</w:t>
      </w:r>
      <w:r w:rsidRPr="008E6048">
        <w:rPr>
          <w:lang w:eastAsia="ja-JP"/>
        </w:rPr>
        <w:t xml:space="preserve"> </w:t>
      </w:r>
      <w:r w:rsidRPr="00017987">
        <w:rPr>
          <w:i/>
          <w:iCs/>
          <w:lang w:eastAsia="ja-JP"/>
        </w:rPr>
        <w:t>i</w:t>
      </w:r>
      <w:r>
        <w:rPr>
          <w:lang w:eastAsia="ja-JP"/>
        </w:rPr>
        <w:t xml:space="preserve"> </w:t>
      </w:r>
      <w:r w:rsidRPr="008E6048">
        <w:rPr>
          <w:lang w:eastAsia="ja-JP"/>
        </w:rPr>
        <w:t>is calculated by the following algorithm.</w:t>
      </w:r>
    </w:p>
    <w:tbl>
      <w:tblPr>
        <w:tblStyle w:val="TableGrid"/>
        <w:tblW w:w="0" w:type="auto"/>
        <w:tblInd w:w="11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tblGrid>
      <w:tr w:rsidR="00E71F79" w:rsidRPr="00A12D44" w14:paraId="52F83B41" w14:textId="77777777" w:rsidTr="00017987">
        <w:tc>
          <w:tcPr>
            <w:tcW w:w="7338" w:type="dxa"/>
          </w:tcPr>
          <w:p w14:paraId="38F5216B" w14:textId="13F2C550"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 xml:space="preserve">if </w:t>
            </w:r>
            <m:oMath>
              <m:r>
                <m:rPr>
                  <m:sty m:val="p"/>
                </m:rPr>
                <w:rPr>
                  <w:rFonts w:ascii="Cambria Math" w:hAnsi="Cambria Math" w:cs="Times New Roman"/>
                  <w:color w:val="000000" w:themeColor="text1"/>
                  <w:sz w:val="21"/>
                  <w:szCs w:val="18"/>
                </w:rPr>
                <m:t xml:space="preserve">(AGB of tree cohort </m:t>
              </m:r>
              <m:r>
                <w:rPr>
                  <w:rFonts w:ascii="Cambria Math" w:hAnsi="Cambria Math" w:cs="Times New Roman"/>
                  <w:color w:val="000000" w:themeColor="text1"/>
                  <w:sz w:val="21"/>
                  <w:szCs w:val="18"/>
                </w:rPr>
                <m:t>i</m:t>
              </m:r>
              <m:r>
                <m:rPr>
                  <m:sty m:val="p"/>
                </m:rPr>
                <w:rPr>
                  <w:rFonts w:ascii="Cambria Math" w:hAnsi="Cambria Math" w:cs="Times New Roman"/>
                  <w:color w:val="000000" w:themeColor="text1"/>
                  <w:sz w:val="21"/>
                  <w:szCs w:val="18"/>
                </w:rPr>
                <m:t>)&lt;(AGB of grasses)×grassThresholdMultiplier</m:t>
              </m:r>
            </m:oMath>
            <w:r w:rsidRPr="00A12D44">
              <w:rPr>
                <w:rFonts w:ascii="Cambria Math" w:hAnsi="Cambria Math" w:cs="Times New Roman"/>
                <w:color w:val="000000" w:themeColor="text1"/>
                <w:sz w:val="21"/>
                <w:szCs w:val="18"/>
              </w:rPr>
              <w:t xml:space="preserve"> then</w:t>
            </w:r>
          </w:p>
          <w:p w14:paraId="2F0FC723" w14:textId="79833C4E"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 xml:space="preserve">    </w:t>
            </w:r>
            <m:oMath>
              <m:r>
                <m:rPr>
                  <m:sty m:val="p"/>
                </m:rPr>
                <w:rPr>
                  <w:rFonts w:ascii="Cambria Math" w:hAnsi="Cambria Math" w:cs="Times New Roman"/>
                  <w:color w:val="000000" w:themeColor="text1"/>
                  <w:sz w:val="21"/>
                  <w:szCs w:val="18"/>
                </w:rPr>
                <m:t>Total LAI on the site=Total LAI of trees+Total LAI of grasses</m:t>
              </m:r>
            </m:oMath>
          </w:p>
          <w:p w14:paraId="0B574536" w14:textId="77777777"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else</w:t>
            </w:r>
          </w:p>
          <w:p w14:paraId="2E06E4A3" w14:textId="14524FC9"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 xml:space="preserve">    </w:t>
            </w:r>
            <m:oMath>
              <m:r>
                <m:rPr>
                  <m:sty m:val="p"/>
                </m:rPr>
                <w:rPr>
                  <w:rFonts w:ascii="Cambria Math" w:hAnsi="Cambria Math" w:cs="Times New Roman"/>
                  <w:color w:val="000000" w:themeColor="text1"/>
                  <w:sz w:val="21"/>
                  <w:szCs w:val="18"/>
                </w:rPr>
                <m:t>Total LAI on the site=Total LAI of trees</m:t>
              </m:r>
            </m:oMath>
          </w:p>
          <w:p w14:paraId="597E07A5" w14:textId="77777777"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end if</w:t>
            </w:r>
          </w:p>
        </w:tc>
      </w:tr>
      <w:tr w:rsidR="00E71F79" w:rsidRPr="00A12D44" w14:paraId="391B8E5C" w14:textId="77777777" w:rsidTr="00017987">
        <w:tc>
          <w:tcPr>
            <w:tcW w:w="7338" w:type="dxa"/>
          </w:tcPr>
          <w:p w14:paraId="1805FF30" w14:textId="762CFC69" w:rsidR="00E71F79" w:rsidRPr="00A12D44" w:rsidRDefault="008E6048" w:rsidP="00FE0C3A">
            <w:pPr>
              <w:spacing w:before="100" w:beforeAutospacing="1" w:after="100" w:afterAutospacing="1" w:line="360" w:lineRule="auto"/>
              <w:contextualSpacing/>
              <w:rPr>
                <w:rFonts w:ascii="Cambria Math" w:hAnsi="Cambria Math" w:cs="Times New Roman"/>
                <w:color w:val="000000" w:themeColor="text1"/>
                <w:sz w:val="21"/>
                <w:szCs w:val="18"/>
              </w:rPr>
            </w:pPr>
            <m:oMath>
              <m:r>
                <m:rPr>
                  <m:sty m:val="p"/>
                </m:rPr>
                <w:rPr>
                  <w:rFonts w:ascii="Cambria Math" w:hAnsi="Cambria Math" w:cs="Times New Roman"/>
                  <w:color w:val="000000" w:themeColor="text1"/>
                  <w:sz w:val="21"/>
                  <w:szCs w:val="18"/>
                </w:rPr>
                <m:t xml:space="preserve">competitionLimit of tree cohort </m:t>
              </m:r>
              <m:r>
                <w:rPr>
                  <w:rFonts w:ascii="Cambria Math" w:hAnsi="Cambria Math" w:cs="Times New Roman"/>
                  <w:color w:val="000000" w:themeColor="text1"/>
                  <w:sz w:val="21"/>
                  <w:szCs w:val="18"/>
                </w:rPr>
                <m:t>i</m:t>
              </m:r>
              <m:r>
                <m:rPr>
                  <m:sty m:val="p"/>
                </m:rPr>
                <w:rPr>
                  <w:rFonts w:ascii="Cambria Math" w:hAnsi="Cambria Math" w:cs="Times New Roman"/>
                  <w:color w:val="000000" w:themeColor="text1"/>
                  <w:sz w:val="21"/>
                  <w:szCs w:val="18"/>
                </w:rPr>
                <m:t>=exp(k×Total LAI on the site)</m:t>
              </m:r>
            </m:oMath>
            <w:r w:rsidRPr="00A12D44">
              <w:rPr>
                <w:rFonts w:ascii="Cambria Math" w:hAnsi="Cambria Math" w:cs="Times New Roman"/>
                <w:color w:val="000000" w:themeColor="text1"/>
                <w:sz w:val="21"/>
                <w:szCs w:val="18"/>
              </w:rPr>
              <w:t xml:space="preserve"> </w:t>
            </w:r>
          </w:p>
        </w:tc>
      </w:tr>
    </w:tbl>
    <w:p w14:paraId="1E540428" w14:textId="61A0E590" w:rsidR="00A57479" w:rsidRDefault="00A57479" w:rsidP="0038100A">
      <w:pPr>
        <w:pStyle w:val="Heading2"/>
        <w:tabs>
          <w:tab w:val="clear" w:pos="1836"/>
        </w:tabs>
        <w:ind w:left="1170" w:hanging="1170"/>
      </w:pPr>
      <w:bookmarkStart w:id="106" w:name="_Toc107481536"/>
      <w:r>
        <w:t>ANPPMapNames (</w:t>
      </w:r>
      <w:r w:rsidR="007B06D1">
        <w:t>file name</w:t>
      </w:r>
      <w:r>
        <w:t>, optional)</w:t>
      </w:r>
      <w:bookmarkEnd w:id="106"/>
    </w:p>
    <w:p w14:paraId="5763E2AE" w14:textId="50179908" w:rsidR="00A57479" w:rsidRDefault="00A57479" w:rsidP="00A57479">
      <w:pPr>
        <w:pStyle w:val="textbody"/>
      </w:pPr>
      <w:r>
        <w:t xml:space="preserve">If Annual Net Primary Productivity map names are needed, include their path and name </w:t>
      </w:r>
      <w:r w:rsidR="008A71B5">
        <w:t>in the style:  “NECN\AGNPP-{timestep}.img”</w:t>
      </w:r>
      <w:r>
        <w:t>.</w:t>
      </w:r>
    </w:p>
    <w:p w14:paraId="2C71C222" w14:textId="63060AED" w:rsidR="00A57479" w:rsidRPr="00A57479" w:rsidRDefault="00A57479" w:rsidP="00A57479">
      <w:pPr>
        <w:pStyle w:val="textbody"/>
      </w:pPr>
      <w:r>
        <w:t xml:space="preserve">If ANPP map names are given, the variable </w:t>
      </w:r>
      <w:r w:rsidRPr="00A57479">
        <w:rPr>
          <w:b/>
        </w:rPr>
        <w:t>ANPPMapFrequency</w:t>
      </w:r>
      <w:r>
        <w:t xml:space="preserve"> (in years), is required.</w:t>
      </w:r>
    </w:p>
    <w:p w14:paraId="3C7F3F2E" w14:textId="03887DA3" w:rsidR="00A57479" w:rsidRDefault="00A57479" w:rsidP="00A57479">
      <w:pPr>
        <w:pStyle w:val="Heading2"/>
        <w:tabs>
          <w:tab w:val="clear" w:pos="1836"/>
        </w:tabs>
        <w:ind w:left="1170" w:hanging="1170"/>
      </w:pPr>
      <w:bookmarkStart w:id="107" w:name="_Toc107481537"/>
      <w:r>
        <w:lastRenderedPageBreak/>
        <w:t>ANEEMapNames (</w:t>
      </w:r>
      <w:r w:rsidR="007B06D1">
        <w:t>file name</w:t>
      </w:r>
      <w:r>
        <w:t>, optional)</w:t>
      </w:r>
      <w:bookmarkEnd w:id="107"/>
    </w:p>
    <w:p w14:paraId="78A79E8D" w14:textId="1FB070E2" w:rsidR="00A57479" w:rsidRDefault="00A57479" w:rsidP="00A57479">
      <w:pPr>
        <w:pStyle w:val="textbody"/>
      </w:pPr>
      <w:r>
        <w:t xml:space="preserve">If Annual Net Ecosystem Exchange map names are needed, include their path and name </w:t>
      </w:r>
      <w:r w:rsidR="008A71B5">
        <w:t>in the style:  “NECN\AGNEE-{timestep}.img”</w:t>
      </w:r>
      <w:r>
        <w:t>.</w:t>
      </w:r>
    </w:p>
    <w:p w14:paraId="517A7511" w14:textId="6AF8E1FE" w:rsidR="00A57479" w:rsidRDefault="00A57479" w:rsidP="00A57479">
      <w:pPr>
        <w:pStyle w:val="textbody"/>
      </w:pPr>
      <w:r>
        <w:t xml:space="preserve">If ANEE map names are given, the variable </w:t>
      </w:r>
      <w:r w:rsidRPr="00A57479">
        <w:rPr>
          <w:b/>
        </w:rPr>
        <w:t>AN</w:t>
      </w:r>
      <w:r>
        <w:rPr>
          <w:b/>
        </w:rPr>
        <w:t>EE</w:t>
      </w:r>
      <w:r w:rsidRPr="00A57479">
        <w:rPr>
          <w:b/>
        </w:rPr>
        <w:t>MapFrequency</w:t>
      </w:r>
      <w:r>
        <w:t xml:space="preserve"> (in years), is required.</w:t>
      </w:r>
    </w:p>
    <w:p w14:paraId="6902B93E" w14:textId="15EB654A" w:rsidR="00723316" w:rsidRPr="00A57479" w:rsidRDefault="00723316" w:rsidP="00A57479">
      <w:pPr>
        <w:pStyle w:val="textbody"/>
      </w:pPr>
      <w:r w:rsidRPr="00723316">
        <w:rPr>
          <w:b/>
        </w:rPr>
        <w:t>Note:</w:t>
      </w:r>
      <w:r>
        <w:t xml:space="preserve">  The value of 1000 is added to ANEE output maps because most map types do not accept negative numbers; ANEE typically ranges from -500-500.  To use the data, subtract 1000 from the final analysis.</w:t>
      </w:r>
    </w:p>
    <w:p w14:paraId="2E725B7D" w14:textId="7E992796" w:rsidR="00A57479" w:rsidRDefault="00A57479" w:rsidP="00A57479">
      <w:pPr>
        <w:pStyle w:val="Heading2"/>
        <w:tabs>
          <w:tab w:val="clear" w:pos="1836"/>
        </w:tabs>
        <w:ind w:left="1170" w:hanging="1170"/>
      </w:pPr>
      <w:bookmarkStart w:id="108" w:name="_Toc107481538"/>
      <w:r>
        <w:t>SoilCarbonMapNames (</w:t>
      </w:r>
      <w:r w:rsidR="007B06D1">
        <w:t>file name</w:t>
      </w:r>
      <w:r>
        <w:t>, optional)</w:t>
      </w:r>
      <w:bookmarkEnd w:id="108"/>
    </w:p>
    <w:p w14:paraId="6E057329" w14:textId="4CA55074" w:rsidR="00A57479" w:rsidRDefault="00A57479" w:rsidP="00A57479">
      <w:pPr>
        <w:pStyle w:val="textbody"/>
      </w:pPr>
      <w:r>
        <w:t xml:space="preserve">If soil C map names are needed, include their path and name </w:t>
      </w:r>
      <w:r w:rsidR="008A71B5">
        <w:t>“NECN\SoilC-{timestep}.img”</w:t>
      </w:r>
      <w:r>
        <w:t>.</w:t>
      </w:r>
    </w:p>
    <w:p w14:paraId="3FFFC954" w14:textId="554CA343" w:rsidR="00A57479" w:rsidRDefault="00A57479" w:rsidP="00A57479">
      <w:pPr>
        <w:pStyle w:val="textbody"/>
      </w:pPr>
      <w:r>
        <w:t xml:space="preserve">If soil C map names are given, the variable </w:t>
      </w:r>
      <w:r>
        <w:rPr>
          <w:b/>
        </w:rPr>
        <w:t>SoilCarbon</w:t>
      </w:r>
      <w:r w:rsidRPr="00A57479">
        <w:rPr>
          <w:b/>
        </w:rPr>
        <w:t>MapFrequency</w:t>
      </w:r>
      <w:r>
        <w:t xml:space="preserve"> (in years), is required.</w:t>
      </w:r>
    </w:p>
    <w:p w14:paraId="694857F0" w14:textId="13216C32" w:rsidR="00A57479" w:rsidRDefault="00A57479" w:rsidP="00A57479">
      <w:pPr>
        <w:pStyle w:val="Heading2"/>
        <w:tabs>
          <w:tab w:val="clear" w:pos="1836"/>
        </w:tabs>
        <w:ind w:left="1170" w:hanging="1170"/>
      </w:pPr>
      <w:bookmarkStart w:id="109" w:name="_Toc107481539"/>
      <w:r>
        <w:t>SoilNitrogenMapNames (</w:t>
      </w:r>
      <w:r w:rsidR="007B06D1">
        <w:t>file name</w:t>
      </w:r>
      <w:r>
        <w:t>, optional)</w:t>
      </w:r>
      <w:bookmarkEnd w:id="109"/>
    </w:p>
    <w:p w14:paraId="17628CB3" w14:textId="5BBC78C5" w:rsidR="00A57479" w:rsidRDefault="00A57479" w:rsidP="00A57479">
      <w:pPr>
        <w:pStyle w:val="textbody"/>
      </w:pPr>
      <w:r>
        <w:t xml:space="preserve">If soil N map names are needed, include their path and name </w:t>
      </w:r>
      <w:r w:rsidR="008A71B5">
        <w:t>“NECN\SoilN-{timestep}.img”</w:t>
      </w:r>
      <w:r>
        <w:t>.</w:t>
      </w:r>
    </w:p>
    <w:p w14:paraId="3ABC61D4" w14:textId="77777777" w:rsidR="00A57479" w:rsidRDefault="00A57479" w:rsidP="00A57479">
      <w:pPr>
        <w:pStyle w:val="textbody"/>
      </w:pPr>
      <w:r>
        <w:t xml:space="preserve">If soil N map names are given, the variable </w:t>
      </w:r>
      <w:r>
        <w:rPr>
          <w:b/>
        </w:rPr>
        <w:t>SoilNitrogen</w:t>
      </w:r>
      <w:r w:rsidRPr="00A57479">
        <w:rPr>
          <w:b/>
        </w:rPr>
        <w:t>MapFrequency</w:t>
      </w:r>
      <w:r>
        <w:t xml:space="preserve"> (in years), is required.</w:t>
      </w:r>
    </w:p>
    <w:p w14:paraId="6562BD41" w14:textId="271153D6" w:rsidR="00A57479" w:rsidRDefault="00A57479" w:rsidP="00A57479">
      <w:pPr>
        <w:pStyle w:val="Heading2"/>
        <w:tabs>
          <w:tab w:val="clear" w:pos="1836"/>
        </w:tabs>
        <w:ind w:left="1170" w:hanging="1170"/>
      </w:pPr>
      <w:bookmarkStart w:id="110" w:name="_Toc107481540"/>
      <w:r>
        <w:t>TotalCMapNames (</w:t>
      </w:r>
      <w:r w:rsidR="007B06D1">
        <w:t>file name</w:t>
      </w:r>
      <w:r>
        <w:t>, optional)</w:t>
      </w:r>
      <w:bookmarkEnd w:id="110"/>
    </w:p>
    <w:p w14:paraId="18035476" w14:textId="35AE3CDC" w:rsidR="00A57479" w:rsidRDefault="00A57479" w:rsidP="00A57479">
      <w:pPr>
        <w:pStyle w:val="textbody"/>
      </w:pPr>
      <w:r>
        <w:t xml:space="preserve">If total Carbon map names are needed, include their path and name </w:t>
      </w:r>
      <w:r w:rsidR="008A71B5">
        <w:t>“NECN\TotalC-{timestep}.img”</w:t>
      </w:r>
      <w:r>
        <w:t>.</w:t>
      </w:r>
    </w:p>
    <w:p w14:paraId="52CBF148" w14:textId="74B9D6D8" w:rsidR="00A57479" w:rsidRDefault="00A57479" w:rsidP="00A57479">
      <w:pPr>
        <w:pStyle w:val="textbody"/>
      </w:pPr>
      <w:r>
        <w:t xml:space="preserve">If total C map names are given, the variable </w:t>
      </w:r>
      <w:r>
        <w:rPr>
          <w:b/>
        </w:rPr>
        <w:t>TotalC</w:t>
      </w:r>
      <w:r w:rsidRPr="00A57479">
        <w:rPr>
          <w:b/>
        </w:rPr>
        <w:t>MapFrequency</w:t>
      </w:r>
      <w:r>
        <w:t xml:space="preserve"> (in years), is required.</w:t>
      </w:r>
    </w:p>
    <w:p w14:paraId="7522FF84" w14:textId="1BFCA14A" w:rsidR="00A57479" w:rsidRDefault="00A57479" w:rsidP="00A57479">
      <w:pPr>
        <w:pStyle w:val="Heading2"/>
        <w:tabs>
          <w:tab w:val="clear" w:pos="1836"/>
        </w:tabs>
        <w:ind w:left="1170" w:hanging="1170"/>
      </w:pPr>
      <w:bookmarkStart w:id="111" w:name="_Toc107481541"/>
      <w:r>
        <w:t>CreateInputCommunityMaps (</w:t>
      </w:r>
      <w:r w:rsidR="003F361C">
        <w:t>Boolean</w:t>
      </w:r>
      <w:r>
        <w:t>, optional)</w:t>
      </w:r>
      <w:bookmarkEnd w:id="111"/>
    </w:p>
    <w:p w14:paraId="1FB106F9" w14:textId="61148F25" w:rsidR="00A57479" w:rsidRDefault="003F361C" w:rsidP="00A57479">
      <w:pPr>
        <w:pStyle w:val="textbody"/>
      </w:pPr>
      <w:r>
        <w:t>This Boolean keyword will create maps necessary for generating new initial conditions in a separate model run.  Maps include:  SOM1, SOM2, SOM3, DeadRoots.  Other necessary inputs are provided elsewhere.</w:t>
      </w:r>
      <w:r w:rsidR="00A57479">
        <w:t xml:space="preserve">Input community maps can be generated for chosen frequency.  These will output all cohort data in the style of an input community map </w:t>
      </w:r>
      <w:r w:rsidR="008A71B5">
        <w:t>and text file.  This allows the user to capture the state of cohorts and use that data to start a separate model run.</w:t>
      </w:r>
    </w:p>
    <w:p w14:paraId="61FB9FA0" w14:textId="46FCE9F7" w:rsidR="00A57479" w:rsidRDefault="00A57479" w:rsidP="00A57479">
      <w:pPr>
        <w:pStyle w:val="textbody"/>
      </w:pPr>
      <w:r>
        <w:t xml:space="preserve">If </w:t>
      </w:r>
      <w:r w:rsidR="003F361C">
        <w:t>true</w:t>
      </w:r>
      <w:r>
        <w:t xml:space="preserve">, the variable </w:t>
      </w:r>
      <w:r w:rsidR="008A71B5">
        <w:rPr>
          <w:b/>
        </w:rPr>
        <w:t>InitialCommunity</w:t>
      </w:r>
      <w:r w:rsidRPr="00A57479">
        <w:rPr>
          <w:b/>
        </w:rPr>
        <w:t>MapFrequency</w:t>
      </w:r>
      <w:r>
        <w:t xml:space="preserve"> (in years), is required.</w:t>
      </w:r>
    </w:p>
    <w:p w14:paraId="6979CB38" w14:textId="1FE219AD" w:rsidR="00DA34CE" w:rsidRDefault="00FF7168" w:rsidP="0038100A">
      <w:pPr>
        <w:pStyle w:val="Heading2"/>
        <w:tabs>
          <w:tab w:val="clear" w:pos="1836"/>
        </w:tabs>
        <w:ind w:left="1170" w:hanging="1170"/>
      </w:pPr>
      <w:bookmarkStart w:id="112" w:name="_Toc107481542"/>
      <w:r>
        <w:t>MaximumLAI</w:t>
      </w:r>
      <w:r w:rsidR="00DA34CE">
        <w:t xml:space="preserve"> Table</w:t>
      </w:r>
      <w:bookmarkEnd w:id="51"/>
      <w:bookmarkEnd w:id="52"/>
      <w:bookmarkEnd w:id="53"/>
      <w:bookmarkEnd w:id="112"/>
    </w:p>
    <w:p w14:paraId="007614B7" w14:textId="69CE5570" w:rsidR="00DA34CE" w:rsidRDefault="00A80280" w:rsidP="00DA34CE">
      <w:pPr>
        <w:pStyle w:val="textbody"/>
      </w:pPr>
      <w:r>
        <w:t xml:space="preserve">The </w:t>
      </w:r>
      <w:r w:rsidR="00FF7168">
        <w:rPr>
          <w:rFonts w:ascii="Courier New" w:hAnsi="Courier New" w:cs="Courier New"/>
        </w:rPr>
        <w:t>MaximumLAI</w:t>
      </w:r>
      <w:r>
        <w:t xml:space="preserve"> table defines how much </w:t>
      </w:r>
      <w:r w:rsidR="00FF7168">
        <w:t xml:space="preserve">Leaf Area Index </w:t>
      </w:r>
      <w:r>
        <w:t>must be at a site to achieve the five available light classes</w:t>
      </w:r>
      <w:r w:rsidR="00503F45">
        <w:t xml:space="preserve"> (in previous extensions, </w:t>
      </w:r>
      <w:r w:rsidR="00503F45">
        <w:lastRenderedPageBreak/>
        <w:t>‘shade classes’)</w:t>
      </w:r>
      <w:r>
        <w:t xml:space="preserve">.  </w:t>
      </w:r>
      <w:r w:rsidR="00FF7168">
        <w:t xml:space="preserve">LAI is cumulative </w:t>
      </w:r>
      <w:r>
        <w:t xml:space="preserve">at a site.  </w:t>
      </w:r>
      <w:r w:rsidR="0030267A">
        <w:t>Th</w:t>
      </w:r>
      <w:r>
        <w:t>e</w:t>
      </w:r>
      <w:r w:rsidR="0030267A">
        <w:t xml:space="preserve"> table contains the </w:t>
      </w:r>
      <w:r w:rsidR="00FF7168">
        <w:t>maximum LAI</w:t>
      </w:r>
      <w:r w:rsidR="00DA34CE">
        <w:t xml:space="preserve">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739F50A6" w14:textId="77777777" w:rsidR="00DA34CE" w:rsidRDefault="00A80280" w:rsidP="006F6491">
      <w:pPr>
        <w:pStyle w:val="Heading3"/>
        <w:tabs>
          <w:tab w:val="clear" w:pos="3870"/>
        </w:tabs>
        <w:ind w:left="1170" w:hanging="1170"/>
      </w:pPr>
      <w:bookmarkStart w:id="113" w:name="_Toc112490871"/>
      <w:bookmarkStart w:id="114" w:name="_Toc107481543"/>
      <w:r>
        <w:t>Available Light</w:t>
      </w:r>
      <w:r w:rsidR="00DA34CE">
        <w:t xml:space="preserve"> Class</w:t>
      </w:r>
      <w:bookmarkEnd w:id="113"/>
      <w:bookmarkEnd w:id="114"/>
    </w:p>
    <w:p w14:paraId="41E5E126" w14:textId="49E74E32"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w:t>
      </w:r>
      <w:r w:rsidR="00FF7168">
        <w:t>LAI</w:t>
      </w:r>
      <w:r w:rsidR="00A80280">
        <w:t xml:space="preserve"> ranges from 0 </w:t>
      </w:r>
      <w:r w:rsidR="00FF7168">
        <w:t xml:space="preserve">up </w:t>
      </w:r>
      <w:r w:rsidR="00A80280">
        <w:t xml:space="preserve">to </w:t>
      </w:r>
      <w:r w:rsidR="00EE6DD1">
        <w:t xml:space="preserve">the </w:t>
      </w:r>
      <w:r w:rsidR="00FF7168">
        <w:t>maximum LAI</w:t>
      </w:r>
      <w:r w:rsidR="00EE6DD1">
        <w:t xml:space="preserve"> </w:t>
      </w:r>
      <w:r w:rsidR="00A80280">
        <w:t xml:space="preserve">(%) </w:t>
      </w:r>
      <w:r w:rsidR="00EE6DD1">
        <w:t>for class 1.</w:t>
      </w:r>
      <w:r w:rsidR="00A80280">
        <w:t xml:space="preserve">  Likewise, if </w:t>
      </w:r>
      <w:r w:rsidR="00FF7168">
        <w:t xml:space="preserve">maximum LAI </w:t>
      </w:r>
      <w:r w:rsidR="00A80280">
        <w:t>is between the amount defined for classes 1 and 2, the site is given an available light class of 1.  And so on up to class 5.</w:t>
      </w:r>
    </w:p>
    <w:p w14:paraId="2AFB3790" w14:textId="4D190542" w:rsidR="00DA34CE" w:rsidRDefault="00FF7168" w:rsidP="006F6491">
      <w:pPr>
        <w:pStyle w:val="Heading3"/>
        <w:tabs>
          <w:tab w:val="clear" w:pos="3870"/>
        </w:tabs>
        <w:ind w:left="1170" w:hanging="1170"/>
      </w:pPr>
      <w:bookmarkStart w:id="115" w:name="_Toc107481544"/>
      <w:r>
        <w:t>Maximum LAI</w:t>
      </w:r>
      <w:bookmarkEnd w:id="115"/>
    </w:p>
    <w:p w14:paraId="028F511B" w14:textId="328AC620" w:rsidR="00DA34CE" w:rsidRDefault="00DA34CE" w:rsidP="009B4B23">
      <w:pPr>
        <w:pStyle w:val="textbody"/>
        <w:rPr>
          <w:i/>
          <w:iCs/>
        </w:rPr>
      </w:pPr>
      <w:r w:rsidRPr="00297CB7">
        <w:t xml:space="preserve">Each </w:t>
      </w:r>
      <w:r w:rsidR="00FF7168">
        <w:t xml:space="preserve">light class has an associated maximum LAI.  </w:t>
      </w:r>
      <w:r w:rsidR="00297CB7" w:rsidRPr="00297CB7">
        <w:t xml:space="preserve">Value: </w:t>
      </w:r>
      <w:r w:rsidR="009B4B23" w:rsidRPr="00297CB7">
        <w:t xml:space="preserve">0.0 ≤ </w:t>
      </w:r>
      <w:r w:rsidR="00F90D36" w:rsidRPr="00297CB7">
        <w:t xml:space="preserve">decimal </w:t>
      </w:r>
      <w:r w:rsidR="00FF7168">
        <w:t>number ≤ 2</w:t>
      </w:r>
      <w:r w:rsidR="009B4B23" w:rsidRPr="00297CB7">
        <w:t xml:space="preserve">0.0.  </w:t>
      </w:r>
    </w:p>
    <w:p w14:paraId="4F27185A" w14:textId="77777777" w:rsidR="009625BE" w:rsidRDefault="009625BE" w:rsidP="006F6491">
      <w:pPr>
        <w:pStyle w:val="Heading2"/>
        <w:tabs>
          <w:tab w:val="clear" w:pos="1836"/>
        </w:tabs>
        <w:ind w:left="1170" w:hanging="1170"/>
      </w:pPr>
      <w:bookmarkStart w:id="116" w:name="_Toc107481545"/>
      <w:bookmarkStart w:id="117" w:name="_Toc107735769"/>
      <w:bookmarkStart w:id="118" w:name="_Toc112490873"/>
      <w:bookmarkStart w:id="119" w:name="_Ref140207562"/>
      <w:r>
        <w:t>Light</w:t>
      </w:r>
      <w:r w:rsidR="00FD7E4F">
        <w:t>EstablishmentTable</w:t>
      </w:r>
      <w:bookmarkEnd w:id="116"/>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120" w:name="_Toc107481546"/>
      <w:r>
        <w:t xml:space="preserve">Species </w:t>
      </w:r>
      <w:r w:rsidR="009625BE">
        <w:t xml:space="preserve">Shade </w:t>
      </w:r>
      <w:r>
        <w:t xml:space="preserve">Tolerance </w:t>
      </w:r>
      <w:r w:rsidR="009625BE">
        <w:t>Class</w:t>
      </w:r>
      <w:bookmarkEnd w:id="120"/>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121" w:name="_Toc107481547"/>
      <w:r>
        <w:t>Probability of Establishment, given light conditions</w:t>
      </w:r>
      <w:bookmarkEnd w:id="121"/>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19778E7A" w:rsidR="00DA34CE" w:rsidRDefault="00AF75F2" w:rsidP="006F6491">
      <w:pPr>
        <w:pStyle w:val="Heading2"/>
        <w:tabs>
          <w:tab w:val="clear" w:pos="1836"/>
        </w:tabs>
        <w:ind w:left="1170" w:hanging="1170"/>
      </w:pPr>
      <w:bookmarkStart w:id="122" w:name="_Toc107481548"/>
      <w:r>
        <w:t>Species</w:t>
      </w:r>
      <w:r w:rsidR="00DA34CE">
        <w:t>Parameters</w:t>
      </w:r>
      <w:bookmarkEnd w:id="117"/>
      <w:r w:rsidR="00DA34CE">
        <w:t xml:space="preserve"> </w:t>
      </w:r>
      <w:bookmarkEnd w:id="118"/>
      <w:bookmarkEnd w:id="119"/>
      <w:r w:rsidR="009911AA">
        <w:t>(CSV file name)</w:t>
      </w:r>
      <w:bookmarkEnd w:id="122"/>
    </w:p>
    <w:p w14:paraId="5D993BD5" w14:textId="22F6506F" w:rsidR="003D38DB" w:rsidRDefault="00DA34CE" w:rsidP="003D38DB">
      <w:pPr>
        <w:pStyle w:val="textbody"/>
      </w:pPr>
      <w:r>
        <w:t xml:space="preserve">This table contains species’ </w:t>
      </w:r>
      <w:r w:rsidR="00AF75F2">
        <w:t xml:space="preserve">physiological </w:t>
      </w:r>
      <w:r>
        <w:t>parameters.  Each row in the table has the parameters for one species.  Every active species must have an entry.</w:t>
      </w:r>
      <w:r w:rsidR="003D38DB">
        <w:t xml:space="preserve">  </w:t>
      </w:r>
    </w:p>
    <w:p w14:paraId="2CCBF609" w14:textId="18F93E23" w:rsidR="003D38DB" w:rsidRPr="003D38DB" w:rsidRDefault="009911AA" w:rsidP="003D38DB">
      <w:pPr>
        <w:pStyle w:val="textbody"/>
      </w:pPr>
      <w:bookmarkStart w:id="123" w:name="_Toc112490874"/>
      <w:r w:rsidRPr="009911AA">
        <w:rPr>
          <w:b/>
        </w:rPr>
        <w:t>A</w:t>
      </w:r>
      <w:r w:rsidR="003D38DB" w:rsidRPr="009911AA">
        <w:rPr>
          <w:b/>
        </w:rPr>
        <w:t xml:space="preserve"> CSV file of species parameters </w:t>
      </w:r>
      <w:r w:rsidRPr="009911AA">
        <w:rPr>
          <w:b/>
        </w:rPr>
        <w:t xml:space="preserve">MUST be </w:t>
      </w:r>
      <w:r w:rsidR="003D38DB" w:rsidRPr="009911AA">
        <w:rPr>
          <w:b/>
        </w:rPr>
        <w:t>provided</w:t>
      </w:r>
      <w:r w:rsidRPr="009911AA">
        <w:rPr>
          <w:b/>
        </w:rPr>
        <w:t>;</w:t>
      </w:r>
      <w:r w:rsidR="003D38DB" w:rsidRPr="009911AA">
        <w:rPr>
          <w:b/>
        </w:rPr>
        <w:t xml:space="preserve"> the older style text inputs </w:t>
      </w:r>
      <w:r w:rsidRPr="009911AA">
        <w:rPr>
          <w:b/>
        </w:rPr>
        <w:t>are no longer supported</w:t>
      </w:r>
      <w:r w:rsidR="003D38DB" w:rsidRPr="009911AA">
        <w:rPr>
          <w:b/>
        </w:rPr>
        <w:t>.</w:t>
      </w:r>
      <w:r w:rsidR="003D38DB">
        <w:t xml:space="preserve">  Every column must have a heading, spelled and with capitalization exactly as listed below.  The type (integer, double, Boolean, or string) of the data must match the expected type, indicated in parentheses.</w:t>
      </w:r>
    </w:p>
    <w:p w14:paraId="48C7DF9B" w14:textId="7D8931CE" w:rsidR="00DA34CE" w:rsidRDefault="00DA34CE" w:rsidP="006F6491">
      <w:pPr>
        <w:pStyle w:val="Heading3"/>
        <w:tabs>
          <w:tab w:val="clear" w:pos="3870"/>
        </w:tabs>
        <w:ind w:left="1170" w:hanging="1170"/>
      </w:pPr>
      <w:bookmarkStart w:id="124" w:name="_Toc107481549"/>
      <w:r>
        <w:lastRenderedPageBreak/>
        <w:t>Species</w:t>
      </w:r>
      <w:bookmarkEnd w:id="123"/>
      <w:r w:rsidR="00B35BF6">
        <w:t>Code (s</w:t>
      </w:r>
      <w:r w:rsidR="003D38DB">
        <w:t>tring)</w:t>
      </w:r>
      <w:bookmarkEnd w:id="124"/>
    </w:p>
    <w:p w14:paraId="36DA1520" w14:textId="348CB70E" w:rsidR="00DA34CE" w:rsidRDefault="00DA34CE" w:rsidP="00DA34CE">
      <w:pPr>
        <w:pStyle w:val="textbody"/>
      </w:pPr>
      <w:r>
        <w:t xml:space="preserve">The species </w:t>
      </w:r>
      <w:r w:rsidR="003D38DB">
        <w:t xml:space="preserve">code </w:t>
      </w:r>
      <w:r>
        <w:t xml:space="preserve">must be defined in the species input file (see chapter 5 in the </w:t>
      </w:r>
      <w:r w:rsidR="0030267A">
        <w:rPr>
          <w:i/>
          <w:iCs/>
        </w:rPr>
        <w:t>LANDIS</w:t>
      </w:r>
      <w:r w:rsidR="0030267A">
        <w:rPr>
          <w:i/>
          <w:iCs/>
        </w:rPr>
        <w:noBreakHyphen/>
        <w:t>II Model User Guide</w:t>
      </w:r>
      <w:r>
        <w:t xml:space="preserve">).  Species </w:t>
      </w:r>
      <w:r w:rsidR="003D38DB">
        <w:t xml:space="preserve">code </w:t>
      </w:r>
      <w:r>
        <w:t>may appear in any order.</w:t>
      </w:r>
    </w:p>
    <w:p w14:paraId="676941F7" w14:textId="6099DB71" w:rsidR="00AF75F2" w:rsidRDefault="00AF75F2" w:rsidP="006F6491">
      <w:pPr>
        <w:pStyle w:val="Heading3"/>
        <w:tabs>
          <w:tab w:val="clear" w:pos="3870"/>
        </w:tabs>
        <w:ind w:left="1170" w:hanging="1170"/>
      </w:pPr>
      <w:bookmarkStart w:id="125" w:name="_Toc107481550"/>
      <w:bookmarkStart w:id="126" w:name="_Toc112490875"/>
      <w:r>
        <w:t>FunctionalType</w:t>
      </w:r>
      <w:r w:rsidR="00B35BF6">
        <w:t xml:space="preserve"> (i</w:t>
      </w:r>
      <w:r w:rsidR="003D38DB">
        <w:t>nteger)</w:t>
      </w:r>
      <w:bookmarkEnd w:id="125"/>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3F98CF" w:rsidR="00AF75F2" w:rsidRDefault="00AF75F2" w:rsidP="006F6491">
      <w:pPr>
        <w:pStyle w:val="Heading3"/>
        <w:tabs>
          <w:tab w:val="clear" w:pos="3870"/>
        </w:tabs>
        <w:ind w:left="1170" w:hanging="1170"/>
      </w:pPr>
      <w:bookmarkStart w:id="127" w:name="_Toc107481551"/>
      <w:r>
        <w:t>Nitrogen</w:t>
      </w:r>
      <w:r w:rsidR="00F4779F">
        <w:t>Fixer</w:t>
      </w:r>
      <w:r w:rsidR="003D38DB">
        <w:t xml:space="preserve"> (</w:t>
      </w:r>
      <w:r w:rsidR="008524B4">
        <w:t>b</w:t>
      </w:r>
      <w:r w:rsidR="003D38DB">
        <w:t>oolean)</w:t>
      </w:r>
      <w:bookmarkEnd w:id="127"/>
    </w:p>
    <w:p w14:paraId="7C7AC7C1" w14:textId="6406F1EC" w:rsidR="00A82A51" w:rsidRPr="00A82A51" w:rsidRDefault="00A82A51" w:rsidP="00A82A51">
      <w:pPr>
        <w:pStyle w:val="textbody"/>
      </w:pPr>
      <w:r w:rsidRPr="00A82A51">
        <w:t xml:space="preserve">This should be either </w:t>
      </w:r>
      <w:r w:rsidR="003D38DB">
        <w:t xml:space="preserve">TRUE </w:t>
      </w:r>
      <w:r w:rsidRPr="00A82A51">
        <w:t xml:space="preserve">or </w:t>
      </w:r>
      <w:r w:rsidR="003D38DB">
        <w:t>FALSE</w:t>
      </w:r>
      <w:r w:rsidRPr="00A82A51">
        <w:t xml:space="preserve">, depending on whether the species can fix N.  </w:t>
      </w:r>
      <w:r w:rsidR="00B35BF6">
        <w:t>An N fixing tree or shrub is never N limited and its N components fertilize following mortality.</w:t>
      </w:r>
    </w:p>
    <w:p w14:paraId="0D4E3CB7" w14:textId="145A5E3A" w:rsidR="00AF75F2" w:rsidRDefault="00AF75F2" w:rsidP="006F6491">
      <w:pPr>
        <w:pStyle w:val="Heading3"/>
        <w:tabs>
          <w:tab w:val="clear" w:pos="3870"/>
        </w:tabs>
        <w:ind w:left="1170" w:hanging="1170"/>
      </w:pPr>
      <w:bookmarkStart w:id="128" w:name="_Toc107481552"/>
      <w:r>
        <w:t>GDD</w:t>
      </w:r>
      <w:r w:rsidR="003D38DB">
        <w:t>M</w:t>
      </w:r>
      <w:r>
        <w:t>inimum</w:t>
      </w:r>
      <w:r w:rsidR="008524B4">
        <w:t xml:space="preserve"> (i</w:t>
      </w:r>
      <w:r w:rsidR="003D38DB">
        <w:t>nteger)</w:t>
      </w:r>
      <w:r w:rsidR="008524B4">
        <w:t>, GDDMaximum (i</w:t>
      </w:r>
      <w:r w:rsidR="00115C78">
        <w:t>nteger)</w:t>
      </w:r>
      <w:bookmarkEnd w:id="128"/>
    </w:p>
    <w:p w14:paraId="0D7BE6DD"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65547078" w14:textId="343D2E30" w:rsidR="00AF75F2" w:rsidRDefault="00AF75F2" w:rsidP="006F6491">
      <w:pPr>
        <w:pStyle w:val="Heading3"/>
        <w:tabs>
          <w:tab w:val="clear" w:pos="3870"/>
        </w:tabs>
        <w:ind w:left="1170" w:hanging="1170"/>
      </w:pPr>
      <w:bookmarkStart w:id="129" w:name="_Toc107481553"/>
      <w:r>
        <w:t>MinJanuaryT</w:t>
      </w:r>
      <w:r w:rsidR="003D38DB">
        <w:t xml:space="preserve"> (</w:t>
      </w:r>
      <w:r w:rsidR="008524B4">
        <w:t>i</w:t>
      </w:r>
      <w:r w:rsidR="003D38DB">
        <w:t>nteger)</w:t>
      </w:r>
      <w:bookmarkEnd w:id="129"/>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2836CD9" w:rsidR="00AF75F2" w:rsidRDefault="00AF75F2" w:rsidP="006F6491">
      <w:pPr>
        <w:pStyle w:val="Heading3"/>
        <w:tabs>
          <w:tab w:val="clear" w:pos="3870"/>
        </w:tabs>
        <w:ind w:left="1170" w:hanging="1170"/>
      </w:pPr>
      <w:bookmarkStart w:id="130" w:name="_Toc107481554"/>
      <w:r>
        <w:t>MaxDrought</w:t>
      </w:r>
      <w:r w:rsidR="003D38DB">
        <w:t xml:space="preserve"> (</w:t>
      </w:r>
      <w:r w:rsidR="008524B4">
        <w:t>d</w:t>
      </w:r>
      <w:r w:rsidR="003D38DB">
        <w:t>ouble)</w:t>
      </w:r>
      <w:bookmarkEnd w:id="130"/>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4B2A086C" w:rsidR="00DA34CE" w:rsidRDefault="00DA34CE" w:rsidP="006F6491">
      <w:pPr>
        <w:pStyle w:val="Heading3"/>
        <w:tabs>
          <w:tab w:val="clear" w:pos="3870"/>
        </w:tabs>
        <w:ind w:left="1170" w:hanging="1170"/>
      </w:pPr>
      <w:bookmarkStart w:id="131" w:name="_Toc107481555"/>
      <w:r>
        <w:t>LeafLongevity</w:t>
      </w:r>
      <w:bookmarkEnd w:id="126"/>
      <w:r w:rsidR="003D38DB">
        <w:t xml:space="preserve"> (</w:t>
      </w:r>
      <w:r w:rsidR="00380FD8">
        <w:t>integer</w:t>
      </w:r>
      <w:r w:rsidR="003D38DB">
        <w:t>)</w:t>
      </w:r>
      <w:bookmarkEnd w:id="131"/>
    </w:p>
    <w:p w14:paraId="4D6A242B" w14:textId="03A23D25" w:rsidR="00DA34CE" w:rsidRPr="00297CB7" w:rsidRDefault="00DA34CE" w:rsidP="00DA34CE">
      <w:pPr>
        <w:pStyle w:val="textbody"/>
      </w:pPr>
      <w:r w:rsidRPr="00297CB7">
        <w:t xml:space="preserve">This parameter is the average longevity of a leaf or needle.  Value: </w:t>
      </w:r>
      <w:r w:rsidR="004F21A1" w:rsidRPr="00297CB7">
        <w:t xml:space="preserve">1 ≤ </w:t>
      </w:r>
      <w:r w:rsidR="00380FD8">
        <w:t>integer</w:t>
      </w:r>
      <w:r w:rsidR="00F90D36" w:rsidRPr="00297CB7">
        <w:t xml:space="preserve"> </w:t>
      </w:r>
      <w:r w:rsidR="004F21A1" w:rsidRPr="00297CB7">
        <w:t>number ≤ 10</w:t>
      </w:r>
      <w:r w:rsidRPr="00297CB7">
        <w:t>.  Units: years.</w:t>
      </w:r>
    </w:p>
    <w:p w14:paraId="7BFA70E1" w14:textId="69AEE199" w:rsidR="0037532A" w:rsidRDefault="0037532A" w:rsidP="006F6491">
      <w:pPr>
        <w:pStyle w:val="Heading3"/>
        <w:tabs>
          <w:tab w:val="clear" w:pos="3870"/>
        </w:tabs>
        <w:ind w:left="1170" w:hanging="1170"/>
      </w:pPr>
      <w:bookmarkStart w:id="132" w:name="_Toc107481556"/>
      <w:bookmarkStart w:id="133" w:name="_Toc112490878"/>
      <w:bookmarkStart w:id="134" w:name="_Toc107735770"/>
      <w:r>
        <w:t>Epicormic</w:t>
      </w:r>
      <w:r w:rsidR="008524B4">
        <w:t xml:space="preserve"> (b</w:t>
      </w:r>
      <w:r w:rsidR="003D38DB">
        <w:t>oolean)</w:t>
      </w:r>
      <w:bookmarkEnd w:id="132"/>
    </w:p>
    <w:p w14:paraId="51C9556F" w14:textId="4D8D4630" w:rsidR="0037532A" w:rsidRPr="0037532A" w:rsidRDefault="0037532A" w:rsidP="0037532A">
      <w:pPr>
        <w:pStyle w:val="textbody"/>
      </w:pPr>
      <w:r>
        <w:t xml:space="preserve">Does the species resprout via epicormic branching following a fire?  Value:  </w:t>
      </w:r>
      <w:r w:rsidR="003D38DB">
        <w:t>TRUE or FALSE</w:t>
      </w:r>
      <w:r>
        <w:t>.</w:t>
      </w:r>
    </w:p>
    <w:p w14:paraId="33DF5A2B" w14:textId="17EF082A" w:rsidR="00554CF9" w:rsidRDefault="003D38DB" w:rsidP="006F6491">
      <w:pPr>
        <w:pStyle w:val="Heading3"/>
        <w:tabs>
          <w:tab w:val="clear" w:pos="3870"/>
        </w:tabs>
        <w:ind w:left="1170" w:hanging="1170"/>
      </w:pPr>
      <w:bookmarkStart w:id="135" w:name="_Toc107481557"/>
      <w:r>
        <w:t>Leaf</w:t>
      </w:r>
      <w:r w:rsidR="00554CF9">
        <w:t>Lignin</w:t>
      </w:r>
      <w:r>
        <w:t xml:space="preserve"> (</w:t>
      </w:r>
      <w:r w:rsidR="008524B4">
        <w:t>d</w:t>
      </w:r>
      <w:r>
        <w:t>ouble)</w:t>
      </w:r>
      <w:r w:rsidR="00115C78">
        <w:t>, FineRootLignin (</w:t>
      </w:r>
      <w:r w:rsidR="008524B4">
        <w:t>d</w:t>
      </w:r>
      <w:r w:rsidR="00115C78">
        <w:t>ouble), WoodLignin (</w:t>
      </w:r>
      <w:r w:rsidR="008524B4">
        <w:t>d</w:t>
      </w:r>
      <w:r w:rsidR="00115C78">
        <w:t>ouble), CoarseRootLignin (</w:t>
      </w:r>
      <w:r w:rsidR="008524B4">
        <w:t>d</w:t>
      </w:r>
      <w:r w:rsidR="00115C78">
        <w:t>ouble)</w:t>
      </w:r>
      <w:bookmarkEnd w:id="135"/>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1AFC6203" w:rsidR="00BB10E9" w:rsidRDefault="00115C78" w:rsidP="006F6491">
      <w:pPr>
        <w:pStyle w:val="Heading3"/>
        <w:tabs>
          <w:tab w:val="clear" w:pos="3870"/>
        </w:tabs>
        <w:ind w:left="1170" w:hanging="1170"/>
      </w:pPr>
      <w:bookmarkStart w:id="136" w:name="_Toc107481558"/>
      <w:bookmarkStart w:id="137" w:name="_Toc112490876"/>
      <w:r>
        <w:lastRenderedPageBreak/>
        <w:t>Leaf</w:t>
      </w:r>
      <w:r w:rsidR="00BB10E9">
        <w:t xml:space="preserve">CN </w:t>
      </w:r>
      <w:r w:rsidR="008524B4">
        <w:t>(d</w:t>
      </w:r>
      <w:r>
        <w:t>ouble), FineRootCN (</w:t>
      </w:r>
      <w:r w:rsidR="008524B4">
        <w:t>d</w:t>
      </w:r>
      <w:r>
        <w:t>ouble), WoodCN (</w:t>
      </w:r>
      <w:r w:rsidR="008524B4">
        <w:t>d</w:t>
      </w:r>
      <w:r>
        <w:t>ouble), CoarseRoo</w:t>
      </w:r>
      <w:r w:rsidR="008524B4">
        <w:t>tCN (double), FoliageLitterCN (d</w:t>
      </w:r>
      <w:r>
        <w:t>ouble)</w:t>
      </w:r>
      <w:bookmarkEnd w:id="136"/>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6C63B477" w14:textId="6ECE26EB" w:rsidR="00DB2609" w:rsidRDefault="00DB2609" w:rsidP="00DB2609">
      <w:pPr>
        <w:pStyle w:val="Heading3"/>
        <w:tabs>
          <w:tab w:val="clear" w:pos="3870"/>
        </w:tabs>
        <w:ind w:left="1170" w:hanging="1170"/>
      </w:pPr>
      <w:bookmarkStart w:id="138" w:name="_Toc107481559"/>
      <w:r>
        <w:t>MaximumANPP</w:t>
      </w:r>
      <w:r w:rsidR="00115C78">
        <w:t xml:space="preserve"> (</w:t>
      </w:r>
      <w:r w:rsidR="008524B4">
        <w:t>i</w:t>
      </w:r>
      <w:r w:rsidR="00115C78">
        <w:t>nteger)</w:t>
      </w:r>
      <w:bookmarkEnd w:id="138"/>
    </w:p>
    <w:p w14:paraId="7EBAAE7E" w14:textId="7450A2A9" w:rsidR="00DB2609" w:rsidRDefault="00DB2609" w:rsidP="00DB2609">
      <w:pPr>
        <w:pStyle w:val="textbody"/>
      </w:pPr>
      <w:r>
        <w:t>This parameter is the maximum possible aboveground net primary productivity (ANPP) for each cohort of each species.  The value is specified as the ANPP in the month of the year with maximum growth (e.g., June).  Value:  0 ≤ integer ≤ 100,000.  Units: g biomass m</w:t>
      </w:r>
      <w:r w:rsidRPr="00D3296C">
        <w:rPr>
          <w:vertAlign w:val="superscript"/>
        </w:rPr>
        <w:t>-2</w:t>
      </w:r>
      <w:r>
        <w:t xml:space="preserve"> month</w:t>
      </w:r>
      <w:r w:rsidRPr="00D3296C">
        <w:rPr>
          <w:vertAlign w:val="superscript"/>
        </w:rPr>
        <w:t>-1</w:t>
      </w:r>
      <w:r>
        <w:t>.  Default value: 0.</w:t>
      </w:r>
    </w:p>
    <w:p w14:paraId="28F28F42" w14:textId="6587FD10" w:rsidR="00DB2609" w:rsidRDefault="00DB2609" w:rsidP="00DB2609">
      <w:pPr>
        <w:pStyle w:val="textbody"/>
      </w:pPr>
      <w:r w:rsidRPr="008B3BBC">
        <w:rPr>
          <w:b/>
        </w:rPr>
        <w:t>Note:</w:t>
      </w:r>
      <w:r>
        <w:t xml:space="preserve"> This parameter is in units of biomass but output from Landis-NECN is in units of C (C generally comprises roughly 50% of biomass</w:t>
      </w:r>
      <w:r w:rsidR="00E31492">
        <w:t>)</w:t>
      </w:r>
      <w:r>
        <w:t xml:space="preserve">.  </w:t>
      </w:r>
    </w:p>
    <w:p w14:paraId="50FE9B80" w14:textId="04B75F5D" w:rsidR="00DB2609" w:rsidRPr="00DB2609" w:rsidRDefault="00DB2609" w:rsidP="00DB2609">
      <w:pPr>
        <w:pStyle w:val="textbody"/>
      </w:pPr>
      <w:r>
        <w:rPr>
          <w:b/>
        </w:rPr>
        <w:t>Note:</w:t>
      </w:r>
      <w:r>
        <w:t xml:space="preserve"> This is the maximum monthly ANPP during peak growing season, not the annual ANPP often reported in the literature.</w:t>
      </w:r>
    </w:p>
    <w:p w14:paraId="3F3099BA" w14:textId="79263553" w:rsidR="00DB2609" w:rsidRDefault="00DB2609" w:rsidP="00DB2609">
      <w:pPr>
        <w:pStyle w:val="Heading3"/>
        <w:tabs>
          <w:tab w:val="clear" w:pos="3870"/>
        </w:tabs>
        <w:ind w:left="1170" w:hanging="1170"/>
      </w:pPr>
      <w:bookmarkStart w:id="139" w:name="_Toc107481560"/>
      <w:r>
        <w:t>MaximumBiomass</w:t>
      </w:r>
      <w:r w:rsidR="008524B4">
        <w:t xml:space="preserve"> (i</w:t>
      </w:r>
      <w:r w:rsidR="00115C78">
        <w:t>nteger)</w:t>
      </w:r>
      <w:bookmarkEnd w:id="139"/>
    </w:p>
    <w:p w14:paraId="7E1B3D92" w14:textId="783756B0" w:rsidR="00DB2609" w:rsidRDefault="0038100A" w:rsidP="00DB2609">
      <w:pPr>
        <w:pStyle w:val="textbody"/>
      </w:pPr>
      <w:r>
        <w:t>This parameter defines the maximum allowable aboveground biomass (AGB) for each species.  This is a life history attribute and determines the overall growth form of a species (shrub vs. understory vs. overstory) as determined by evolutionary history.  This parameter interacts with KLAI and ANPP to determine the growth rate and maximum biomass of each species. Value:  0 ≤ integer. Units: g biomass m</w:t>
      </w:r>
      <w:r w:rsidRPr="0091347A">
        <w:rPr>
          <w:vertAlign w:val="superscript"/>
        </w:rPr>
        <w:t>-2</w:t>
      </w:r>
      <w:r>
        <w:t>.  Default value: 0.</w:t>
      </w:r>
    </w:p>
    <w:p w14:paraId="5F23823C" w14:textId="113931D7" w:rsidR="009C4B5F" w:rsidRDefault="009C4B5F" w:rsidP="00914AF7">
      <w:pPr>
        <w:pStyle w:val="Heading3"/>
        <w:tabs>
          <w:tab w:val="clear" w:pos="3870"/>
        </w:tabs>
        <w:ind w:left="1170" w:hanging="1170"/>
      </w:pPr>
      <w:bookmarkStart w:id="140" w:name="_Toc107481561"/>
      <w:r>
        <w:t>GrowthLAI (double)(optional)</w:t>
      </w:r>
      <w:bookmarkEnd w:id="140"/>
    </w:p>
    <w:p w14:paraId="1578ADBC" w14:textId="35FD9431" w:rsidR="009C4B5F" w:rsidRDefault="009C4B5F" w:rsidP="009C4B5F">
      <w:pPr>
        <w:pStyle w:val="textbody"/>
      </w:pPr>
      <w:r>
        <w:t>Determines the LAI growth limit, i.e., the relationship between LAI and growth limits, using the equation:</w:t>
      </w:r>
    </w:p>
    <w:p w14:paraId="5C2AFD35" w14:textId="78DF01F5" w:rsidR="009C4B5F" w:rsidRDefault="009C4B5F" w:rsidP="009C4B5F">
      <w:pPr>
        <w:pStyle w:val="textbody"/>
      </w:pPr>
      <w:r w:rsidRPr="009C4B5F">
        <w:t>LAI_Growth_limit = Max</w:t>
      </w:r>
      <w:r>
        <w:t>imum</w:t>
      </w:r>
      <w:r w:rsidRPr="009C4B5F">
        <w:t>(0.0, 1.0 -</w:t>
      </w:r>
      <w:r>
        <w:t xml:space="preserve"> e</w:t>
      </w:r>
      <w:r w:rsidRPr="009C4B5F">
        <w:rPr>
          <w:vertAlign w:val="superscript"/>
        </w:rPr>
        <w:t>(GrowthLAI * LAI)</w:t>
      </w:r>
      <w:r>
        <w:t>)</w:t>
      </w:r>
    </w:p>
    <w:p w14:paraId="1E5B1123" w14:textId="50EF6D8B" w:rsidR="009C4B5F" w:rsidRPr="009C4B5F" w:rsidRDefault="009C4B5F" w:rsidP="009C4B5F">
      <w:pPr>
        <w:pStyle w:val="textbody"/>
      </w:pPr>
      <w:r>
        <w:t>The default value is 0.47.</w:t>
      </w:r>
    </w:p>
    <w:p w14:paraId="01FB56AE" w14:textId="4B71930F" w:rsidR="00914AF7" w:rsidRDefault="00E71F79" w:rsidP="00914AF7">
      <w:pPr>
        <w:pStyle w:val="Heading3"/>
        <w:tabs>
          <w:tab w:val="clear" w:pos="3870"/>
        </w:tabs>
        <w:ind w:left="1170" w:hanging="1170"/>
      </w:pPr>
      <w:bookmarkStart w:id="141" w:name="_Toc107481562"/>
      <w:r>
        <w:t>Grass</w:t>
      </w:r>
      <w:r w:rsidR="00914AF7">
        <w:t xml:space="preserve"> (</w:t>
      </w:r>
      <w:r>
        <w:t>boolean</w:t>
      </w:r>
      <w:r w:rsidR="00914AF7">
        <w:t>)</w:t>
      </w:r>
      <w:bookmarkEnd w:id="141"/>
    </w:p>
    <w:p w14:paraId="7E058449" w14:textId="4735EAF8" w:rsidR="00914AF7" w:rsidRDefault="00E71F79" w:rsidP="00DB2609">
      <w:pPr>
        <w:pStyle w:val="textbody"/>
        <w:rPr>
          <w:lang w:eastAsia="ja-JP"/>
        </w:rPr>
      </w:pPr>
      <w:r>
        <w:rPr>
          <w:lang w:eastAsia="ja-JP"/>
        </w:rPr>
        <w:t xml:space="preserve">This parameter should be either TRUE or FALSE, depending on whether the species is grass species or not. </w:t>
      </w:r>
      <w:r w:rsidR="00017987">
        <w:rPr>
          <w:lang w:eastAsia="ja-JP"/>
        </w:rPr>
        <w:t xml:space="preserve">If users include grass species in their simulation, competition relationships between grasses and trees will be computed by the algorithm shown in </w:t>
      </w:r>
      <w:r>
        <w:rPr>
          <w:lang w:eastAsia="ja-JP"/>
        </w:rPr>
        <w:fldChar w:fldCharType="begin"/>
      </w:r>
      <w:r>
        <w:rPr>
          <w:lang w:eastAsia="ja-JP"/>
        </w:rPr>
        <w:instrText xml:space="preserve"> </w:instrText>
      </w:r>
      <w:r>
        <w:rPr>
          <w:rFonts w:hint="eastAsia"/>
          <w:lang w:eastAsia="ja-JP"/>
        </w:rPr>
        <w:instrText>REF _Ref69910657 \r \h</w:instrText>
      </w:r>
      <w:r>
        <w:rPr>
          <w:lang w:eastAsia="ja-JP"/>
        </w:rPr>
        <w:instrText xml:space="preserve"> </w:instrText>
      </w:r>
      <w:r>
        <w:rPr>
          <w:lang w:eastAsia="ja-JP"/>
        </w:rPr>
      </w:r>
      <w:r>
        <w:rPr>
          <w:lang w:eastAsia="ja-JP"/>
        </w:rPr>
        <w:fldChar w:fldCharType="separate"/>
      </w:r>
      <w:r>
        <w:rPr>
          <w:lang w:eastAsia="ja-JP"/>
        </w:rPr>
        <w:t>2.31</w:t>
      </w:r>
      <w:r>
        <w:rPr>
          <w:lang w:eastAsia="ja-JP"/>
        </w:rPr>
        <w:fldChar w:fldCharType="end"/>
      </w:r>
      <w:r w:rsidR="00017987">
        <w:rPr>
          <w:lang w:eastAsia="ja-JP"/>
        </w:rPr>
        <w:t>.</w:t>
      </w:r>
      <w:r w:rsidR="00017987">
        <w:rPr>
          <w:rFonts w:hint="eastAsia"/>
          <w:lang w:eastAsia="ja-JP"/>
        </w:rPr>
        <w:t xml:space="preserve"> </w:t>
      </w:r>
      <w:r w:rsidR="00017987">
        <w:rPr>
          <w:lang w:eastAsia="ja-JP"/>
        </w:rPr>
        <w:t>If users simulate only tree species,</w:t>
      </w:r>
      <w:r w:rsidR="00017987">
        <w:rPr>
          <w:rFonts w:hint="eastAsia"/>
          <w:lang w:eastAsia="ja-JP"/>
        </w:rPr>
        <w:t xml:space="preserve"> </w:t>
      </w:r>
      <w:r w:rsidR="00017987">
        <w:rPr>
          <w:lang w:eastAsia="ja-JP"/>
        </w:rPr>
        <w:t>this parameter should be set to FALSE for all species.</w:t>
      </w:r>
    </w:p>
    <w:p w14:paraId="345D8516" w14:textId="0A7EF28B" w:rsidR="00CC6F91" w:rsidRPr="00FC1729" w:rsidRDefault="00CC6F91" w:rsidP="00CC6F91">
      <w:pPr>
        <w:pStyle w:val="Heading3"/>
        <w:tabs>
          <w:tab w:val="clear" w:pos="3870"/>
        </w:tabs>
        <w:ind w:left="1170" w:hanging="1170"/>
      </w:pPr>
      <w:bookmarkStart w:id="142" w:name="_Toc107481563"/>
      <w:r w:rsidRPr="00FC1729">
        <w:lastRenderedPageBreak/>
        <w:t>Nlog_depend (boolean)</w:t>
      </w:r>
      <w:bookmarkEnd w:id="142"/>
    </w:p>
    <w:p w14:paraId="2196537A" w14:textId="020897F1" w:rsidR="00550C87" w:rsidRPr="00550C87" w:rsidRDefault="00CC6F91" w:rsidP="00550C87">
      <w:pPr>
        <w:pStyle w:val="textbody"/>
        <w:rPr>
          <w:lang w:eastAsia="ja-JP"/>
        </w:rPr>
      </w:pPr>
      <w:r w:rsidRPr="00FC1729">
        <w:rPr>
          <w:lang w:eastAsia="ja-JP"/>
        </w:rPr>
        <w:t>This parameter should be either TRUE or FALSE, depending on whether the regeneration of species depends on nursery logs. If users include nursery log dependent species in their simulation, the establishment of these species cohorts is determined by environmental conditions, light probabilities, and the amount of well decayed downed logs.</w:t>
      </w:r>
      <w:r w:rsidRPr="00FC1729">
        <w:rPr>
          <w:rFonts w:hint="eastAsia"/>
          <w:lang w:eastAsia="ja-JP"/>
        </w:rPr>
        <w:t xml:space="preserve"> </w:t>
      </w:r>
      <w:r w:rsidRPr="00FC1729">
        <w:rPr>
          <w:lang w:eastAsia="ja-JP"/>
        </w:rPr>
        <w:t>See Hotta et al. (2021) for details.</w:t>
      </w:r>
    </w:p>
    <w:p w14:paraId="182198A2" w14:textId="4AB8A594" w:rsidR="006901B7" w:rsidRDefault="006901B7" w:rsidP="006F6491">
      <w:pPr>
        <w:pStyle w:val="Heading2"/>
        <w:tabs>
          <w:tab w:val="clear" w:pos="1836"/>
        </w:tabs>
        <w:ind w:left="1170" w:hanging="1170"/>
      </w:pPr>
      <w:bookmarkStart w:id="143" w:name="_Toc107481564"/>
      <w:r>
        <w:t>FunctionalGroupParameters</w:t>
      </w:r>
      <w:r w:rsidR="009911AA">
        <w:t xml:space="preserve"> (CSV file name)</w:t>
      </w:r>
      <w:bookmarkEnd w:id="143"/>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6A4A9E36" w14:textId="3687EA88" w:rsidR="00115C78" w:rsidRPr="003D38DB" w:rsidRDefault="009911AA" w:rsidP="00115C78">
      <w:pPr>
        <w:pStyle w:val="textbody"/>
      </w:pPr>
      <w:r w:rsidRPr="009911AA">
        <w:rPr>
          <w:b/>
        </w:rPr>
        <w:t>A</w:t>
      </w:r>
      <w:r w:rsidR="00115C78" w:rsidRPr="009911AA">
        <w:rPr>
          <w:b/>
        </w:rPr>
        <w:t xml:space="preserve"> CSV file of functional group parameters </w:t>
      </w:r>
      <w:r w:rsidRPr="009911AA">
        <w:rPr>
          <w:b/>
        </w:rPr>
        <w:t xml:space="preserve">MUST be </w:t>
      </w:r>
      <w:r w:rsidR="00115C78" w:rsidRPr="009911AA">
        <w:rPr>
          <w:b/>
        </w:rPr>
        <w:t>provided</w:t>
      </w:r>
      <w:r w:rsidRPr="009911AA">
        <w:rPr>
          <w:b/>
        </w:rPr>
        <w:t>;</w:t>
      </w:r>
      <w:r w:rsidR="00115C78" w:rsidRPr="009911AA">
        <w:rPr>
          <w:b/>
        </w:rPr>
        <w:t xml:space="preserve"> the older style text inputs </w:t>
      </w:r>
      <w:r w:rsidRPr="009911AA">
        <w:rPr>
          <w:b/>
        </w:rPr>
        <w:t>are not supported</w:t>
      </w:r>
      <w:r w:rsidR="00115C78">
        <w:t>.  Every column must have a heading, spelled and with capitalization exactly as listed below.  The type (integer, double, Boolean, or string) of the data must match the expected type, indicated in parentheses.</w:t>
      </w:r>
    </w:p>
    <w:p w14:paraId="1D9582AC" w14:textId="6058DCC8" w:rsidR="00564AC6" w:rsidRDefault="00115C78" w:rsidP="006F6491">
      <w:pPr>
        <w:pStyle w:val="Heading3"/>
        <w:tabs>
          <w:tab w:val="clear" w:pos="3870"/>
        </w:tabs>
        <w:ind w:left="1170" w:hanging="1170"/>
      </w:pPr>
      <w:bookmarkStart w:id="144" w:name="_Toc107481565"/>
      <w:r>
        <w:t>FunctionalGroup</w:t>
      </w:r>
      <w:r w:rsidR="00564AC6">
        <w:t>Name</w:t>
      </w:r>
      <w:r w:rsidR="008524B4">
        <w:t xml:space="preserve"> (s</w:t>
      </w:r>
      <w:r>
        <w:t>tring)</w:t>
      </w:r>
      <w:bookmarkEnd w:id="144"/>
    </w:p>
    <w:p w14:paraId="0BC2B7B6" w14:textId="7296C18A" w:rsidR="00564AC6" w:rsidRPr="00564AC6" w:rsidRDefault="00B543CA" w:rsidP="00564AC6">
      <w:pPr>
        <w:pStyle w:val="textbody"/>
      </w:pPr>
      <w:r>
        <w:t>The name is for display purposes only to help users organize the</w:t>
      </w:r>
      <w:r w:rsidR="008524B4">
        <w:t>ir</w:t>
      </w:r>
      <w:r>
        <w:t xml:space="preserve"> inputs.</w:t>
      </w:r>
    </w:p>
    <w:p w14:paraId="480E6F93" w14:textId="74D1B77A" w:rsidR="00564AC6" w:rsidRDefault="00564AC6" w:rsidP="006F6491">
      <w:pPr>
        <w:pStyle w:val="Heading3"/>
        <w:tabs>
          <w:tab w:val="clear" w:pos="3870"/>
        </w:tabs>
        <w:ind w:left="1170" w:hanging="1170"/>
      </w:pPr>
      <w:bookmarkStart w:id="145" w:name="_Toc107481566"/>
      <w:r>
        <w:t>FunctionalType</w:t>
      </w:r>
      <w:r w:rsidR="00115C78">
        <w:t>Index (</w:t>
      </w:r>
      <w:r w:rsidR="008524B4">
        <w:t>i</w:t>
      </w:r>
      <w:r w:rsidR="00115C78">
        <w:t>nteger)</w:t>
      </w:r>
      <w:bookmarkEnd w:id="145"/>
    </w:p>
    <w:p w14:paraId="6CDB258E" w14:textId="77777777" w:rsidR="00B543CA" w:rsidRPr="00B543CA" w:rsidRDefault="00B543CA" w:rsidP="00B543CA">
      <w:pPr>
        <w:pStyle w:val="textbody"/>
      </w:pPr>
      <w:r>
        <w:t>An index to the species table.</w:t>
      </w:r>
    </w:p>
    <w:p w14:paraId="2E3C998B" w14:textId="478EEF9D" w:rsidR="00635958" w:rsidRDefault="008524B4" w:rsidP="006F6491">
      <w:pPr>
        <w:pStyle w:val="Heading3"/>
        <w:tabs>
          <w:tab w:val="clear" w:pos="3870"/>
        </w:tabs>
        <w:ind w:left="1170" w:hanging="1170"/>
      </w:pPr>
      <w:bookmarkStart w:id="146" w:name="_Toc107481567"/>
      <w:r>
        <w:t>TemperatureCurve1 (double), TemperatureCurve2 (d</w:t>
      </w:r>
      <w:r w:rsidR="00115C78">
        <w:t>ouble),</w:t>
      </w:r>
      <w:r w:rsidR="00115C78" w:rsidRPr="00115C78">
        <w:t xml:space="preserve"> </w:t>
      </w:r>
      <w:r>
        <w:t>TemperatureCurve3 (d</w:t>
      </w:r>
      <w:r w:rsidR="00115C78">
        <w:t>ouble),</w:t>
      </w:r>
      <w:r w:rsidR="00115C78" w:rsidRPr="00115C78">
        <w:t xml:space="preserve"> </w:t>
      </w:r>
      <w:r w:rsidR="00115C78">
        <w:t>TemperatureCurve4 (</w:t>
      </w:r>
      <w:r>
        <w:t>d</w:t>
      </w:r>
      <w:r w:rsidR="00115C78">
        <w:t>ouble)</w:t>
      </w:r>
      <w:bookmarkEnd w:id="146"/>
    </w:p>
    <w:p w14:paraId="57AF0D1C" w14:textId="5082848B" w:rsidR="00115C78" w:rsidRPr="00115C78" w:rsidRDefault="00B543CA" w:rsidP="00115C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152"/>
      </w:pPr>
      <w:r w:rsidRPr="00115C78">
        <w:t xml:space="preserve">These four parameters define </w:t>
      </w:r>
      <w:r w:rsidR="00115C78">
        <w:t xml:space="preserve">how growth will respond to </w:t>
      </w:r>
      <w:r w:rsidRPr="00115C78">
        <w:t>temperature</w:t>
      </w:r>
      <w:r w:rsidR="00115C78">
        <w:t xml:space="preserve"> and are used to define a </w:t>
      </w:r>
      <w:r w:rsidR="00115C78" w:rsidRPr="00256A63">
        <w:t>Poisson Density Function curve</w:t>
      </w:r>
      <w:r w:rsidRPr="00115C78">
        <w:t>.</w:t>
      </w:r>
      <w:r w:rsidR="00256A63" w:rsidRPr="00115C78">
        <w:t xml:space="preserve"> </w:t>
      </w:r>
      <w:r w:rsidR="00115C78">
        <w:t xml:space="preserve"> See the CENTURY references for a full explanation.</w:t>
      </w:r>
    </w:p>
    <w:p w14:paraId="65DB4522" w14:textId="5A7794E2"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1:  The </w:t>
      </w:r>
      <w:r w:rsidR="00963E06" w:rsidRPr="00256A63">
        <w:rPr>
          <w:rFonts w:ascii="Times New Roman" w:eastAsia="Times New Roman" w:hAnsi="Times New Roman" w:cs="Times New Roman"/>
          <w:sz w:val="24"/>
          <w:szCs w:val="24"/>
        </w:rPr>
        <w:t xml:space="preserve">optimum temperature for </w:t>
      </w:r>
      <w:r>
        <w:rPr>
          <w:rFonts w:ascii="Times New Roman" w:eastAsia="Times New Roman" w:hAnsi="Times New Roman" w:cs="Times New Roman"/>
          <w:sz w:val="24"/>
          <w:szCs w:val="24"/>
        </w:rPr>
        <w:t>growth.</w:t>
      </w:r>
    </w:p>
    <w:p w14:paraId="27F808D0" w14:textId="72EB3CA1"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2: The </w:t>
      </w:r>
      <w:r w:rsidR="00963E06" w:rsidRPr="00256A63">
        <w:rPr>
          <w:rFonts w:ascii="Times New Roman" w:eastAsia="Times New Roman" w:hAnsi="Times New Roman" w:cs="Times New Roman"/>
          <w:sz w:val="24"/>
          <w:szCs w:val="24"/>
        </w:rPr>
        <w:t xml:space="preserve">maximum temperature for </w:t>
      </w:r>
      <w:r>
        <w:rPr>
          <w:rFonts w:ascii="Times New Roman" w:eastAsia="Times New Roman" w:hAnsi="Times New Roman" w:cs="Times New Roman"/>
          <w:sz w:val="24"/>
          <w:szCs w:val="24"/>
        </w:rPr>
        <w:t>growth.</w:t>
      </w:r>
    </w:p>
    <w:p w14:paraId="7176D6C5" w14:textId="15F6F963"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3:  The </w:t>
      </w:r>
      <w:r w:rsidR="00963E06" w:rsidRPr="00256A63">
        <w:rPr>
          <w:rFonts w:ascii="Times New Roman" w:eastAsia="Times New Roman" w:hAnsi="Times New Roman" w:cs="Times New Roman"/>
          <w:sz w:val="24"/>
          <w:szCs w:val="24"/>
        </w:rPr>
        <w:t xml:space="preserve">left curve shape </w:t>
      </w:r>
      <w:r>
        <w:rPr>
          <w:rFonts w:ascii="Times New Roman" w:eastAsia="Times New Roman" w:hAnsi="Times New Roman" w:cs="Times New Roman"/>
          <w:sz w:val="24"/>
          <w:szCs w:val="24"/>
        </w:rPr>
        <w:t>parameter.</w:t>
      </w:r>
    </w:p>
    <w:p w14:paraId="771A4125" w14:textId="7295AB26"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4:  The </w:t>
      </w:r>
      <w:r w:rsidR="00963E06" w:rsidRPr="00256A63">
        <w:rPr>
          <w:rFonts w:ascii="Times New Roman" w:eastAsia="Times New Roman" w:hAnsi="Times New Roman" w:cs="Times New Roman"/>
          <w:sz w:val="24"/>
          <w:szCs w:val="24"/>
        </w:rPr>
        <w:t xml:space="preserve">right curve shape </w:t>
      </w:r>
      <w:r>
        <w:rPr>
          <w:rFonts w:ascii="Times New Roman" w:eastAsia="Times New Roman" w:hAnsi="Times New Roman" w:cs="Times New Roman"/>
          <w:sz w:val="24"/>
          <w:szCs w:val="24"/>
        </w:rPr>
        <w:t>parameter.</w:t>
      </w:r>
    </w:p>
    <w:p w14:paraId="12D6B974" w14:textId="4EC50CA0" w:rsidR="00635958" w:rsidRDefault="00115C78" w:rsidP="006F6491">
      <w:pPr>
        <w:pStyle w:val="Heading3"/>
        <w:tabs>
          <w:tab w:val="clear" w:pos="3870"/>
        </w:tabs>
        <w:ind w:left="1170" w:hanging="1170"/>
      </w:pPr>
      <w:bookmarkStart w:id="147" w:name="_Toc107481568"/>
      <w:r>
        <w:t>Fraction</w:t>
      </w:r>
      <w:r w:rsidR="009F02B3">
        <w:t>ANPP</w:t>
      </w:r>
      <w:r>
        <w:t>to</w:t>
      </w:r>
      <w:r w:rsidR="009F02B3">
        <w:t xml:space="preserve">Leaf </w:t>
      </w:r>
      <w:r w:rsidR="003418C7">
        <w:t>(d</w:t>
      </w:r>
      <w:r>
        <w:t>ouble)</w:t>
      </w:r>
      <w:bookmarkEnd w:id="147"/>
    </w:p>
    <w:p w14:paraId="52955F39" w14:textId="77777777" w:rsidR="00B543CA" w:rsidRDefault="00B543CA" w:rsidP="00B543CA">
      <w:pPr>
        <w:pStyle w:val="textbody"/>
      </w:pPr>
      <w:r>
        <w:t>The fraction of aboveground net primary productivity that is allocated to leaves.  Units:  fraction of ANPP (0.0 – 1.0).</w:t>
      </w:r>
    </w:p>
    <w:p w14:paraId="1CA888DD" w14:textId="77F1CC82" w:rsidR="00635958" w:rsidRDefault="003418C7" w:rsidP="006F6491">
      <w:pPr>
        <w:pStyle w:val="Heading3"/>
        <w:tabs>
          <w:tab w:val="clear" w:pos="3870"/>
        </w:tabs>
        <w:ind w:left="1170" w:hanging="1170"/>
      </w:pPr>
      <w:bookmarkStart w:id="148" w:name="_Toc107481569"/>
      <w:r>
        <w:t>Leaf</w:t>
      </w:r>
      <w:r w:rsidR="00635958">
        <w:t>B</w:t>
      </w:r>
      <w:r w:rsidR="009F02B3">
        <w:t>iomass</w:t>
      </w:r>
      <w:r w:rsidR="00635958">
        <w:t>TOLAI</w:t>
      </w:r>
      <w:r w:rsidR="00115C78">
        <w:t xml:space="preserve"> (</w:t>
      </w:r>
      <w:r>
        <w:t>d</w:t>
      </w:r>
      <w:r w:rsidR="00115C78">
        <w:t>ouble)</w:t>
      </w:r>
      <w:r w:rsidR="00635958">
        <w:t>, KLAI</w:t>
      </w:r>
      <w:r w:rsidR="00115C78">
        <w:t xml:space="preserve"> (</w:t>
      </w:r>
      <w:r>
        <w:t>d</w:t>
      </w:r>
      <w:r w:rsidR="00115C78">
        <w:t>ouble)</w:t>
      </w:r>
      <w:r w:rsidR="00635958">
        <w:t>, M</w:t>
      </w:r>
      <w:r w:rsidR="00760F15">
        <w:t>aximum</w:t>
      </w:r>
      <w:r w:rsidR="00635958">
        <w:t>LAI</w:t>
      </w:r>
      <w:r w:rsidR="00115C78">
        <w:t xml:space="preserve"> </w:t>
      </w:r>
      <w:r w:rsidR="00760F15">
        <w:t>(</w:t>
      </w:r>
      <w:r>
        <w:t>d</w:t>
      </w:r>
      <w:r w:rsidR="00760F15">
        <w:t>ouble)</w:t>
      </w:r>
      <w:bookmarkEnd w:id="148"/>
    </w:p>
    <w:p w14:paraId="15A03AA9" w14:textId="0F0F86A4" w:rsidR="009F02B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F02B3">
        <w:t xml:space="preserve">BTOLAI determines LAI as a function of leaf biomass.  KLAI and MAXLAI determine LAI as a </w:t>
      </w:r>
      <w:r w:rsidR="009F02B3">
        <w:lastRenderedPageBreak/>
        <w:t>function of wood biomass.  If MAXLAI = 0.0, then only leaf biomass determines LAI and the growth limits.</w:t>
      </w:r>
    </w:p>
    <w:p w14:paraId="08974873" w14:textId="6781D694" w:rsidR="00963E06" w:rsidRPr="009F02B3" w:rsidRDefault="008524B4" w:rsidP="009F02B3">
      <w:pPr>
        <w:pStyle w:val="HTMLPreformatted"/>
        <w:numPr>
          <w:ilvl w:val="0"/>
          <w:numId w:val="5"/>
        </w:numPr>
        <w:rPr>
          <w:rFonts w:ascii="Times New Roman" w:hAnsi="Times New Roman" w:cs="Times New Roman"/>
          <w:sz w:val="24"/>
          <w:szCs w:val="24"/>
        </w:rPr>
      </w:pPr>
      <w:r>
        <w:rPr>
          <w:rFonts w:ascii="Times New Roman" w:hAnsi="Times New Roman" w:cs="Times New Roman"/>
          <w:sz w:val="24"/>
          <w:szCs w:val="24"/>
        </w:rPr>
        <w:t>Leaf</w:t>
      </w:r>
      <w:r w:rsidR="00963E06" w:rsidRPr="009F02B3">
        <w:rPr>
          <w:rFonts w:ascii="Times New Roman" w:hAnsi="Times New Roman" w:cs="Times New Roman"/>
          <w:sz w:val="24"/>
          <w:szCs w:val="24"/>
        </w:rPr>
        <w:t>B</w:t>
      </w:r>
      <w:r w:rsidR="009F02B3">
        <w:rPr>
          <w:rFonts w:ascii="Times New Roman" w:hAnsi="Times New Roman" w:cs="Times New Roman"/>
          <w:sz w:val="24"/>
          <w:szCs w:val="24"/>
        </w:rPr>
        <w:t>iomass</w:t>
      </w:r>
      <w:r w:rsidR="00963E06" w:rsidRPr="009F02B3">
        <w:rPr>
          <w:rFonts w:ascii="Times New Roman" w:hAnsi="Times New Roman" w:cs="Times New Roman"/>
          <w:sz w:val="24"/>
          <w:szCs w:val="24"/>
        </w:rPr>
        <w:t>T</w:t>
      </w:r>
      <w:r w:rsidR="009F02B3">
        <w:rPr>
          <w:rFonts w:ascii="Times New Roman" w:hAnsi="Times New Roman" w:cs="Times New Roman"/>
          <w:sz w:val="24"/>
          <w:szCs w:val="24"/>
        </w:rPr>
        <w:t>o</w:t>
      </w:r>
      <w:r w:rsidR="00963E06" w:rsidRPr="009F02B3">
        <w:rPr>
          <w:rFonts w:ascii="Times New Roman" w:hAnsi="Times New Roman" w:cs="Times New Roman"/>
          <w:sz w:val="24"/>
          <w:szCs w:val="24"/>
        </w:rPr>
        <w:t>LAI</w:t>
      </w:r>
      <w:r>
        <w:rPr>
          <w:rFonts w:ascii="Times New Roman" w:hAnsi="Times New Roman" w:cs="Times New Roman"/>
          <w:sz w:val="24"/>
          <w:szCs w:val="24"/>
        </w:rPr>
        <w:t xml:space="preserve">: The leaf </w:t>
      </w:r>
      <w:r w:rsidR="00963E06" w:rsidRPr="009F02B3">
        <w:rPr>
          <w:rFonts w:ascii="Times New Roman" w:hAnsi="Times New Roman" w:cs="Times New Roman"/>
          <w:sz w:val="24"/>
          <w:szCs w:val="24"/>
        </w:rPr>
        <w:t>biomass to leaf area index (LAI) conversion factor for trees</w:t>
      </w:r>
      <w:r w:rsidR="009F02B3">
        <w:rPr>
          <w:rFonts w:ascii="Times New Roman" w:hAnsi="Times New Roman" w:cs="Times New Roman"/>
          <w:sz w:val="24"/>
          <w:szCs w:val="24"/>
        </w:rPr>
        <w:t>.</w:t>
      </w:r>
      <w:r>
        <w:rPr>
          <w:rFonts w:ascii="Times New Roman" w:hAnsi="Times New Roman" w:cs="Times New Roman"/>
          <w:sz w:val="24"/>
          <w:szCs w:val="24"/>
        </w:rPr>
        <w:t xml:space="preserve">  This parameter determines the seasonal pattern of LAI for deciduous trees.  It is not used for conifers.</w:t>
      </w:r>
    </w:p>
    <w:p w14:paraId="2EC3262A" w14:textId="7259BF41"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w:t>
      </w:r>
      <w:r w:rsidR="008524B4">
        <w:rPr>
          <w:rFonts w:ascii="Times New Roman" w:hAnsi="Times New Roman" w:cs="Times New Roman"/>
          <w:sz w:val="24"/>
          <w:szCs w:val="24"/>
        </w:rPr>
        <w:t xml:space="preserve">:  The </w:t>
      </w:r>
      <w:r w:rsidRPr="00256A63">
        <w:rPr>
          <w:rFonts w:ascii="Times New Roman" w:hAnsi="Times New Roman" w:cs="Times New Roman"/>
          <w:sz w:val="24"/>
          <w:szCs w:val="24"/>
        </w:rPr>
        <w:t>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149" w:name="MAXLAI"/>
      <w:r w:rsidR="009F02B3">
        <w:rPr>
          <w:rFonts w:ascii="Times New Roman" w:hAnsi="Times New Roman" w:cs="Times New Roman"/>
          <w:sz w:val="24"/>
          <w:szCs w:val="24"/>
        </w:rPr>
        <w:t>.</w:t>
      </w:r>
    </w:p>
    <w:bookmarkEnd w:id="149"/>
    <w:p w14:paraId="0F9BF08D" w14:textId="1C9E9C67" w:rsidR="00963E06" w:rsidRPr="00256A63" w:rsidRDefault="009F02B3" w:rsidP="00D23843">
      <w:pPr>
        <w:pStyle w:val="HTMLPreformatted"/>
        <w:numPr>
          <w:ilvl w:val="0"/>
          <w:numId w:val="5"/>
        </w:numPr>
        <w:rPr>
          <w:rFonts w:ascii="Times New Roman" w:hAnsi="Times New Roman" w:cs="Times New Roman"/>
          <w:sz w:val="24"/>
          <w:szCs w:val="24"/>
        </w:rPr>
      </w:pPr>
      <w:r>
        <w:rPr>
          <w:rFonts w:ascii="Times New Roman" w:hAnsi="Times New Roman" w:cs="Times New Roman"/>
          <w:sz w:val="24"/>
          <w:szCs w:val="24"/>
        </w:rPr>
        <w:t>Max</w:t>
      </w:r>
      <w:r w:rsidR="00760F15">
        <w:rPr>
          <w:rFonts w:ascii="Times New Roman" w:hAnsi="Times New Roman" w:cs="Times New Roman"/>
          <w:sz w:val="24"/>
          <w:szCs w:val="24"/>
        </w:rPr>
        <w:t>imum</w:t>
      </w:r>
      <w:r w:rsidR="00963E06" w:rsidRPr="00256A63">
        <w:rPr>
          <w:rFonts w:ascii="Times New Roman" w:hAnsi="Times New Roman" w:cs="Times New Roman"/>
          <w:sz w:val="24"/>
          <w:szCs w:val="24"/>
        </w:rPr>
        <w:t>LAI</w:t>
      </w:r>
      <w:r w:rsidR="008524B4">
        <w:rPr>
          <w:rFonts w:ascii="Times New Roman" w:hAnsi="Times New Roman" w:cs="Times New Roman"/>
          <w:sz w:val="24"/>
          <w:szCs w:val="24"/>
        </w:rPr>
        <w:t xml:space="preserve">:  The </w:t>
      </w:r>
      <w:r w:rsidR="00963E06" w:rsidRPr="00256A63">
        <w:rPr>
          <w:rFonts w:ascii="Times New Roman" w:hAnsi="Times New Roman" w:cs="Times New Roman"/>
          <w:sz w:val="24"/>
          <w:szCs w:val="24"/>
        </w:rPr>
        <w:t xml:space="preserve">theoretical maximum leaf area index </w:t>
      </w:r>
      <w:r w:rsidR="008524B4">
        <w:rPr>
          <w:rFonts w:ascii="Times New Roman" w:hAnsi="Times New Roman" w:cs="Times New Roman"/>
          <w:sz w:val="24"/>
          <w:szCs w:val="24"/>
        </w:rPr>
        <w:t>for a cohort</w:t>
      </w:r>
      <w:r>
        <w:rPr>
          <w:rFonts w:ascii="Times New Roman" w:hAnsi="Times New Roman" w:cs="Times New Roman"/>
          <w:sz w:val="24"/>
          <w:szCs w:val="24"/>
        </w:rPr>
        <w:t>.</w:t>
      </w:r>
    </w:p>
    <w:p w14:paraId="5DF00C40" w14:textId="4F897E1B" w:rsidR="009C4B5F" w:rsidRDefault="009C4B5F" w:rsidP="006F6491">
      <w:pPr>
        <w:pStyle w:val="Heading3"/>
        <w:tabs>
          <w:tab w:val="clear" w:pos="3870"/>
        </w:tabs>
        <w:ind w:left="1170" w:hanging="1170"/>
      </w:pPr>
      <w:bookmarkStart w:id="150" w:name="_Toc107481570"/>
      <w:r>
        <w:t>MinimumLAI (double) (optional)</w:t>
      </w:r>
      <w:bookmarkEnd w:id="150"/>
    </w:p>
    <w:p w14:paraId="68B7BDA1" w14:textId="0212819E" w:rsidR="009C4B5F" w:rsidRPr="009C4B5F" w:rsidRDefault="009C4B5F" w:rsidP="009C4B5F">
      <w:pPr>
        <w:pStyle w:val="textbody"/>
      </w:pPr>
      <w:r>
        <w:t>The minimum LAI for any given cohort.  The default value is 0.1.  An overly low minimum LAI may create the situation where a cohort is permanently suppressed under a closed canopy.</w:t>
      </w:r>
    </w:p>
    <w:p w14:paraId="03BB1A83" w14:textId="3747F0DC" w:rsidR="00635958" w:rsidRDefault="009F02B3" w:rsidP="006F6491">
      <w:pPr>
        <w:pStyle w:val="Heading3"/>
        <w:tabs>
          <w:tab w:val="clear" w:pos="3870"/>
        </w:tabs>
        <w:ind w:left="1170" w:hanging="1170"/>
      </w:pPr>
      <w:bookmarkStart w:id="151" w:name="_Toc107481571"/>
      <w:r>
        <w:t>Moisture</w:t>
      </w:r>
      <w:r w:rsidR="00760F15">
        <w:t>Curve</w:t>
      </w:r>
      <w:r>
        <w:t xml:space="preserve">2 </w:t>
      </w:r>
      <w:r w:rsidR="00760F15">
        <w:t>(</w:t>
      </w:r>
      <w:r w:rsidR="008524B4">
        <w:t>d</w:t>
      </w:r>
      <w:r w:rsidR="00760F15">
        <w:t xml:space="preserve">ouble), </w:t>
      </w:r>
      <w:r>
        <w:t>Moisture</w:t>
      </w:r>
      <w:r w:rsidR="00760F15">
        <w:t>Curve</w:t>
      </w:r>
      <w:r>
        <w:t>3</w:t>
      </w:r>
      <w:r w:rsidR="008524B4">
        <w:t xml:space="preserve"> (d</w:t>
      </w:r>
      <w:r w:rsidR="00760F15">
        <w:t>ouble)</w:t>
      </w:r>
      <w:bookmarkEnd w:id="151"/>
    </w:p>
    <w:p w14:paraId="5F121909" w14:textId="0511100A" w:rsidR="00E31492" w:rsidRDefault="00A47074" w:rsidP="00E31492">
      <w:pPr>
        <w:pStyle w:val="HTMLPreformatted"/>
        <w:ind w:left="1152"/>
      </w:pPr>
      <w:r w:rsidRPr="00E31492">
        <w:rPr>
          <w:rFonts w:ascii="Times New Roman" w:hAnsi="Times New Roman" w:cs="Times New Roman"/>
          <w:sz w:val="24"/>
          <w:szCs w:val="24"/>
        </w:rPr>
        <w:t>These two parameters determine growth sensitivity to low available water, e.g., drought conditions.</w:t>
      </w:r>
      <w:r>
        <w:t xml:space="preserve">  </w:t>
      </w:r>
    </w:p>
    <w:p w14:paraId="56322D91" w14:textId="77777777" w:rsidR="008524B4" w:rsidRDefault="008524B4" w:rsidP="008524B4">
      <w:pPr>
        <w:pStyle w:val="HTMLPreformatted"/>
        <w:ind w:left="1152"/>
        <w:rPr>
          <w:rFonts w:ascii="Times New Roman" w:hAnsi="Times New Roman" w:cs="Times New Roman"/>
          <w:sz w:val="24"/>
          <w:szCs w:val="24"/>
        </w:rPr>
      </w:pPr>
    </w:p>
    <w:p w14:paraId="1AC51C35" w14:textId="3E15678C"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Intercept = (moisturecurve2 * soil water content</w:t>
      </w:r>
    </w:p>
    <w:p w14:paraId="16D7CE8F" w14:textId="0116BACB"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Slope = 1.0 / (moisturecurve3 - intercept</w:t>
      </w:r>
    </w:p>
    <w:p w14:paraId="7AA1159D" w14:textId="68CE1452"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WaterLimit = 1.0 + slope * (Ratio_AvailWaterToPET - moisturecurve3)</w:t>
      </w:r>
    </w:p>
    <w:p w14:paraId="44EE7591" w14:textId="77777777" w:rsidR="008524B4" w:rsidRPr="00E31492" w:rsidRDefault="008524B4" w:rsidP="008524B4">
      <w:pPr>
        <w:pStyle w:val="HTMLPreformatted"/>
        <w:ind w:left="1152"/>
        <w:rPr>
          <w:rFonts w:ascii="Times New Roman" w:hAnsi="Times New Roman" w:cs="Times New Roman"/>
          <w:sz w:val="24"/>
          <w:szCs w:val="24"/>
        </w:rPr>
      </w:pPr>
    </w:p>
    <w:p w14:paraId="3BF4C618" w14:textId="400E6BA9" w:rsidR="00963E06" w:rsidRPr="00256A63" w:rsidRDefault="009F02B3" w:rsidP="00D23843">
      <w:pPr>
        <w:pStyle w:val="HTMLPreformatted"/>
        <w:numPr>
          <w:ilvl w:val="0"/>
          <w:numId w:val="6"/>
        </w:numPr>
        <w:rPr>
          <w:rFonts w:ascii="Times New Roman" w:hAnsi="Times New Roman" w:cs="Times New Roman"/>
          <w:sz w:val="24"/>
          <w:szCs w:val="24"/>
        </w:rPr>
      </w:pPr>
      <w:r>
        <w:rPr>
          <w:rFonts w:ascii="Times New Roman" w:hAnsi="Times New Roman" w:cs="Times New Roman"/>
          <w:sz w:val="24"/>
          <w:szCs w:val="24"/>
        </w:rPr>
        <w:t xml:space="preserve">Moisture2: </w:t>
      </w:r>
      <w:r w:rsidR="008524B4">
        <w:rPr>
          <w:rFonts w:ascii="Times New Roman" w:hAnsi="Times New Roman" w:cs="Times New Roman"/>
          <w:sz w:val="24"/>
          <w:szCs w:val="24"/>
        </w:rPr>
        <w:t>Determines t</w:t>
      </w:r>
      <w:r w:rsidR="00963E06" w:rsidRPr="00256A63">
        <w:rPr>
          <w:rFonts w:ascii="Times New Roman" w:hAnsi="Times New Roman" w:cs="Times New Roman"/>
          <w:sz w:val="24"/>
          <w:szCs w:val="24"/>
        </w:rPr>
        <w:t xml:space="preserve">he </w:t>
      </w:r>
      <w:r w:rsidR="008524B4" w:rsidRPr="00256A63">
        <w:rPr>
          <w:rFonts w:ascii="Times New Roman" w:hAnsi="Times New Roman" w:cs="Times New Roman"/>
          <w:sz w:val="24"/>
          <w:szCs w:val="24"/>
        </w:rPr>
        <w:t xml:space="preserve">intercept </w:t>
      </w:r>
      <w:r w:rsidR="008524B4">
        <w:rPr>
          <w:rFonts w:ascii="Times New Roman" w:hAnsi="Times New Roman" w:cs="Times New Roman"/>
          <w:sz w:val="24"/>
          <w:szCs w:val="24"/>
        </w:rPr>
        <w:t xml:space="preserve">of the </w:t>
      </w:r>
      <w:r w:rsidR="00963E06" w:rsidRPr="00256A63">
        <w:rPr>
          <w:rFonts w:ascii="Times New Roman" w:hAnsi="Times New Roman" w:cs="Times New Roman"/>
          <w:sz w:val="24"/>
          <w:szCs w:val="24"/>
        </w:rPr>
        <w:t xml:space="preserve">effect of water content on </w:t>
      </w:r>
      <w:r w:rsidR="008524B4">
        <w:rPr>
          <w:rFonts w:ascii="Times New Roman" w:hAnsi="Times New Roman" w:cs="Times New Roman"/>
          <w:sz w:val="24"/>
          <w:szCs w:val="24"/>
        </w:rPr>
        <w:t>growth</w:t>
      </w:r>
      <w:r>
        <w:rPr>
          <w:rFonts w:ascii="Times New Roman" w:hAnsi="Times New Roman" w:cs="Times New Roman"/>
          <w:sz w:val="24"/>
          <w:szCs w:val="24"/>
        </w:rPr>
        <w:t>.</w:t>
      </w:r>
      <w:r w:rsidR="008524B4">
        <w:rPr>
          <w:rFonts w:ascii="Times New Roman" w:hAnsi="Times New Roman" w:cs="Times New Roman"/>
          <w:sz w:val="24"/>
          <w:szCs w:val="24"/>
        </w:rPr>
        <w:t xml:space="preserve">  </w:t>
      </w:r>
    </w:p>
    <w:p w14:paraId="38604A88" w14:textId="42A31801" w:rsidR="00963E06" w:rsidRDefault="009F02B3" w:rsidP="00D23843">
      <w:pPr>
        <w:pStyle w:val="HTMLPreformatted"/>
        <w:numPr>
          <w:ilvl w:val="0"/>
          <w:numId w:val="6"/>
        </w:numPr>
        <w:rPr>
          <w:rFonts w:ascii="Times New Roman" w:hAnsi="Times New Roman" w:cs="Times New Roman"/>
          <w:sz w:val="24"/>
          <w:szCs w:val="24"/>
        </w:rPr>
      </w:pPr>
      <w:r>
        <w:rPr>
          <w:rFonts w:ascii="Times New Roman" w:hAnsi="Times New Roman" w:cs="Times New Roman"/>
          <w:sz w:val="24"/>
          <w:szCs w:val="24"/>
        </w:rPr>
        <w:t xml:space="preserve">Moisture3:  </w:t>
      </w:r>
      <w:r w:rsidR="008524B4">
        <w:rPr>
          <w:rFonts w:ascii="Times New Roman" w:hAnsi="Times New Roman" w:cs="Times New Roman"/>
          <w:sz w:val="24"/>
          <w:szCs w:val="24"/>
        </w:rPr>
        <w:t>Determines t</w:t>
      </w:r>
      <w:r w:rsidR="00963E06" w:rsidRPr="00256A63">
        <w:rPr>
          <w:rFonts w:ascii="Times New Roman" w:hAnsi="Times New Roman" w:cs="Times New Roman"/>
          <w:sz w:val="24"/>
          <w:szCs w:val="24"/>
        </w:rPr>
        <w:t xml:space="preserve">he lowest ratio of available water to </w:t>
      </w:r>
      <w:r w:rsidR="00963E06" w:rsidRPr="009F02B3">
        <w:rPr>
          <w:rFonts w:ascii="Times New Roman" w:hAnsi="Times New Roman" w:cs="Times New Roman"/>
          <w:sz w:val="24"/>
          <w:szCs w:val="24"/>
        </w:rPr>
        <w:t>potential evapotranspiration</w:t>
      </w:r>
      <w:r w:rsidR="00963E06" w:rsidRPr="00256A63">
        <w:rPr>
          <w:rFonts w:ascii="Times New Roman" w:hAnsi="Times New Roman" w:cs="Times New Roman"/>
          <w:sz w:val="24"/>
          <w:szCs w:val="24"/>
        </w:rPr>
        <w:t xml:space="preserve"> at which there is no restriction on production</w:t>
      </w:r>
      <w:r>
        <w:rPr>
          <w:rFonts w:ascii="Times New Roman" w:hAnsi="Times New Roman" w:cs="Times New Roman"/>
          <w:sz w:val="24"/>
          <w:szCs w:val="24"/>
        </w:rPr>
        <w:t>.</w:t>
      </w:r>
    </w:p>
    <w:p w14:paraId="3BB7BAC8" w14:textId="125B0CBF" w:rsidR="007C7E42" w:rsidRPr="00297CB7" w:rsidRDefault="007C7E42" w:rsidP="006F6491">
      <w:pPr>
        <w:pStyle w:val="Heading3"/>
        <w:tabs>
          <w:tab w:val="clear" w:pos="3870"/>
        </w:tabs>
        <w:ind w:left="1170" w:hanging="1170"/>
      </w:pPr>
      <w:bookmarkStart w:id="152" w:name="_Toc107481572"/>
      <w:r w:rsidRPr="00297CB7">
        <w:t>WoodDecayRate</w:t>
      </w:r>
      <w:bookmarkEnd w:id="137"/>
      <w:r w:rsidR="00760F15">
        <w:t xml:space="preserve"> (</w:t>
      </w:r>
      <w:r w:rsidR="008524B4">
        <w:t>d</w:t>
      </w:r>
      <w:r w:rsidR="00760F15">
        <w:t>ouble)</w:t>
      </w:r>
      <w:bookmarkEnd w:id="152"/>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Unitless.  </w:t>
      </w:r>
    </w:p>
    <w:p w14:paraId="1CB3CC95" w14:textId="5EF6E798" w:rsidR="00635958" w:rsidRDefault="00635958" w:rsidP="006F6491">
      <w:pPr>
        <w:pStyle w:val="Heading3"/>
        <w:tabs>
          <w:tab w:val="clear" w:pos="3870"/>
        </w:tabs>
        <w:ind w:left="1170" w:hanging="1170"/>
      </w:pPr>
      <w:bookmarkStart w:id="153" w:name="_Toc107481573"/>
      <w:r>
        <w:t>MonthlyWoodMortality</w:t>
      </w:r>
      <w:r w:rsidR="008524B4">
        <w:t xml:space="preserve"> (d</w:t>
      </w:r>
      <w:r w:rsidR="00760F15">
        <w:t>ouble)</w:t>
      </w:r>
      <w:bookmarkEnd w:id="153"/>
    </w:p>
    <w:p w14:paraId="1D2491D8" w14:textId="5EF8C4A7" w:rsidR="00FA2752" w:rsidRDefault="00FA2752" w:rsidP="00FA2752">
      <w:pPr>
        <w:pStyle w:val="textbody"/>
      </w:pPr>
      <w:r>
        <w:t xml:space="preserve">A monthly fraction of wood mortality, </w:t>
      </w:r>
      <w:r w:rsidRPr="00FA2752">
        <w:rPr>
          <w:i/>
        </w:rPr>
        <w:t>constant through time and regardless of successional stage</w:t>
      </w:r>
      <w:r>
        <w:t xml:space="preserve">.  This mortality is in addition to growth-related mortality as a function of ANPP.  Units:  fraction of wood biomass (0.0 – 1.0).  </w:t>
      </w:r>
    </w:p>
    <w:p w14:paraId="76EBEAFD" w14:textId="26E13F0B" w:rsidR="00B543CA" w:rsidRDefault="00D50C5E" w:rsidP="006F6491">
      <w:pPr>
        <w:pStyle w:val="Heading3"/>
        <w:tabs>
          <w:tab w:val="clear" w:pos="3870"/>
        </w:tabs>
        <w:ind w:left="1170" w:hanging="1170"/>
      </w:pPr>
      <w:bookmarkStart w:id="154" w:name="_Toc112490877"/>
      <w:bookmarkStart w:id="155" w:name="_Toc107481574"/>
      <w:r>
        <w:t>Longevity</w:t>
      </w:r>
      <w:r w:rsidR="00B543CA">
        <w:t>Mortality</w:t>
      </w:r>
      <w:r w:rsidR="00CE63DB">
        <w:t>Shape</w:t>
      </w:r>
      <w:bookmarkEnd w:id="154"/>
      <w:r w:rsidR="00CE63DB">
        <w:t xml:space="preserve"> (</w:t>
      </w:r>
      <w:r w:rsidR="008524B4">
        <w:t>d</w:t>
      </w:r>
      <w:r w:rsidR="00CE63DB">
        <w:t>ouble)</w:t>
      </w:r>
      <w:bookmarkEnd w:id="155"/>
    </w:p>
    <w:p w14:paraId="53A2EB96" w14:textId="16A896AE" w:rsidR="00B543CA" w:rsidRDefault="00B543CA" w:rsidP="00B543CA">
      <w:pPr>
        <w:pStyle w:val="textbody"/>
      </w:pPr>
      <w:r>
        <w:t xml:space="preserve">This parameter determines how quickly </w:t>
      </w:r>
      <w:r w:rsidR="00D50C5E">
        <w:t>longevity</w:t>
      </w:r>
      <w:r>
        <w:t>-related mortality begins</w:t>
      </w:r>
      <w:r w:rsidR="00452EF7">
        <w:t xml:space="preserve"> and operates as in Biomass Succession</w:t>
      </w:r>
      <w:r>
        <w:t xml:space="preserve">.  Value: 5.0 </w:t>
      </w:r>
      <w:r w:rsidRPr="00297CB7">
        <w:t>≤ decimal number ≤ 25.</w:t>
      </w:r>
      <w:r>
        <w:t>0.  If the parameter = 5, then age-related mortality will begin at 10% of life span.  If the parameter = 25, then age-related mortality will begin at 85% of life span.</w:t>
      </w:r>
    </w:p>
    <w:p w14:paraId="7FC77368" w14:textId="5B07708B" w:rsidR="009A4AB0" w:rsidRPr="008D540B" w:rsidRDefault="00CE63DB" w:rsidP="00256A63">
      <w:pPr>
        <w:pStyle w:val="Heading3"/>
        <w:tabs>
          <w:tab w:val="clear" w:pos="3870"/>
        </w:tabs>
        <w:ind w:left="1170" w:hanging="1170"/>
      </w:pPr>
      <w:bookmarkStart w:id="156" w:name="_Toc107481575"/>
      <w:r>
        <w:lastRenderedPageBreak/>
        <w:t>Foliage</w:t>
      </w:r>
      <w:r w:rsidR="009A4AB0" w:rsidRPr="008D540B">
        <w:t>DropMonth</w:t>
      </w:r>
      <w:r w:rsidR="008524B4">
        <w:t xml:space="preserve"> (i</w:t>
      </w:r>
      <w:r>
        <w:t>nteger)</w:t>
      </w:r>
      <w:bookmarkEnd w:id="156"/>
    </w:p>
    <w:p w14:paraId="21A34EC0" w14:textId="5D68ECE2" w:rsidR="00697BDA" w:rsidRDefault="008D540B" w:rsidP="00B543CA">
      <w:pPr>
        <w:pStyle w:val="textbody"/>
      </w:pPr>
      <w:r>
        <w:t xml:space="preserve">This parameter determines when the leaves will drop and become part of the litter pool.  </w:t>
      </w:r>
      <w:r w:rsidR="009F02B3">
        <w:t>This parameter only applies to deciduous (Leaf longevity = 1.0 vegetation); evergreen species drop an equal amount of foliage across all months.</w:t>
      </w:r>
    </w:p>
    <w:p w14:paraId="1110D9DE" w14:textId="6A353059"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w:t>
      </w:r>
      <w:r w:rsidR="009F02B3">
        <w:rPr>
          <w:i/>
        </w:rPr>
        <w:t>Foliage</w:t>
      </w:r>
      <w:r w:rsidR="008D540B" w:rsidRPr="00256A63">
        <w:rPr>
          <w:i/>
        </w:rPr>
        <w:t xml:space="preserve">DropMonth=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3F7548EC" w:rsidR="00ED6CB9" w:rsidRPr="008D540B" w:rsidRDefault="00ED6CB9" w:rsidP="00ED6CB9">
      <w:pPr>
        <w:pStyle w:val="Heading3"/>
        <w:tabs>
          <w:tab w:val="clear" w:pos="3870"/>
        </w:tabs>
        <w:ind w:left="1170" w:hanging="1170"/>
      </w:pPr>
      <w:bookmarkStart w:id="157" w:name="_Toc107481576"/>
      <w:r>
        <w:t xml:space="preserve">CoarseRootFraction </w:t>
      </w:r>
      <w:r w:rsidR="00CE63DB">
        <w:t>(</w:t>
      </w:r>
      <w:r w:rsidR="008524B4">
        <w:t>d</w:t>
      </w:r>
      <w:r w:rsidR="00CE63DB">
        <w:t xml:space="preserve">ouble), </w:t>
      </w:r>
      <w:r>
        <w:t>Fine</w:t>
      </w:r>
      <w:r w:rsidR="00CE63DB">
        <w:t>Root</w:t>
      </w:r>
      <w:r>
        <w:t>Fraction</w:t>
      </w:r>
      <w:r w:rsidR="008524B4">
        <w:t xml:space="preserve"> (d</w:t>
      </w:r>
      <w:r w:rsidR="00CE63DB">
        <w:t>ouble)</w:t>
      </w:r>
      <w:bookmarkEnd w:id="157"/>
    </w:p>
    <w:p w14:paraId="4C294CBD" w14:textId="2613BCE4" w:rsidR="00ED6CB9" w:rsidRDefault="00ED6CB9" w:rsidP="00ED6CB9">
      <w:pPr>
        <w:pStyle w:val="textbody"/>
      </w:pPr>
      <w:r>
        <w:t xml:space="preserve">The fraction of aboveground net primary productivity that is </w:t>
      </w:r>
      <w:r w:rsidR="00E31492">
        <w:t xml:space="preserve">used to compute the ANPP of coarse </w:t>
      </w:r>
      <w:r>
        <w:t>and fine roots.  Units:  fraction of ANPP (0.0 – 1.0).</w:t>
      </w:r>
    </w:p>
    <w:p w14:paraId="22BCDAEF" w14:textId="77777777" w:rsidR="00364811" w:rsidRDefault="00364811" w:rsidP="006F6491">
      <w:pPr>
        <w:pStyle w:val="Heading2"/>
        <w:tabs>
          <w:tab w:val="clear" w:pos="1836"/>
        </w:tabs>
        <w:ind w:left="1170" w:hanging="1170"/>
      </w:pPr>
      <w:bookmarkStart w:id="158" w:name="_Toc107481577"/>
      <w:r>
        <w:t>Fire Reduction Parameters</w:t>
      </w:r>
      <w:bookmarkEnd w:id="158"/>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4B6BDC24" w:rsidR="00F337F0" w:rsidRDefault="00F337F0" w:rsidP="00364811">
      <w:pPr>
        <w:pStyle w:val="textbody"/>
      </w:pPr>
      <w:r w:rsidRPr="008B3BBC">
        <w:rPr>
          <w:b/>
        </w:rPr>
        <w:t>Note</w:t>
      </w:r>
      <w:r>
        <w:t xml:space="preserve">: This table is </w:t>
      </w:r>
      <w:r w:rsidR="00E56844">
        <w:t xml:space="preserve">required </w:t>
      </w:r>
      <w:r>
        <w:t>even if fire extensions are not being used.</w:t>
      </w:r>
    </w:p>
    <w:p w14:paraId="73875899" w14:textId="147107C5" w:rsidR="00364811" w:rsidRDefault="00364811" w:rsidP="006F6491">
      <w:pPr>
        <w:pStyle w:val="Heading3"/>
        <w:tabs>
          <w:tab w:val="clear" w:pos="3870"/>
        </w:tabs>
        <w:ind w:left="1170" w:hanging="1170"/>
      </w:pPr>
      <w:bookmarkStart w:id="159" w:name="_Toc107481578"/>
      <w:r>
        <w:t>Fire Severity</w:t>
      </w:r>
      <w:r w:rsidR="00747517">
        <w:t xml:space="preserve"> (integer)</w:t>
      </w:r>
      <w:bookmarkEnd w:id="159"/>
    </w:p>
    <w:p w14:paraId="40EDEAF9" w14:textId="77777777" w:rsidR="003418C7" w:rsidRDefault="00364811" w:rsidP="00364811">
      <w:pPr>
        <w:pStyle w:val="textbody"/>
      </w:pPr>
      <w:r>
        <w:t>The first column</w:t>
      </w:r>
      <w:r w:rsidR="003418C7">
        <w:t xml:space="preserve"> is fire severity, classes 1 – 10</w:t>
      </w:r>
      <w:r>
        <w:t>.  Severity should be listed in ascending order.</w:t>
      </w:r>
      <w:r w:rsidR="003418C7">
        <w:t xml:space="preserve">  </w:t>
      </w:r>
    </w:p>
    <w:p w14:paraId="2A5ED527" w14:textId="674E465A" w:rsidR="00364811" w:rsidRPr="003418C7" w:rsidRDefault="003418C7" w:rsidP="00364811">
      <w:pPr>
        <w:pStyle w:val="textbody"/>
        <w:rPr>
          <w:b/>
        </w:rPr>
      </w:pPr>
      <w:r w:rsidRPr="003418C7">
        <w:rPr>
          <w:b/>
        </w:rPr>
        <w:t>The number of fire severity classes that you should use is dependent on the fire extension selected.</w:t>
      </w:r>
    </w:p>
    <w:p w14:paraId="1323FE7B" w14:textId="08876972" w:rsidR="00364811" w:rsidRDefault="00EB59C6" w:rsidP="006F6491">
      <w:pPr>
        <w:pStyle w:val="Heading3"/>
        <w:tabs>
          <w:tab w:val="clear" w:pos="3870"/>
        </w:tabs>
        <w:ind w:left="1170" w:hanging="1170"/>
      </w:pPr>
      <w:bookmarkStart w:id="160" w:name="_Toc107481579"/>
      <w:r>
        <w:t xml:space="preserve">Coarse Debris </w:t>
      </w:r>
      <w:r w:rsidR="00364811">
        <w:t>Reduction</w:t>
      </w:r>
      <w:r w:rsidR="00747517">
        <w:t xml:space="preserve"> (double)</w:t>
      </w:r>
      <w:bookmarkEnd w:id="160"/>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68E22493" w:rsidR="00364811" w:rsidRDefault="00EB59C6" w:rsidP="006F6491">
      <w:pPr>
        <w:pStyle w:val="Heading3"/>
        <w:tabs>
          <w:tab w:val="clear" w:pos="3870"/>
        </w:tabs>
        <w:ind w:left="1170" w:hanging="1170"/>
      </w:pPr>
      <w:bookmarkStart w:id="161" w:name="_Toc107481580"/>
      <w:r>
        <w:t xml:space="preserve">Fine </w:t>
      </w:r>
      <w:r w:rsidR="00364811">
        <w:t>Litter Reduction</w:t>
      </w:r>
      <w:r w:rsidR="00747517">
        <w:t xml:space="preserve"> (double)</w:t>
      </w:r>
      <w:bookmarkEnd w:id="161"/>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72448E76" w14:textId="2FFD3A3D" w:rsidR="00EB59C6" w:rsidRDefault="00A5547E" w:rsidP="00EB59C6">
      <w:pPr>
        <w:pStyle w:val="Heading3"/>
        <w:tabs>
          <w:tab w:val="clear" w:pos="3870"/>
        </w:tabs>
        <w:ind w:left="1170" w:hanging="1170"/>
      </w:pPr>
      <w:bookmarkStart w:id="162" w:name="_Toc107481581"/>
      <w:r>
        <w:t>Cohort Wood Reduction</w:t>
      </w:r>
      <w:r w:rsidR="00747517">
        <w:t xml:space="preserve"> (double)</w:t>
      </w:r>
      <w:bookmarkEnd w:id="162"/>
    </w:p>
    <w:p w14:paraId="46B2DB1F" w14:textId="70099D54" w:rsidR="00A5547E" w:rsidRPr="00A5547E" w:rsidRDefault="00A5547E" w:rsidP="00A5547E">
      <w:pPr>
        <w:pStyle w:val="textbody"/>
      </w:pPr>
      <w:r>
        <w:t>The fourth column is the proportion (0.0 – 1.0) of cohort wood biomass that is volatilized.  The proportion will be applied to both C and N components.</w:t>
      </w:r>
    </w:p>
    <w:p w14:paraId="01116C66" w14:textId="57F27874" w:rsidR="00EB59C6" w:rsidRDefault="00A5547E" w:rsidP="00EB59C6">
      <w:pPr>
        <w:pStyle w:val="Heading3"/>
        <w:tabs>
          <w:tab w:val="clear" w:pos="3870"/>
        </w:tabs>
        <w:ind w:left="1170" w:hanging="1170"/>
      </w:pPr>
      <w:bookmarkStart w:id="163" w:name="_Toc107481582"/>
      <w:r>
        <w:t>Cohort Leaf Reduction</w:t>
      </w:r>
      <w:r w:rsidR="00747517">
        <w:t xml:space="preserve"> (double)</w:t>
      </w:r>
      <w:bookmarkEnd w:id="163"/>
    </w:p>
    <w:p w14:paraId="77F249DA" w14:textId="40B1311A" w:rsidR="00A5547E" w:rsidRPr="00A5547E" w:rsidRDefault="00A5547E" w:rsidP="00A5547E">
      <w:pPr>
        <w:pStyle w:val="textbody"/>
      </w:pPr>
      <w:r>
        <w:t>The fifth column is the proportion (0.0 – 1.0) of cohort leaf biomass that is volatilized.  The proportion will be applied to both C and N components.</w:t>
      </w:r>
    </w:p>
    <w:p w14:paraId="2214AE71" w14:textId="67EFED1D" w:rsidR="00E46DEC" w:rsidRDefault="00E46DEC" w:rsidP="00E46DEC">
      <w:pPr>
        <w:pStyle w:val="Heading3"/>
        <w:tabs>
          <w:tab w:val="clear" w:pos="3870"/>
        </w:tabs>
        <w:ind w:left="1170" w:hanging="1170"/>
      </w:pPr>
      <w:bookmarkStart w:id="164" w:name="_Toc107481583"/>
      <w:r>
        <w:lastRenderedPageBreak/>
        <w:t>Organic Horizon Reduction</w:t>
      </w:r>
      <w:r w:rsidR="00747517">
        <w:t xml:space="preserve"> (double)</w:t>
      </w:r>
      <w:bookmarkEnd w:id="164"/>
    </w:p>
    <w:p w14:paraId="324977BB" w14:textId="0657FF7F" w:rsidR="00E46DEC" w:rsidRPr="00A5547E" w:rsidRDefault="00E46DEC" w:rsidP="00E46DEC">
      <w:pPr>
        <w:pStyle w:val="textbody"/>
      </w:pPr>
      <w:r>
        <w:t>The last column is the proportion (0.0 – 1.0) of SOM1-surface (the O-Horizon) that is volatilized.  The proportion will be applied to both C and N components.</w:t>
      </w:r>
    </w:p>
    <w:p w14:paraId="3D871E3A" w14:textId="0F82A586" w:rsidR="00D60B52" w:rsidRDefault="00D60B52" w:rsidP="006F6491">
      <w:pPr>
        <w:pStyle w:val="Heading2"/>
        <w:tabs>
          <w:tab w:val="clear" w:pos="1836"/>
        </w:tabs>
        <w:ind w:left="1170" w:hanging="1170"/>
      </w:pPr>
      <w:bookmarkStart w:id="165" w:name="_Toc107481584"/>
      <w:r>
        <w:t>Harvest Reduction Parameters</w:t>
      </w:r>
      <w:bookmarkEnd w:id="165"/>
    </w:p>
    <w:p w14:paraId="039F697F" w14:textId="1BD21C98" w:rsidR="00DA75D8" w:rsidRDefault="00D60B52" w:rsidP="0067611E">
      <w:pPr>
        <w:pStyle w:val="textbody"/>
      </w:pPr>
      <w:r>
        <w:t xml:space="preserve">The </w:t>
      </w:r>
      <w:r>
        <w:rPr>
          <w:rFonts w:ascii="Courier New" w:hAnsi="Courier New" w:cs="Courier New"/>
        </w:rPr>
        <w:t>Harvest</w:t>
      </w:r>
      <w:r w:rsidRPr="00364811">
        <w:rPr>
          <w:rFonts w:ascii="Courier New" w:hAnsi="Courier New" w:cs="Courier New"/>
        </w:rPr>
        <w:t>ReductionParameters</w:t>
      </w:r>
      <w:r>
        <w:t xml:space="preserve"> table specif</w:t>
      </w:r>
      <w:r w:rsidR="00E56844">
        <w:t>ies</w:t>
      </w:r>
      <w:r>
        <w:t xml:space="preserve"> how much dead wood and litter will be removed as a function of harvest activity</w:t>
      </w:r>
      <w:r w:rsidR="00E56844">
        <w:t xml:space="preserve"> </w:t>
      </w:r>
      <w:r w:rsidR="00E56844" w:rsidRPr="000A68AA">
        <w:rPr>
          <w:b/>
          <w:i/>
        </w:rPr>
        <w:t>and how much cohort wood and leaf biomass is moved off site during harvesting</w:t>
      </w:r>
      <w:r>
        <w:t xml:space="preserve">.  </w:t>
      </w:r>
      <w:r w:rsidR="003418C7">
        <w:t>Live c</w:t>
      </w:r>
      <w:r w:rsidR="00E56844">
        <w:t xml:space="preserve">ohort wood is typically removed from the site during harvesting.  </w:t>
      </w:r>
      <w:r>
        <w:t xml:space="preserve">After a harvest event kills a cohort, </w:t>
      </w:r>
      <w:r w:rsidR="003418C7">
        <w:t xml:space="preserve">pre-existing </w:t>
      </w:r>
      <w:r w:rsidR="00DA75D8">
        <w:t xml:space="preserve">dead biomass </w:t>
      </w:r>
      <w:r w:rsidR="003418C7">
        <w:t xml:space="preserve">can be </w:t>
      </w:r>
      <w:r w:rsidR="00DA75D8">
        <w:t>removed from the forest.</w:t>
      </w:r>
      <w:r w:rsidR="00A24032">
        <w:t xml:space="preserve">  </w:t>
      </w:r>
      <w:r w:rsidR="000A68AA">
        <w:t>If a prescription is not listed (or is not spelled identically to the name used in the harvest prescription file), the defaults are zero for all values.</w:t>
      </w:r>
    </w:p>
    <w:p w14:paraId="159ED91F" w14:textId="77777777" w:rsidR="00D60B52" w:rsidRDefault="00D60B52" w:rsidP="006F6491">
      <w:pPr>
        <w:pStyle w:val="Heading3"/>
        <w:tabs>
          <w:tab w:val="clear" w:pos="3870"/>
        </w:tabs>
        <w:ind w:left="1170" w:hanging="1170"/>
      </w:pPr>
      <w:bookmarkStart w:id="166" w:name="_Toc107481585"/>
      <w:r>
        <w:t>Prescription Name</w:t>
      </w:r>
      <w:bookmarkEnd w:id="166"/>
    </w:p>
    <w:p w14:paraId="09FC45A5" w14:textId="25E445D1" w:rsidR="00D60B52" w:rsidRPr="00364811" w:rsidRDefault="00D60B52" w:rsidP="00D60B52">
      <w:pPr>
        <w:pStyle w:val="textbody"/>
      </w:pPr>
      <w:r>
        <w:t>The first column is prescription</w:t>
      </w:r>
      <w:r w:rsidR="003252F7">
        <w:t xml:space="preserve"> name.  Each prescription name must be identical to the prescription names in the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Harvest input file</w:t>
      </w:r>
      <w:r>
        <w:t>.</w:t>
      </w:r>
      <w:r w:rsidR="0067611E">
        <w:t xml:space="preserve">  </w:t>
      </w:r>
    </w:p>
    <w:p w14:paraId="2E087414" w14:textId="6BD04A37" w:rsidR="00D60B52" w:rsidRDefault="000A68AA" w:rsidP="006F6491">
      <w:pPr>
        <w:pStyle w:val="Heading3"/>
        <w:tabs>
          <w:tab w:val="clear" w:pos="3870"/>
        </w:tabs>
        <w:ind w:left="1170" w:hanging="1170"/>
      </w:pPr>
      <w:bookmarkStart w:id="167" w:name="_Toc107481586"/>
      <w:r>
        <w:t xml:space="preserve">Dead </w:t>
      </w:r>
      <w:r w:rsidR="00D60B52">
        <w:t>Wood Reduction</w:t>
      </w:r>
      <w:r w:rsidR="00747517">
        <w:t xml:space="preserve"> (double)</w:t>
      </w:r>
      <w:bookmarkEnd w:id="167"/>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3B8716E8" w:rsidR="00D60B52" w:rsidRDefault="000A68AA" w:rsidP="006F6491">
      <w:pPr>
        <w:pStyle w:val="Heading3"/>
        <w:tabs>
          <w:tab w:val="clear" w:pos="3870"/>
        </w:tabs>
        <w:ind w:left="1170" w:hanging="1170"/>
      </w:pPr>
      <w:bookmarkStart w:id="168" w:name="_Toc107481587"/>
      <w:r>
        <w:t xml:space="preserve">Dead </w:t>
      </w:r>
      <w:r w:rsidR="00D60B52">
        <w:t>Litter Reduction</w:t>
      </w:r>
      <w:r w:rsidR="00747517">
        <w:t xml:space="preserve"> (double)</w:t>
      </w:r>
      <w:bookmarkEnd w:id="168"/>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4758271A" w14:textId="4B5B57C9" w:rsidR="000A68AA" w:rsidRDefault="000A68AA" w:rsidP="000A68AA">
      <w:pPr>
        <w:pStyle w:val="Heading3"/>
        <w:tabs>
          <w:tab w:val="clear" w:pos="3870"/>
        </w:tabs>
        <w:ind w:left="1170" w:hanging="1170"/>
      </w:pPr>
      <w:bookmarkStart w:id="169" w:name="_Toc107481588"/>
      <w:r>
        <w:t>Cohort Wood Removal</w:t>
      </w:r>
      <w:r w:rsidR="00747517">
        <w:t xml:space="preserve"> (double)</w:t>
      </w:r>
      <w:bookmarkEnd w:id="169"/>
    </w:p>
    <w:p w14:paraId="13A9622D" w14:textId="0DA47B34" w:rsidR="000A68AA" w:rsidRPr="000A68AA" w:rsidRDefault="000A68AA" w:rsidP="000A68AA">
      <w:pPr>
        <w:pStyle w:val="textbody"/>
      </w:pPr>
      <w:r>
        <w:t xml:space="preserve">The fourth column is the proportion (0.0 – 1.0) of cohort </w:t>
      </w:r>
      <w:r w:rsidRPr="000A68AA">
        <w:rPr>
          <w:i/>
        </w:rPr>
        <w:t>living</w:t>
      </w:r>
      <w:r>
        <w:t xml:space="preserve"> wood biomass that is removed from the site.  </w:t>
      </w:r>
      <w:r w:rsidRPr="000A68AA">
        <w:rPr>
          <w:i/>
        </w:rPr>
        <w:t>The remainder is typically regarded as slash.</w:t>
      </w:r>
      <w:r>
        <w:t xml:space="preserve">  The proportion will be applied to both C and N components.</w:t>
      </w:r>
    </w:p>
    <w:p w14:paraId="65760B83" w14:textId="52649D98" w:rsidR="000A68AA" w:rsidRDefault="000A68AA" w:rsidP="000A68AA">
      <w:pPr>
        <w:pStyle w:val="Heading3"/>
        <w:tabs>
          <w:tab w:val="clear" w:pos="3870"/>
        </w:tabs>
        <w:ind w:left="1170" w:hanging="1170"/>
      </w:pPr>
      <w:bookmarkStart w:id="170" w:name="_Toc107481589"/>
      <w:r>
        <w:t xml:space="preserve">Cohort Leaf Removal </w:t>
      </w:r>
      <w:r w:rsidR="00747517">
        <w:t>(double)</w:t>
      </w:r>
      <w:bookmarkEnd w:id="170"/>
    </w:p>
    <w:p w14:paraId="27AE9B7D" w14:textId="311AE2B2" w:rsidR="000A68AA" w:rsidRPr="000A68AA" w:rsidRDefault="000A68AA" w:rsidP="000A68AA">
      <w:pPr>
        <w:pStyle w:val="textbody"/>
      </w:pPr>
      <w:r>
        <w:t xml:space="preserve">The fifth column is the proportion (0.0 – 1.0) of cohort </w:t>
      </w:r>
      <w:r w:rsidRPr="000A68AA">
        <w:rPr>
          <w:i/>
        </w:rPr>
        <w:t>living</w:t>
      </w:r>
      <w:r>
        <w:t xml:space="preserve"> foliar biomass that is removed from the site.  </w:t>
      </w:r>
      <w:r w:rsidRPr="000A68AA">
        <w:rPr>
          <w:i/>
        </w:rPr>
        <w:t>The remainder is typically regarded as slash.</w:t>
      </w:r>
      <w:r>
        <w:t xml:space="preserve">  The proportion will be applied to both C and N components.</w:t>
      </w:r>
    </w:p>
    <w:p w14:paraId="14E6FA16" w14:textId="77777777" w:rsidR="009E5A53" w:rsidRDefault="009E5A53" w:rsidP="00285A23">
      <w:pPr>
        <w:pStyle w:val="Heading1"/>
      </w:pPr>
      <w:bookmarkStart w:id="171" w:name="_Toc107481590"/>
      <w:bookmarkStart w:id="172" w:name="_Ref109371329"/>
      <w:bookmarkStart w:id="173" w:name="_Toc133339122"/>
      <w:bookmarkStart w:id="174" w:name="_Toc282434158"/>
      <w:bookmarkStart w:id="175" w:name="_Ref140059391"/>
      <w:bookmarkEnd w:id="133"/>
      <w:bookmarkEnd w:id="134"/>
      <w:r>
        <w:lastRenderedPageBreak/>
        <w:t>Output Files</w:t>
      </w:r>
      <w:bookmarkEnd w:id="171"/>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6A4BA83B" w14:textId="29E052E3" w:rsidR="000A68AA" w:rsidRPr="000A68AA" w:rsidRDefault="000A68AA" w:rsidP="000A68AA">
      <w:pPr>
        <w:pStyle w:val="textbody"/>
      </w:pPr>
      <w:r>
        <w:t>In Version 5+, additional m</w:t>
      </w:r>
      <w:r w:rsidRPr="000A68AA">
        <w:t>aps</w:t>
      </w:r>
      <w:r>
        <w:t xml:space="preserve"> have been added to track water:</w:t>
      </w:r>
    </w:p>
    <w:p w14:paraId="53823A88" w14:textId="77777777" w:rsidR="000A68AA" w:rsidRPr="000A68AA" w:rsidRDefault="000A68AA" w:rsidP="000A68AA">
      <w:pPr>
        <w:pStyle w:val="textbody"/>
        <w:numPr>
          <w:ilvl w:val="0"/>
          <w:numId w:val="12"/>
        </w:numPr>
      </w:pPr>
      <w:r w:rsidRPr="000A68AA">
        <w:t>Annual Water Budget: Excess soil moisture after evapotranspiration. Defined as water inputs (precipitation + irract) – actual evapotranspiration (AET)</w:t>
      </w:r>
    </w:p>
    <w:p w14:paraId="460C4EBE" w14:textId="77777777" w:rsidR="000A68AA" w:rsidRPr="000A68AA" w:rsidRDefault="000A68AA" w:rsidP="000A68AA">
      <w:pPr>
        <w:pStyle w:val="textbody"/>
        <w:numPr>
          <w:ilvl w:val="0"/>
          <w:numId w:val="12"/>
        </w:numPr>
      </w:pPr>
      <w:r w:rsidRPr="000A68AA">
        <w:t>Available water: amount of water available to trees</w:t>
      </w:r>
    </w:p>
    <w:p w14:paraId="48B7179B" w14:textId="683DC6E5" w:rsidR="009E5A53" w:rsidRDefault="009E5A53" w:rsidP="009E5A53">
      <w:pPr>
        <w:pStyle w:val="textbody"/>
      </w:pPr>
      <w:r>
        <w:t xml:space="preserve">In addition to the maps, there are </w:t>
      </w:r>
      <w:r w:rsidR="003A4690">
        <w:t xml:space="preserve">five </w:t>
      </w:r>
      <w:r>
        <w:t xml:space="preserve">primary log files and one optional log files.  These are all comma delimited (*.csv) files that are typically read using Excel. </w:t>
      </w:r>
    </w:p>
    <w:p w14:paraId="4B7150A1" w14:textId="765D2B94" w:rsidR="003418C7" w:rsidRDefault="003418C7" w:rsidP="003418C7">
      <w:pPr>
        <w:pStyle w:val="Heading2"/>
        <w:tabs>
          <w:tab w:val="clear" w:pos="1836"/>
          <w:tab w:val="num" w:pos="1170"/>
        </w:tabs>
        <w:ind w:hanging="1836"/>
      </w:pPr>
      <w:bookmarkStart w:id="176" w:name="_Toc107481591"/>
      <w:r>
        <w:t>Output Metadata</w:t>
      </w:r>
      <w:bookmarkEnd w:id="176"/>
      <w:r>
        <w:t xml:space="preserve">  </w:t>
      </w:r>
    </w:p>
    <w:p w14:paraId="331176F1" w14:textId="045547BB" w:rsidR="009E5A53" w:rsidRPr="003418C7" w:rsidRDefault="009E5A53" w:rsidP="009E5A53">
      <w:pPr>
        <w:pStyle w:val="textbody"/>
        <w:rPr>
          <w:b/>
        </w:rPr>
      </w:pPr>
      <w:r w:rsidRPr="003418C7">
        <w:t xml:space="preserve">When you </w:t>
      </w:r>
      <w:r w:rsidR="008275F4" w:rsidRPr="003418C7">
        <w:t>run</w:t>
      </w:r>
      <w:r w:rsidRPr="003418C7">
        <w:t xml:space="preserve"> </w:t>
      </w:r>
      <w:r w:rsidR="00F41C2A" w:rsidRPr="003418C7">
        <w:t>NECN</w:t>
      </w:r>
      <w:r w:rsidRPr="003418C7">
        <w:t xml:space="preserve">, </w:t>
      </w:r>
      <w:r w:rsidR="008275F4" w:rsidRPr="003418C7">
        <w:t xml:space="preserve">xml files are created for </w:t>
      </w:r>
      <w:r w:rsidR="003A4690" w:rsidRPr="003418C7">
        <w:t xml:space="preserve">all </w:t>
      </w:r>
      <w:r w:rsidR="003418C7">
        <w:t xml:space="preserve">text </w:t>
      </w:r>
      <w:r w:rsidR="003A4690" w:rsidRPr="003418C7">
        <w:t xml:space="preserve">outputs in the </w:t>
      </w:r>
      <w:r w:rsidR="008275F4" w:rsidRPr="003418C7">
        <w:t>Metadata</w:t>
      </w:r>
      <w:r w:rsidR="003A4690" w:rsidRPr="003418C7">
        <w:t xml:space="preserve"> folder</w:t>
      </w:r>
      <w:r w:rsidR="008275F4" w:rsidRPr="003418C7">
        <w:rPr>
          <w:b/>
        </w:rPr>
        <w:t xml:space="preserve">.  </w:t>
      </w:r>
      <w:r w:rsidR="00747517">
        <w:rPr>
          <w:b/>
        </w:rPr>
        <w:t>Users can open t</w:t>
      </w:r>
      <w:r w:rsidR="008275F4" w:rsidRPr="003418C7">
        <w:rPr>
          <w:b/>
        </w:rPr>
        <w:t>hese xml files in any internet browser and</w:t>
      </w:r>
      <w:r w:rsidR="006F6491" w:rsidRPr="003418C7">
        <w:rPr>
          <w:b/>
        </w:rPr>
        <w:t xml:space="preserve"> will list all the output parameters, their description and units.</w:t>
      </w:r>
    </w:p>
    <w:p w14:paraId="606CF5FE" w14:textId="52A0D3DF" w:rsidR="003418C7" w:rsidRDefault="00F41C2A" w:rsidP="003418C7">
      <w:pPr>
        <w:pStyle w:val="Heading2"/>
        <w:tabs>
          <w:tab w:val="clear" w:pos="1836"/>
          <w:tab w:val="num" w:pos="1170"/>
        </w:tabs>
        <w:ind w:hanging="1836"/>
      </w:pPr>
      <w:bookmarkStart w:id="177" w:name="_Toc107481592"/>
      <w:r>
        <w:t>NECN</w:t>
      </w:r>
      <w:r w:rsidR="009E5A53">
        <w:t>-succession-log</w:t>
      </w:r>
      <w:bookmarkEnd w:id="177"/>
      <w:r w:rsidR="009E5A53">
        <w:t xml:space="preserve">  </w:t>
      </w:r>
    </w:p>
    <w:p w14:paraId="400CC907" w14:textId="0E11EAE4" w:rsidR="009E5A53" w:rsidRDefault="009E5A53" w:rsidP="003418C7">
      <w:pPr>
        <w:pStyle w:val="textbody"/>
      </w:pPr>
      <w:r>
        <w:t xml:space="preserve">The primary log file that outputs a snapshot of data at every successional time step.  These data are averaged by </w:t>
      </w:r>
      <w:r w:rsidR="00E31492">
        <w:t>climate region</w:t>
      </w:r>
      <w:r>
        <w:t xml:space="preserve"> and are most useful for analyzing variation over time and across </w:t>
      </w:r>
      <w:r w:rsidR="00E31492">
        <w:t>climate regions.</w:t>
      </w:r>
    </w:p>
    <w:p w14:paraId="60A7FAC8" w14:textId="1DB39731" w:rsidR="003418C7" w:rsidRDefault="003418C7" w:rsidP="003418C7">
      <w:pPr>
        <w:pStyle w:val="Heading2"/>
        <w:tabs>
          <w:tab w:val="clear" w:pos="1836"/>
          <w:tab w:val="num" w:pos="1170"/>
        </w:tabs>
        <w:ind w:hanging="1836"/>
      </w:pPr>
      <w:bookmarkStart w:id="178" w:name="_Toc107481593"/>
      <w:r>
        <w:t>NECN-succession-log-short</w:t>
      </w:r>
      <w:bookmarkEnd w:id="178"/>
      <w:r>
        <w:t xml:space="preserve">  </w:t>
      </w:r>
    </w:p>
    <w:p w14:paraId="6D4D3646" w14:textId="0B402475" w:rsidR="003A4690" w:rsidRDefault="003A4690" w:rsidP="009E5A53">
      <w:pPr>
        <w:pStyle w:val="textbody"/>
      </w:pPr>
      <w:r>
        <w:t>An abbreviated version of the NECN-succession-log file. This reduced set of parameters was chosen for display in the LANDVIZ tool.</w:t>
      </w:r>
    </w:p>
    <w:p w14:paraId="4946CD15" w14:textId="057F7D29" w:rsidR="003418C7" w:rsidRDefault="003418C7" w:rsidP="003418C7">
      <w:pPr>
        <w:pStyle w:val="Heading2"/>
        <w:tabs>
          <w:tab w:val="clear" w:pos="1836"/>
          <w:tab w:val="num" w:pos="1170"/>
        </w:tabs>
        <w:ind w:hanging="1836"/>
      </w:pPr>
      <w:bookmarkStart w:id="179" w:name="_Toc107481594"/>
      <w:r>
        <w:t>NECN-succession-monthly-log</w:t>
      </w:r>
      <w:bookmarkEnd w:id="179"/>
      <w:r>
        <w:t xml:space="preserve">  </w:t>
      </w:r>
    </w:p>
    <w:p w14:paraId="4588E457" w14:textId="46797C1D" w:rsidR="009E5A53" w:rsidRDefault="009E5A53" w:rsidP="009E5A53">
      <w:pPr>
        <w:pStyle w:val="textbody"/>
      </w:pPr>
      <w:r>
        <w:t xml:space="preserve">This log file contains an abbreviated set of data that are useful at a monthly time step.  These include NPP, heterotrophic respiration, </w:t>
      </w:r>
      <w:r w:rsidR="0041305A">
        <w:t xml:space="preserve">N deposition </w:t>
      </w:r>
      <w:r>
        <w:t xml:space="preserve">and NEE.  </w:t>
      </w:r>
      <w:r w:rsidR="00661DA6">
        <w:t xml:space="preserve">These data can be compared to monthly </w:t>
      </w:r>
      <w:r w:rsidR="00F337F0">
        <w:t xml:space="preserve">flux tower </w:t>
      </w:r>
      <w:r w:rsidR="00661DA6">
        <w:t>data.  Also included are monthly temperature and precipitation.  These allow a quick cross-reference to your input data.</w:t>
      </w:r>
    </w:p>
    <w:p w14:paraId="255B5AF4" w14:textId="411C7227" w:rsidR="003418C7" w:rsidRDefault="003418C7" w:rsidP="003418C7">
      <w:pPr>
        <w:pStyle w:val="Heading2"/>
        <w:tabs>
          <w:tab w:val="clear" w:pos="1836"/>
          <w:tab w:val="num" w:pos="1170"/>
        </w:tabs>
        <w:ind w:hanging="1836"/>
      </w:pPr>
      <w:bookmarkStart w:id="180" w:name="_Toc107481595"/>
      <w:r>
        <w:t>NECN-prob-establish-log</w:t>
      </w:r>
      <w:bookmarkEnd w:id="180"/>
      <w:r>
        <w:t xml:space="preserve">  </w:t>
      </w:r>
    </w:p>
    <w:p w14:paraId="210621A1" w14:textId="4680F96B" w:rsidR="0041305A" w:rsidRDefault="00661DA6" w:rsidP="009E5A53">
      <w:pPr>
        <w:pStyle w:val="textbody"/>
      </w:pPr>
      <w:r>
        <w:t xml:space="preserve">This log file contains the data used to calculate the probability of </w:t>
      </w:r>
      <w:r w:rsidR="003418C7" w:rsidRPr="003418C7">
        <w:rPr>
          <w:b/>
          <w:i/>
        </w:rPr>
        <w:t>seeding</w:t>
      </w:r>
      <w:r w:rsidR="003418C7">
        <w:t xml:space="preserve"> </w:t>
      </w:r>
      <w:r>
        <w:t xml:space="preserve">establishment for each </w:t>
      </w:r>
      <w:r w:rsidR="00E31492">
        <w:t xml:space="preserve">climate region </w:t>
      </w:r>
      <w:r>
        <w:t xml:space="preserve">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 xml:space="preserve">However, these values do not take shade and presence of seed sources into account and therefore do not reflect the </w:t>
      </w:r>
      <w:r w:rsidR="003418C7">
        <w:t xml:space="preserve">cumulative </w:t>
      </w:r>
      <w:r w:rsidR="000C256C">
        <w:t>probability of establishment in a given site.</w:t>
      </w:r>
      <w:r w:rsidR="0041305A">
        <w:t xml:space="preserve"> </w:t>
      </w:r>
      <w:r w:rsidR="003418C7">
        <w:t xml:space="preserve"> These also do not reflect reproduction from planting, serotiny, or resprouting.</w:t>
      </w:r>
    </w:p>
    <w:p w14:paraId="0E5FD51A" w14:textId="2819D476" w:rsidR="00661DA6" w:rsidRPr="00CC0885" w:rsidRDefault="00CC0885" w:rsidP="009E5A53">
      <w:pPr>
        <w:pStyle w:val="textbody"/>
        <w:rPr>
          <w:i/>
        </w:rPr>
      </w:pPr>
      <w:r w:rsidRPr="00CC0885">
        <w:rPr>
          <w:b/>
          <w:i/>
        </w:rPr>
        <w:lastRenderedPageBreak/>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003A4690">
        <w:rPr>
          <w:i/>
        </w:rPr>
        <w:t>step.</w:t>
      </w:r>
    </w:p>
    <w:p w14:paraId="72BF1FA1" w14:textId="407A380C" w:rsidR="003418C7" w:rsidRDefault="003418C7" w:rsidP="003418C7">
      <w:pPr>
        <w:pStyle w:val="Heading2"/>
        <w:tabs>
          <w:tab w:val="clear" w:pos="1836"/>
          <w:tab w:val="num" w:pos="1170"/>
        </w:tabs>
        <w:ind w:hanging="1836"/>
      </w:pPr>
      <w:bookmarkStart w:id="181" w:name="_Toc107481596"/>
      <w:r>
        <w:t>NECN-reproduction-log</w:t>
      </w:r>
      <w:bookmarkEnd w:id="181"/>
      <w:r>
        <w:t xml:space="preserve">  </w:t>
      </w:r>
    </w:p>
    <w:p w14:paraId="1353474A" w14:textId="3AF7FA96" w:rsidR="003A4690" w:rsidRDefault="003418C7" w:rsidP="009E5A53">
      <w:pPr>
        <w:pStyle w:val="textbody"/>
      </w:pPr>
      <w:r>
        <w:t>This log file summarizes all reproduction events, including from planting, serotiny, resprouting, and seeding.</w:t>
      </w:r>
    </w:p>
    <w:p w14:paraId="1DFA3AAD" w14:textId="5175C805" w:rsidR="003418C7" w:rsidRDefault="003418C7" w:rsidP="003418C7">
      <w:pPr>
        <w:pStyle w:val="Heading2"/>
        <w:tabs>
          <w:tab w:val="clear" w:pos="1836"/>
          <w:tab w:val="num" w:pos="1170"/>
        </w:tabs>
        <w:ind w:hanging="1836"/>
      </w:pPr>
      <w:bookmarkStart w:id="182" w:name="_Toc107481597"/>
      <w:r>
        <w:t>NECN-calibrate-log (Optional)</w:t>
      </w:r>
      <w:bookmarkEnd w:id="182"/>
    </w:p>
    <w:p w14:paraId="0D7EF175" w14:textId="308A824B" w:rsidR="00661DA6" w:rsidRDefault="00661DA6" w:rsidP="003418C7">
      <w:pPr>
        <w:pStyle w:val="textbody"/>
      </w:pPr>
      <w:r>
        <w:t xml:space="preserve">A detailed monthly output for </w:t>
      </w:r>
      <w:r w:rsidRPr="00661DA6">
        <w:rPr>
          <w:b/>
        </w:rPr>
        <w:t>every cohort at each month</w:t>
      </w:r>
      <w:r>
        <w:t xml:space="preserve">.  </w:t>
      </w:r>
      <w:r w:rsidR="003418C7" w:rsidRPr="003418C7">
        <w:rPr>
          <w:i/>
        </w:rPr>
        <w:t xml:space="preserve">Note:  </w:t>
      </w:r>
      <w:r w:rsidRPr="003418C7">
        <w:rPr>
          <w:b/>
          <w:i/>
        </w:rPr>
        <w:t xml:space="preserve">Due to the volume of data, this file should </w:t>
      </w:r>
      <w:r w:rsidR="003418C7" w:rsidRPr="003418C7">
        <w:rPr>
          <w:b/>
          <w:i/>
        </w:rPr>
        <w:t xml:space="preserve">ONLY </w:t>
      </w:r>
      <w:r w:rsidRPr="003418C7">
        <w:rPr>
          <w:b/>
          <w:i/>
        </w:rPr>
        <w:t>be used with single cell runs.</w:t>
      </w:r>
      <w:r w:rsidR="0041305A">
        <w:t xml:space="preserve">  </w:t>
      </w:r>
    </w:p>
    <w:p w14:paraId="11855704" w14:textId="77777777" w:rsidR="00CA7DB9" w:rsidRDefault="00CA7DB9" w:rsidP="00CA7DB9">
      <w:pPr>
        <w:pStyle w:val="Heading2"/>
        <w:numPr>
          <w:ilvl w:val="1"/>
          <w:numId w:val="46"/>
        </w:numPr>
      </w:pPr>
      <w:bookmarkStart w:id="183" w:name="_Toc107481598"/>
      <w:r>
        <w:t>InitialCommunitiesMap</w:t>
      </w:r>
    </w:p>
    <w:p w14:paraId="4367EE99" w14:textId="77777777" w:rsidR="00CA7DB9" w:rsidRDefault="00CA7DB9" w:rsidP="00CA7DB9">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chapter </w:t>
      </w:r>
      <w:r>
        <w:fldChar w:fldCharType="begin"/>
      </w:r>
      <w:r>
        <w:instrText xml:space="preserve"> REF _Ref109371329 \r </w:instrText>
      </w:r>
      <w:r>
        <w:fldChar w:fldCharType="separate"/>
      </w:r>
      <w:r>
        <w:t>7</w:t>
      </w:r>
      <w:r>
        <w:fldChar w:fldCharType="end"/>
      </w:r>
      <w:r>
        <w:t>).</w:t>
      </w:r>
    </w:p>
    <w:p w14:paraId="282C55B3" w14:textId="77777777" w:rsidR="00CA7DB9" w:rsidRDefault="00CA7DB9" w:rsidP="00CA7DB9">
      <w:pPr>
        <w:pStyle w:val="Heading2"/>
        <w:numPr>
          <w:ilvl w:val="1"/>
          <w:numId w:val="47"/>
        </w:numPr>
      </w:pPr>
      <w:r>
        <w:t>InitialCommunitiesMap</w:t>
      </w:r>
    </w:p>
    <w:p w14:paraId="47E086AC" w14:textId="77777777" w:rsidR="00CA7DB9" w:rsidRDefault="00CA7DB9" w:rsidP="00CA7DB9">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chapter </w:t>
      </w:r>
      <w:r>
        <w:fldChar w:fldCharType="begin"/>
      </w:r>
      <w:r>
        <w:instrText xml:space="preserve"> REF _Ref109371329 \r </w:instrText>
      </w:r>
      <w:r>
        <w:fldChar w:fldCharType="separate"/>
      </w:r>
      <w:r>
        <w:t>7</w:t>
      </w:r>
      <w:r>
        <w:fldChar w:fldCharType="end"/>
      </w:r>
      <w:r>
        <w:t>).</w:t>
      </w:r>
    </w:p>
    <w:p w14:paraId="7B2BD3DC" w14:textId="77777777" w:rsidR="00CA7DB9" w:rsidRDefault="00CA7DB9" w:rsidP="00CA7DB9">
      <w:pPr>
        <w:pStyle w:val="Heading2"/>
        <w:numPr>
          <w:ilvl w:val="1"/>
          <w:numId w:val="48"/>
        </w:numPr>
      </w:pPr>
      <w:r>
        <w:t>InitialCommunitiesMap</w:t>
      </w:r>
    </w:p>
    <w:p w14:paraId="5B6B97A1" w14:textId="77777777" w:rsidR="00CA7DB9" w:rsidRDefault="00CA7DB9" w:rsidP="00CA7DB9">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chapter </w:t>
      </w:r>
      <w:r>
        <w:fldChar w:fldCharType="begin"/>
      </w:r>
      <w:r>
        <w:instrText xml:space="preserve"> REF _Ref109371329 \r </w:instrText>
      </w:r>
      <w:r>
        <w:fldChar w:fldCharType="separate"/>
      </w:r>
      <w:r>
        <w:t>7</w:t>
      </w:r>
      <w:r>
        <w:fldChar w:fldCharType="end"/>
      </w:r>
      <w:r>
        <w:t>).</w:t>
      </w:r>
    </w:p>
    <w:p w14:paraId="5412F8BB" w14:textId="6DF1613D" w:rsidR="00CA7DB9" w:rsidRDefault="00CA7DB9" w:rsidP="00CA7DB9">
      <w:pPr>
        <w:pStyle w:val="Heading1"/>
      </w:pPr>
      <w:r>
        <w:lastRenderedPageBreak/>
        <w:t>Initial</w:t>
      </w:r>
      <w:r>
        <w:t xml:space="preserve"> </w:t>
      </w:r>
      <w:r>
        <w:t>Communities</w:t>
      </w:r>
      <w:r>
        <w:t xml:space="preserve"> </w:t>
      </w:r>
      <w:r>
        <w:t>Map</w:t>
      </w:r>
    </w:p>
    <w:p w14:paraId="20FD061E" w14:textId="73AA42CF" w:rsidR="00CA7DB9" w:rsidRPr="00CA7DB9" w:rsidRDefault="00CA7DB9" w:rsidP="00CA7DB9">
      <w:pPr>
        <w:pStyle w:val="textbody"/>
      </w:pPr>
      <w:r>
        <w:t xml:space="preserve">This is the input map indicating the initial communities at the active sites on the landscape.  Each cell value for an active site on the landscape must be one of the map codes listed in the initial communities input file (see </w:t>
      </w:r>
      <w:r>
        <w:t>section 5, below</w:t>
      </w:r>
      <w:r>
        <w:t>).</w:t>
      </w:r>
    </w:p>
    <w:p w14:paraId="5A01D305" w14:textId="59885D96" w:rsidR="00B76DBD" w:rsidRDefault="00B76DBD" w:rsidP="00285A23">
      <w:pPr>
        <w:pStyle w:val="Heading1"/>
      </w:pPr>
      <w:r>
        <w:lastRenderedPageBreak/>
        <w:t>Initial Communities Input File</w:t>
      </w:r>
      <w:bookmarkEnd w:id="172"/>
      <w:bookmarkEnd w:id="173"/>
      <w:bookmarkEnd w:id="174"/>
      <w:bookmarkEnd w:id="183"/>
    </w:p>
    <w:p w14:paraId="13094587" w14:textId="30EBD458" w:rsidR="00B76DBD" w:rsidRDefault="00B76DBD" w:rsidP="00B76DBD">
      <w:pPr>
        <w:pStyle w:val="textbody"/>
      </w:pPr>
      <w:r>
        <w:t xml:space="preserve">This file contains the definitions of the initial community classes.  Each active site on the landscape is assigned to an initial community class.  The class specifies the tree species that are present along with the particular age classes </w:t>
      </w:r>
      <w:r w:rsidR="00AF7065">
        <w:t>and associated biomass (g m</w:t>
      </w:r>
      <w:r w:rsidR="00AF7065" w:rsidRPr="00AF7065">
        <w:rPr>
          <w:vertAlign w:val="superscript"/>
        </w:rPr>
        <w:t>-2</w:t>
      </w:r>
      <w:r w:rsidR="00AF7065">
        <w:t xml:space="preserve">) </w:t>
      </w:r>
      <w:r>
        <w:t>that are present for each of those species.</w:t>
      </w:r>
    </w:p>
    <w:p w14:paraId="0DD1836B" w14:textId="77777777" w:rsidR="00B76DBD" w:rsidRDefault="00B76DBD" w:rsidP="006F6491">
      <w:pPr>
        <w:pStyle w:val="Heading2"/>
        <w:tabs>
          <w:tab w:val="clear" w:pos="1836"/>
        </w:tabs>
        <w:ind w:left="1170" w:hanging="1170"/>
      </w:pPr>
      <w:bookmarkStart w:id="184" w:name="_Toc133339124"/>
      <w:bookmarkStart w:id="185" w:name="_Toc282434160"/>
      <w:bookmarkStart w:id="186" w:name="_Toc107481599"/>
      <w:r>
        <w:t>LandisData</w:t>
      </w:r>
      <w:bookmarkEnd w:id="184"/>
      <w:bookmarkEnd w:id="185"/>
      <w:bookmarkEnd w:id="186"/>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87" w:name="_Toc133339125"/>
      <w:bookmarkStart w:id="188" w:name="_Toc282434161"/>
      <w:bookmarkStart w:id="189" w:name="_Toc107481600"/>
      <w:r>
        <w:t>Initial Community Class Definitions</w:t>
      </w:r>
      <w:bookmarkEnd w:id="187"/>
      <w:bookmarkEnd w:id="188"/>
      <w:bookmarkEnd w:id="189"/>
    </w:p>
    <w:p w14:paraId="781EAA8E" w14:textId="5AC83BF4" w:rsidR="00B76DBD" w:rsidRDefault="00B76DBD" w:rsidP="00B76DBD">
      <w:pPr>
        <w:pStyle w:val="textbody"/>
      </w:pPr>
      <w:r>
        <w:t>Each class has an associated map code and a list of species present at sites in the class.</w:t>
      </w:r>
      <w:r w:rsidR="001F4706">
        <w:t xml:space="preserve">  There are now two methods for inputting these data.  A human-readable text files and a CSV file, each described below.</w:t>
      </w:r>
    </w:p>
    <w:p w14:paraId="4EB0F0C8" w14:textId="585E9036" w:rsidR="001F4706" w:rsidRDefault="001F4706" w:rsidP="00B76DBD">
      <w:pPr>
        <w:pStyle w:val="textbody"/>
      </w:pPr>
      <w:r>
        <w:t>Both formats require map codes that correspond to the accompanying map, species, ages, and woody biomass (g m</w:t>
      </w:r>
      <w:r w:rsidRPr="001F4706">
        <w:rPr>
          <w:vertAlign w:val="superscript"/>
        </w:rPr>
        <w:t>-2</w:t>
      </w:r>
      <w:r>
        <w:t>)</w:t>
      </w:r>
    </w:p>
    <w:p w14:paraId="51B5C1EC" w14:textId="4C50D45D" w:rsidR="001F4706" w:rsidRDefault="001F4706" w:rsidP="001F4706">
      <w:pPr>
        <w:pStyle w:val="Heading2"/>
        <w:tabs>
          <w:tab w:val="clear" w:pos="1836"/>
          <w:tab w:val="num" w:pos="1170"/>
        </w:tabs>
        <w:ind w:hanging="1926"/>
      </w:pPr>
      <w:bookmarkStart w:id="190" w:name="_Toc107481601"/>
      <w:bookmarkStart w:id="191" w:name="_Toc133339126"/>
      <w:bookmarkStart w:id="192" w:name="_Toc282434162"/>
      <w:r>
        <w:t>CSV Community File Input</w:t>
      </w:r>
      <w:bookmarkEnd w:id="190"/>
    </w:p>
    <w:p w14:paraId="7DF7EA7C" w14:textId="77777777" w:rsidR="001F4706" w:rsidRDefault="001F4706" w:rsidP="001F4706">
      <w:pPr>
        <w:pStyle w:val="textbody"/>
      </w:pPr>
      <w:r>
        <w:t xml:space="preserve">We developed the CSV format for when many hundreds or thousands of initial communities must be input.  In this case, an easy-to-read format has less value and can be difficult to generate.  </w:t>
      </w:r>
    </w:p>
    <w:p w14:paraId="53EFDAD0" w14:textId="21638B08" w:rsidR="001F4706" w:rsidRPr="001F4706" w:rsidRDefault="001F4706" w:rsidP="001F4706">
      <w:pPr>
        <w:pStyle w:val="textbody"/>
      </w:pPr>
      <w:r>
        <w:t>This format is compatible with the Biomass Community Output extension:  succession extensions can directly read the outputs from Biomass Community Output using the CSV format.</w:t>
      </w:r>
    </w:p>
    <w:p w14:paraId="73CD9D4E" w14:textId="4F265555" w:rsidR="001F4706" w:rsidRDefault="001F4706" w:rsidP="001F4706">
      <w:pPr>
        <w:pStyle w:val="Heading3"/>
        <w:tabs>
          <w:tab w:val="clear" w:pos="3870"/>
        </w:tabs>
        <w:ind w:left="1170" w:hanging="1170"/>
      </w:pPr>
      <w:bookmarkStart w:id="193" w:name="_Toc107481602"/>
      <w:r>
        <w:t>FileName (Optional</w:t>
      </w:r>
      <w:r w:rsidR="008772C0">
        <w:t>)</w:t>
      </w:r>
      <w:bookmarkEnd w:id="193"/>
    </w:p>
    <w:p w14:paraId="0CA46D4E" w14:textId="35AF1309" w:rsidR="008772C0" w:rsidRDefault="008772C0" w:rsidP="008772C0">
      <w:pPr>
        <w:pStyle w:val="textbody"/>
      </w:pPr>
      <w:r>
        <w:t xml:space="preserve">This variable triggers the extension to accept either the CSV format or the older human-readable format.  Both formats cannot be used at the same time. </w:t>
      </w:r>
    </w:p>
    <w:p w14:paraId="187A04D5" w14:textId="312791D0" w:rsidR="008772C0" w:rsidRPr="008772C0" w:rsidRDefault="008772C0" w:rsidP="008772C0">
      <w:pPr>
        <w:pStyle w:val="textbody"/>
      </w:pPr>
      <w:r>
        <w:t>The file name must point to a CSV file with format described next.</w:t>
      </w:r>
    </w:p>
    <w:p w14:paraId="2938421D" w14:textId="307DCFCB" w:rsidR="008772C0" w:rsidRDefault="008772C0" w:rsidP="008772C0">
      <w:pPr>
        <w:pStyle w:val="Heading3"/>
        <w:tabs>
          <w:tab w:val="clear" w:pos="3870"/>
        </w:tabs>
        <w:ind w:left="1170" w:hanging="1170"/>
      </w:pPr>
      <w:bookmarkStart w:id="194" w:name="_Toc107481603"/>
      <w:r>
        <w:t>CSV format</w:t>
      </w:r>
      <w:bookmarkEnd w:id="194"/>
    </w:p>
    <w:p w14:paraId="659974FD" w14:textId="325C530C" w:rsidR="008772C0" w:rsidRDefault="008772C0" w:rsidP="008772C0">
      <w:pPr>
        <w:pStyle w:val="textbody"/>
      </w:pPr>
      <w:r>
        <w:t>The CSV format requires a header with the following names:  X, Y, Z.</w:t>
      </w:r>
    </w:p>
    <w:p w14:paraId="1AEAC5EF" w14:textId="4603CA1D" w:rsidR="008772C0" w:rsidRDefault="008772C0" w:rsidP="008772C0">
      <w:pPr>
        <w:pStyle w:val="textbody"/>
      </w:pPr>
      <w:r>
        <w:t>Each row contains these data:</w:t>
      </w:r>
    </w:p>
    <w:p w14:paraId="1A6DA217" w14:textId="205C310E" w:rsidR="008772C0" w:rsidRDefault="008772C0" w:rsidP="008772C0">
      <w:pPr>
        <w:pStyle w:val="textbody"/>
      </w:pPr>
      <w:r w:rsidRPr="008772C0">
        <w:rPr>
          <w:b/>
        </w:rPr>
        <w:t>MapCode</w:t>
      </w:r>
      <w:r>
        <w:t xml:space="preserve">:  This parameter is the code used for the community in the input map (see section </w:t>
      </w:r>
      <w:fldSimple w:instr=" REF _Ref109371856 \r ">
        <w:r>
          <w:t>2.5</w:t>
        </w:r>
      </w:fldSimple>
      <w:r>
        <w:t>).  Value: 0 ≤ integer ≤ 65,535.  Each communities’ map code must be unique.  Map codes do not have to appear in any order, and do not need to be consecutive.</w:t>
      </w:r>
    </w:p>
    <w:p w14:paraId="0BD2B271" w14:textId="18A5FA2E" w:rsidR="008772C0" w:rsidRDefault="008772C0" w:rsidP="008772C0">
      <w:pPr>
        <w:pStyle w:val="textbody"/>
      </w:pPr>
      <w:r>
        <w:rPr>
          <w:b/>
        </w:rPr>
        <w:t>SpeciesName</w:t>
      </w:r>
      <w:r w:rsidRPr="008772C0">
        <w:t>:</w:t>
      </w:r>
      <w:r>
        <w:t xml:space="preserve">  These must match the names found in the scenario species file.</w:t>
      </w:r>
    </w:p>
    <w:p w14:paraId="327B75E0" w14:textId="492BE368" w:rsidR="008772C0" w:rsidRDefault="008772C0" w:rsidP="008772C0">
      <w:pPr>
        <w:pStyle w:val="textbody"/>
      </w:pPr>
      <w:r>
        <w:rPr>
          <w:b/>
        </w:rPr>
        <w:lastRenderedPageBreak/>
        <w:t>CohortAge</w:t>
      </w:r>
      <w:r w:rsidRPr="008772C0">
        <w:t>:</w:t>
      </w:r>
      <w:r>
        <w:t xml:space="preserve">  A cohort age is an integer and must be between 1 and the species’ Longevity parameter.  The ages do not have to appear in any order.</w:t>
      </w:r>
    </w:p>
    <w:p w14:paraId="33BFEB1E" w14:textId="61EB96B5" w:rsidR="008772C0" w:rsidRDefault="008772C0" w:rsidP="008772C0">
      <w:pPr>
        <w:pStyle w:val="textbody"/>
      </w:pPr>
      <w:r>
        <w:rPr>
          <w:b/>
        </w:rPr>
        <w:t>CohortBiomass</w:t>
      </w:r>
      <w:r w:rsidRPr="008772C0">
        <w:t>:</w:t>
      </w:r>
      <w:r>
        <w:t xml:space="preserve">  Biomass must be entered as an integer (no significant digits).</w:t>
      </w:r>
    </w:p>
    <w:p w14:paraId="260188AE" w14:textId="404195EA" w:rsidR="008772C0" w:rsidRPr="008772C0" w:rsidRDefault="008772C0" w:rsidP="008772C0">
      <w:pPr>
        <w:pStyle w:val="textbody"/>
      </w:pPr>
      <w:r w:rsidRPr="008772C0">
        <w:rPr>
          <w:b/>
          <w:i/>
        </w:rPr>
        <w:t>For Empty Map Codes</w:t>
      </w:r>
      <w:r w:rsidRPr="008772C0">
        <w:t>:</w:t>
      </w:r>
      <w:r>
        <w:t xml:space="preserve">  If there is an active map code that does not have any vegetation, the data should be represented as:  </w:t>
      </w:r>
      <w:r w:rsidRPr="008772C0">
        <w:rPr>
          <w:i/>
        </w:rPr>
        <w:t>TheActualMapCode</w:t>
      </w:r>
      <w:r>
        <w:t xml:space="preserve">, NA, 0, 0 (where </w:t>
      </w:r>
      <w:r w:rsidRPr="008772C0">
        <w:rPr>
          <w:i/>
        </w:rPr>
        <w:t>TheActualMapCode</w:t>
      </w:r>
      <w:r>
        <w:t xml:space="preserve"> is the code without data, e.g. 1968).</w:t>
      </w:r>
    </w:p>
    <w:p w14:paraId="57E839DB" w14:textId="607E9958" w:rsidR="001F4706" w:rsidRDefault="001F4706" w:rsidP="001F4706">
      <w:pPr>
        <w:pStyle w:val="Heading2"/>
        <w:tabs>
          <w:tab w:val="clear" w:pos="1836"/>
          <w:tab w:val="num" w:pos="1170"/>
        </w:tabs>
        <w:ind w:hanging="1926"/>
      </w:pPr>
      <w:bookmarkStart w:id="195" w:name="_Toc107481604"/>
      <w:r>
        <w:t>Human-Readable Input File</w:t>
      </w:r>
      <w:bookmarkEnd w:id="195"/>
    </w:p>
    <w:p w14:paraId="090B3B8E" w14:textId="49F7B864" w:rsidR="001F4706" w:rsidRPr="001F4706" w:rsidRDefault="001F4706" w:rsidP="001F4706">
      <w:pPr>
        <w:pStyle w:val="textbody"/>
      </w:pPr>
      <w:r>
        <w:t>We designed the easy-to-read format described below to allow people (versus computers) to visually assess community composition.</w:t>
      </w:r>
    </w:p>
    <w:p w14:paraId="4B81FD80" w14:textId="40E2CD3B" w:rsidR="00B76DBD" w:rsidRDefault="00B76DBD" w:rsidP="008B3BBC">
      <w:pPr>
        <w:pStyle w:val="Heading3"/>
        <w:tabs>
          <w:tab w:val="clear" w:pos="3870"/>
        </w:tabs>
        <w:ind w:left="1170" w:hanging="1170"/>
      </w:pPr>
      <w:bookmarkStart w:id="196" w:name="_Toc107481605"/>
      <w:r>
        <w:t>MapCode</w:t>
      </w:r>
      <w:bookmarkEnd w:id="191"/>
      <w:bookmarkEnd w:id="192"/>
      <w:bookmarkEnd w:id="196"/>
    </w:p>
    <w:p w14:paraId="54E6F157" w14:textId="54EB79BB" w:rsidR="00B76DBD" w:rsidRDefault="00B76DBD" w:rsidP="00B76DBD">
      <w:pPr>
        <w:pStyle w:val="textbody"/>
      </w:pPr>
      <w:r>
        <w:t xml:space="preserve">This parameter is the code used for the </w:t>
      </w:r>
      <w:r w:rsidR="008772C0">
        <w:t>community</w:t>
      </w:r>
      <w:r>
        <w:t xml:space="preserve"> in the input map (see section </w:t>
      </w:r>
      <w:r w:rsidR="001F43FA">
        <w:fldChar w:fldCharType="begin"/>
      </w:r>
      <w:r w:rsidR="001B749F">
        <w:instrText xml:space="preserve"> REF _Ref109371856 \r </w:instrText>
      </w:r>
      <w:r w:rsidR="001F43FA">
        <w:fldChar w:fldCharType="separate"/>
      </w:r>
      <w:r w:rsidR="00CD2317">
        <w:t>2.5</w:t>
      </w:r>
      <w:r w:rsidR="001F43FA">
        <w:fldChar w:fldCharType="end"/>
      </w:r>
      <w:r>
        <w:t xml:space="preserve">).  Value: 0 ≤ integer ≤ 65,535.  Each </w:t>
      </w:r>
      <w:r w:rsidR="008772C0">
        <w:t>communities</w:t>
      </w:r>
      <w:r>
        <w:t>’ map code must be unique.  Map codes do not have to appear in any order, and do not need to be consecutive.</w:t>
      </w:r>
    </w:p>
    <w:p w14:paraId="3AC56847" w14:textId="3FCBB776" w:rsidR="00B76DBD" w:rsidRDefault="00B76DBD" w:rsidP="008B3BBC">
      <w:pPr>
        <w:pStyle w:val="Heading3"/>
        <w:tabs>
          <w:tab w:val="clear" w:pos="3870"/>
        </w:tabs>
        <w:ind w:left="1170" w:hanging="1170"/>
      </w:pPr>
      <w:bookmarkStart w:id="197" w:name="_Toc133339127"/>
      <w:bookmarkStart w:id="198" w:name="_Toc282434163"/>
      <w:bookmarkStart w:id="199" w:name="_Toc107481606"/>
      <w:r>
        <w:t>Species Present</w:t>
      </w:r>
      <w:bookmarkEnd w:id="197"/>
      <w:bookmarkEnd w:id="198"/>
      <w:r w:rsidR="002A5EFD">
        <w:t xml:space="preserve"> and Biomass</w:t>
      </w:r>
      <w:bookmarkEnd w:id="199"/>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352DBF19" w:rsidR="00B76DBD" w:rsidRDefault="00B76DBD" w:rsidP="00B76DBD">
      <w:pPr>
        <w:pStyle w:val="textinputfile"/>
      </w:pPr>
      <w:r>
        <w:rPr>
          <w:i/>
          <w:iCs/>
        </w:rPr>
        <w:t xml:space="preserve">species  age </w:t>
      </w:r>
      <w:r w:rsidR="002A5EFD">
        <w:rPr>
          <w:i/>
          <w:iCs/>
        </w:rPr>
        <w:t>(biomass)</w:t>
      </w:r>
      <w:r>
        <w:rPr>
          <w:i/>
          <w:iCs/>
        </w:rPr>
        <w:t xml:space="preserve"> age </w:t>
      </w:r>
      <w:r w:rsidR="002A5EFD">
        <w:rPr>
          <w:i/>
          <w:iCs/>
        </w:rPr>
        <w:t>(biomass)</w:t>
      </w:r>
      <w:r>
        <w:rPr>
          <w:i/>
          <w:iCs/>
        </w:rPr>
        <w:t xml:space="preserve"> age</w:t>
      </w:r>
      <w:r>
        <w:t xml:space="preserve"> </w:t>
      </w:r>
      <w:r w:rsidR="002A5EFD">
        <w:rPr>
          <w:i/>
          <w:iCs/>
        </w:rPr>
        <w:t>(biomass)</w:t>
      </w:r>
      <w:r>
        <w:t>...</w:t>
      </w:r>
    </w:p>
    <w:p w14:paraId="5A5957B9" w14:textId="77777777" w:rsidR="00B76DBD" w:rsidRDefault="00B76DBD" w:rsidP="00B76DBD">
      <w:pPr>
        <w:pStyle w:val="textinputfile"/>
        <w:rPr>
          <w:rFonts w:cs="Times New Roman"/>
        </w:rPr>
      </w:pPr>
    </w:p>
    <w:p w14:paraId="3087468D" w14:textId="36317D8D" w:rsidR="00B76DBD" w:rsidRDefault="00B76DBD" w:rsidP="00B76DBD">
      <w:pPr>
        <w:pStyle w:val="textbody"/>
      </w:pPr>
      <w:r>
        <w:t>The species name comes first, followed by one or more ages</w:t>
      </w:r>
      <w:r w:rsidR="00B75D39">
        <w:t xml:space="preserve"> and their associated </w:t>
      </w:r>
      <w:r w:rsidR="00B75D39" w:rsidRPr="00B75D39">
        <w:rPr>
          <w:b/>
        </w:rPr>
        <w:t>aboveground woody biomass</w:t>
      </w:r>
      <w:r w:rsidR="00B75D39">
        <w:t xml:space="preserve"> (g biomass m</w:t>
      </w:r>
      <w:r w:rsidR="00B75D39" w:rsidRPr="00B75D39">
        <w:rPr>
          <w:vertAlign w:val="superscript"/>
        </w:rPr>
        <w:t>-2</w:t>
      </w:r>
      <w:r w:rsidR="00B75D39">
        <w:t>) in parentheses</w:t>
      </w:r>
      <w:r>
        <w:t>.  The name and ages are separated by whitespace.  An age is an integer and must be between 1 and the species’ Longevity parameter.  The ages do not have to appear in any order.</w:t>
      </w:r>
    </w:p>
    <w:p w14:paraId="50AA49BE" w14:textId="3549D9CA" w:rsidR="00B76DBD" w:rsidRDefault="00B76DBD" w:rsidP="00B76DBD">
      <w:pPr>
        <w:pStyle w:val="textinputfile"/>
      </w:pPr>
      <w:r>
        <w:t xml:space="preserve">acersacc 10 </w:t>
      </w:r>
      <w:r w:rsidR="002A5EFD">
        <w:t>(240)</w:t>
      </w:r>
      <w:r>
        <w:t xml:space="preserve"> 5 </w:t>
      </w:r>
      <w:r w:rsidR="002A5EFD">
        <w:t>(16)</w:t>
      </w:r>
      <w:r>
        <w:t xml:space="preserve"> 21 </w:t>
      </w:r>
      <w:r w:rsidR="002A5EFD">
        <w:t>(769)</w:t>
      </w:r>
      <w:r>
        <w:t xml:space="preserve"> 60 </w:t>
      </w:r>
      <w:r w:rsidR="002A5EFD">
        <w:t>(1968)</w:t>
      </w:r>
      <w:r>
        <w:t xml:space="preserve"> 100</w:t>
      </w:r>
      <w:r w:rsidR="002A5EFD">
        <w:t xml:space="preserve"> (210)</w:t>
      </w:r>
    </w:p>
    <w:p w14:paraId="2FDBD28B" w14:textId="77777777" w:rsidR="00B76DBD" w:rsidRDefault="00B76DBD" w:rsidP="00B76DBD">
      <w:pPr>
        <w:pStyle w:val="textinputfile"/>
        <w:rPr>
          <w:rFonts w:cs="Times New Roman"/>
        </w:rPr>
      </w:pPr>
    </w:p>
    <w:p w14:paraId="5913165D" w14:textId="03E69FD1" w:rsidR="00B75D39" w:rsidRDefault="00B75D39" w:rsidP="00B76DBD">
      <w:pPr>
        <w:pStyle w:val="textbody"/>
      </w:pPr>
      <w:r>
        <w:t xml:space="preserve">Biomass must be entered as an integer (no significant digits) and </w:t>
      </w:r>
      <w:r w:rsidRPr="00B75D39">
        <w:rPr>
          <w:b/>
        </w:rPr>
        <w:t>there must be a biomass associated with every cohort</w:t>
      </w:r>
      <w:r>
        <w:t>.</w:t>
      </w:r>
    </w:p>
    <w:p w14:paraId="1F28F424" w14:textId="19F14C91" w:rsidR="00B76DBD" w:rsidRDefault="00B76DBD" w:rsidP="00B76DBD">
      <w:pPr>
        <w:pStyle w:val="textbody"/>
      </w:pPr>
      <w:r>
        <w:t>The list may be empty, which will result in the sites in the class being initialized with no species cohorts.</w:t>
      </w:r>
    </w:p>
    <w:p w14:paraId="0B8D02B6" w14:textId="77777777" w:rsidR="00CA7DB9" w:rsidRDefault="00CA7DB9" w:rsidP="00CA7DB9">
      <w:pPr>
        <w:pStyle w:val="textbody"/>
        <w:ind w:left="0"/>
      </w:pPr>
    </w:p>
    <w:p w14:paraId="1E9C452F" w14:textId="77777777" w:rsidR="00295DC8" w:rsidRDefault="00295DC8">
      <w:pPr>
        <w:rPr>
          <w:rFonts w:ascii="Verdana" w:hAnsi="Verdana" w:cs="Verdana"/>
          <w:sz w:val="28"/>
          <w:szCs w:val="28"/>
        </w:rPr>
      </w:pPr>
      <w:bookmarkStart w:id="200" w:name="_Toc133339123"/>
      <w:bookmarkStart w:id="201" w:name="_Toc282434159"/>
      <w:bookmarkStart w:id="202" w:name="_Toc133339128"/>
      <w:bookmarkStart w:id="203" w:name="_Toc282434164"/>
      <w:r>
        <w:br w:type="page"/>
      </w:r>
    </w:p>
    <w:p w14:paraId="0B943825" w14:textId="1FAF2E9F" w:rsidR="008772C0" w:rsidRDefault="008772C0" w:rsidP="001F4706">
      <w:pPr>
        <w:pStyle w:val="Heading2"/>
        <w:tabs>
          <w:tab w:val="clear" w:pos="1836"/>
        </w:tabs>
        <w:ind w:left="1170" w:hanging="1170"/>
      </w:pPr>
      <w:bookmarkStart w:id="204" w:name="_Toc107481607"/>
      <w:r>
        <w:lastRenderedPageBreak/>
        <w:t>Example Files (CSV Format)</w:t>
      </w:r>
      <w:bookmarkEnd w:id="204"/>
    </w:p>
    <w:p w14:paraId="2C981D0D" w14:textId="77777777" w:rsidR="008772C0" w:rsidRDefault="008772C0" w:rsidP="008772C0">
      <w:pPr>
        <w:pStyle w:val="textinputfile"/>
      </w:pPr>
      <w:r>
        <w:t>LandisData   "Initial Communities"</w:t>
      </w:r>
    </w:p>
    <w:p w14:paraId="629F39E9" w14:textId="53929A67" w:rsidR="008772C0" w:rsidRDefault="008772C0" w:rsidP="008772C0">
      <w:pPr>
        <w:pStyle w:val="textinputfile"/>
        <w:rPr>
          <w:rFonts w:cs="Times New Roman"/>
        </w:rPr>
      </w:pPr>
    </w:p>
    <w:p w14:paraId="3A3A3244" w14:textId="6E7CA491" w:rsidR="008772C0" w:rsidRDefault="008772C0" w:rsidP="008772C0">
      <w:pPr>
        <w:pStyle w:val="textinputfile"/>
        <w:rPr>
          <w:rFonts w:cs="Times New Roman"/>
        </w:rPr>
      </w:pPr>
      <w:r>
        <w:rPr>
          <w:rFonts w:cs="Times New Roman"/>
        </w:rPr>
        <w:t>CSVFileName   M</w:t>
      </w:r>
      <w:r w:rsidR="00A957B4">
        <w:rPr>
          <w:rFonts w:cs="Times New Roman"/>
        </w:rPr>
        <w:t>y</w:t>
      </w:r>
      <w:r>
        <w:rPr>
          <w:rFonts w:cs="Times New Roman"/>
        </w:rPr>
        <w:t>CSVfile.csv</w:t>
      </w:r>
    </w:p>
    <w:p w14:paraId="703A26F1" w14:textId="23B8554A" w:rsidR="008772C0" w:rsidRDefault="008772C0" w:rsidP="008772C0">
      <w:pPr>
        <w:pStyle w:val="textbody"/>
      </w:pPr>
    </w:p>
    <w:p w14:paraId="71ACCD60" w14:textId="358B4F59" w:rsidR="00A957B4" w:rsidRDefault="00A957B4" w:rsidP="008772C0">
      <w:pPr>
        <w:pStyle w:val="textbody"/>
      </w:pPr>
      <w:r>
        <w:t>Example CSV File:</w:t>
      </w:r>
    </w:p>
    <w:tbl>
      <w:tblPr>
        <w:tblW w:w="0" w:type="auto"/>
        <w:tblInd w:w="1128" w:type="dxa"/>
        <w:tblLayout w:type="fixed"/>
        <w:tblCellMar>
          <w:left w:w="30" w:type="dxa"/>
          <w:right w:w="30" w:type="dxa"/>
        </w:tblCellMar>
        <w:tblLook w:val="0000" w:firstRow="0" w:lastRow="0" w:firstColumn="0" w:lastColumn="0" w:noHBand="0" w:noVBand="0"/>
      </w:tblPr>
      <w:tblGrid>
        <w:gridCol w:w="1302"/>
        <w:gridCol w:w="1620"/>
        <w:gridCol w:w="1980"/>
        <w:gridCol w:w="1980"/>
      </w:tblGrid>
      <w:tr w:rsidR="00295DC8" w:rsidRPr="00295DC8" w14:paraId="75C8907B" w14:textId="77777777" w:rsidTr="00295DC8">
        <w:trPr>
          <w:trHeight w:val="290"/>
        </w:trPr>
        <w:tc>
          <w:tcPr>
            <w:tcW w:w="1302" w:type="dxa"/>
            <w:tcBorders>
              <w:top w:val="nil"/>
              <w:left w:val="nil"/>
              <w:bottom w:val="nil"/>
              <w:right w:val="nil"/>
            </w:tcBorders>
          </w:tcPr>
          <w:p w14:paraId="37166573"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MapCode</w:t>
            </w:r>
          </w:p>
        </w:tc>
        <w:tc>
          <w:tcPr>
            <w:tcW w:w="1620" w:type="dxa"/>
            <w:tcBorders>
              <w:top w:val="nil"/>
              <w:left w:val="nil"/>
              <w:bottom w:val="nil"/>
              <w:right w:val="nil"/>
            </w:tcBorders>
          </w:tcPr>
          <w:p w14:paraId="713EC81D"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SpeciesName</w:t>
            </w:r>
          </w:p>
        </w:tc>
        <w:tc>
          <w:tcPr>
            <w:tcW w:w="1980" w:type="dxa"/>
            <w:tcBorders>
              <w:top w:val="nil"/>
              <w:left w:val="nil"/>
              <w:bottom w:val="nil"/>
              <w:right w:val="nil"/>
            </w:tcBorders>
          </w:tcPr>
          <w:p w14:paraId="108FEA7D" w14:textId="318BE659" w:rsidR="00295DC8" w:rsidRPr="00295DC8" w:rsidRDefault="00295DC8" w:rsidP="00295DC8">
            <w:pPr>
              <w:autoSpaceDE w:val="0"/>
              <w:autoSpaceDN w:val="0"/>
              <w:adjustRightInd w:val="0"/>
              <w:ind w:left="90"/>
              <w:rPr>
                <w:rFonts w:ascii="Courier New" w:hAnsi="Courier New" w:cs="Courier New"/>
                <w:color w:val="000000"/>
                <w:sz w:val="22"/>
                <w:szCs w:val="22"/>
              </w:rPr>
            </w:pPr>
            <w:r>
              <w:rPr>
                <w:rFonts w:ascii="Courier New" w:hAnsi="Courier New" w:cs="Courier New"/>
                <w:color w:val="000000"/>
                <w:sz w:val="22"/>
                <w:szCs w:val="22"/>
              </w:rPr>
              <w:t>Cohort</w:t>
            </w:r>
            <w:r w:rsidRPr="00295DC8">
              <w:rPr>
                <w:rFonts w:ascii="Courier New" w:hAnsi="Courier New" w:cs="Courier New"/>
                <w:color w:val="000000"/>
                <w:sz w:val="22"/>
                <w:szCs w:val="22"/>
              </w:rPr>
              <w:t>Age</w:t>
            </w:r>
          </w:p>
        </w:tc>
        <w:tc>
          <w:tcPr>
            <w:tcW w:w="1980" w:type="dxa"/>
            <w:tcBorders>
              <w:top w:val="nil"/>
              <w:left w:val="nil"/>
              <w:bottom w:val="nil"/>
              <w:right w:val="nil"/>
            </w:tcBorders>
          </w:tcPr>
          <w:p w14:paraId="7C236AE3" w14:textId="480A8559" w:rsidR="00295DC8" w:rsidRPr="00295DC8" w:rsidRDefault="00295DC8" w:rsidP="00295DC8">
            <w:pPr>
              <w:autoSpaceDE w:val="0"/>
              <w:autoSpaceDN w:val="0"/>
              <w:adjustRightInd w:val="0"/>
              <w:ind w:left="90"/>
              <w:rPr>
                <w:rFonts w:ascii="Courier New" w:hAnsi="Courier New" w:cs="Courier New"/>
                <w:color w:val="000000"/>
                <w:sz w:val="22"/>
                <w:szCs w:val="22"/>
              </w:rPr>
            </w:pPr>
            <w:r>
              <w:rPr>
                <w:rFonts w:ascii="Courier New" w:hAnsi="Courier New" w:cs="Courier New"/>
                <w:color w:val="000000"/>
                <w:sz w:val="22"/>
                <w:szCs w:val="22"/>
              </w:rPr>
              <w:t>Cohort</w:t>
            </w:r>
            <w:r w:rsidRPr="00295DC8">
              <w:rPr>
                <w:rFonts w:ascii="Courier New" w:hAnsi="Courier New" w:cs="Courier New"/>
                <w:color w:val="000000"/>
                <w:sz w:val="22"/>
                <w:szCs w:val="22"/>
              </w:rPr>
              <w:t>Biomass</w:t>
            </w:r>
          </w:p>
        </w:tc>
      </w:tr>
      <w:tr w:rsidR="00295DC8" w:rsidRPr="00295DC8" w14:paraId="3B027100" w14:textId="77777777" w:rsidTr="00295DC8">
        <w:trPr>
          <w:trHeight w:val="290"/>
        </w:trPr>
        <w:tc>
          <w:tcPr>
            <w:tcW w:w="1302" w:type="dxa"/>
            <w:tcBorders>
              <w:top w:val="nil"/>
              <w:left w:val="nil"/>
              <w:bottom w:val="nil"/>
              <w:right w:val="nil"/>
            </w:tcBorders>
          </w:tcPr>
          <w:p w14:paraId="2A5BAF0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1A5577A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PinuTaed</w:t>
            </w:r>
          </w:p>
        </w:tc>
        <w:tc>
          <w:tcPr>
            <w:tcW w:w="1980" w:type="dxa"/>
            <w:tcBorders>
              <w:top w:val="nil"/>
              <w:left w:val="nil"/>
              <w:bottom w:val="nil"/>
              <w:right w:val="nil"/>
            </w:tcBorders>
          </w:tcPr>
          <w:p w14:paraId="5BDB332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50</w:t>
            </w:r>
          </w:p>
        </w:tc>
        <w:tc>
          <w:tcPr>
            <w:tcW w:w="1980" w:type="dxa"/>
            <w:tcBorders>
              <w:top w:val="nil"/>
              <w:left w:val="nil"/>
              <w:bottom w:val="nil"/>
              <w:right w:val="nil"/>
            </w:tcBorders>
          </w:tcPr>
          <w:p w14:paraId="03464CF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1A1E10C7" w14:textId="77777777" w:rsidTr="00295DC8">
        <w:trPr>
          <w:trHeight w:val="290"/>
        </w:trPr>
        <w:tc>
          <w:tcPr>
            <w:tcW w:w="1302" w:type="dxa"/>
            <w:tcBorders>
              <w:top w:val="nil"/>
              <w:left w:val="nil"/>
              <w:bottom w:val="nil"/>
              <w:right w:val="nil"/>
            </w:tcBorders>
          </w:tcPr>
          <w:p w14:paraId="67B5D05C"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45075594"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QuerAlba</w:t>
            </w:r>
          </w:p>
        </w:tc>
        <w:tc>
          <w:tcPr>
            <w:tcW w:w="1980" w:type="dxa"/>
            <w:tcBorders>
              <w:top w:val="nil"/>
              <w:left w:val="nil"/>
              <w:bottom w:val="nil"/>
              <w:right w:val="nil"/>
            </w:tcBorders>
          </w:tcPr>
          <w:p w14:paraId="456AE7C8"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314AB5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705388E9" w14:textId="77777777" w:rsidTr="00295DC8">
        <w:trPr>
          <w:trHeight w:val="290"/>
        </w:trPr>
        <w:tc>
          <w:tcPr>
            <w:tcW w:w="1302" w:type="dxa"/>
            <w:tcBorders>
              <w:top w:val="nil"/>
              <w:left w:val="nil"/>
              <w:bottom w:val="nil"/>
              <w:right w:val="nil"/>
            </w:tcBorders>
          </w:tcPr>
          <w:p w14:paraId="0E766C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7029512E"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AcerRubr</w:t>
            </w:r>
          </w:p>
        </w:tc>
        <w:tc>
          <w:tcPr>
            <w:tcW w:w="1980" w:type="dxa"/>
            <w:tcBorders>
              <w:top w:val="nil"/>
              <w:left w:val="nil"/>
              <w:bottom w:val="nil"/>
              <w:right w:val="nil"/>
            </w:tcBorders>
          </w:tcPr>
          <w:p w14:paraId="7C1C408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62E46DC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bl>
    <w:p w14:paraId="14A1060F" w14:textId="5C0CA48C" w:rsidR="001F4706" w:rsidRDefault="001F4706" w:rsidP="001F4706">
      <w:pPr>
        <w:pStyle w:val="Heading2"/>
        <w:tabs>
          <w:tab w:val="clear" w:pos="1836"/>
        </w:tabs>
        <w:ind w:left="1170" w:hanging="1170"/>
      </w:pPr>
      <w:bookmarkStart w:id="205" w:name="_Toc107481608"/>
      <w:r>
        <w:t>Example File</w:t>
      </w:r>
      <w:bookmarkEnd w:id="200"/>
      <w:bookmarkEnd w:id="201"/>
      <w:r>
        <w:t xml:space="preserve"> (</w:t>
      </w:r>
      <w:r w:rsidR="008772C0">
        <w:t>Human Readable Format</w:t>
      </w:r>
      <w:r>
        <w:t>)</w:t>
      </w:r>
      <w:bookmarkEnd w:id="205"/>
    </w:p>
    <w:p w14:paraId="007232D6" w14:textId="77777777" w:rsidR="001F4706" w:rsidRDefault="001F4706" w:rsidP="001F4706">
      <w:pPr>
        <w:pStyle w:val="textinputfile"/>
      </w:pPr>
      <w:r>
        <w:t>LandisData   "Initial Communities"</w:t>
      </w:r>
    </w:p>
    <w:p w14:paraId="3814F6DD" w14:textId="77777777" w:rsidR="001F4706" w:rsidRDefault="001F4706" w:rsidP="001F4706">
      <w:pPr>
        <w:pStyle w:val="textinputfile"/>
        <w:rPr>
          <w:rFonts w:cs="Times New Roman"/>
        </w:rPr>
      </w:pPr>
    </w:p>
    <w:p w14:paraId="174F3BD4" w14:textId="77777777" w:rsidR="001F4706" w:rsidRDefault="001F4706" w:rsidP="001F4706">
      <w:pPr>
        <w:pStyle w:val="textinputfile"/>
      </w:pPr>
      <w:r>
        <w:t xml:space="preserve">&gt;&gt;Old jackpine oak </w:t>
      </w:r>
    </w:p>
    <w:p w14:paraId="55B6F427" w14:textId="77777777" w:rsidR="001F4706" w:rsidRDefault="001F4706" w:rsidP="001F4706">
      <w:pPr>
        <w:pStyle w:val="textinputfile"/>
      </w:pPr>
      <w:r>
        <w:t>MapCode  7</w:t>
      </w:r>
    </w:p>
    <w:p w14:paraId="66C16896" w14:textId="77777777" w:rsidR="001F4706" w:rsidRDefault="001F4706" w:rsidP="001F4706">
      <w:pPr>
        <w:pStyle w:val="textinputfile"/>
      </w:pPr>
      <w:r>
        <w:t xml:space="preserve">   acerrubr 30 (204)</w:t>
      </w:r>
    </w:p>
    <w:p w14:paraId="24D63C54" w14:textId="77777777" w:rsidR="001F4706" w:rsidRDefault="001F4706" w:rsidP="001F4706">
      <w:pPr>
        <w:pStyle w:val="textinputfile"/>
      </w:pPr>
      <w:r>
        <w:t xml:space="preserve">   pinubank 80 (1968) 90 (15212)</w:t>
      </w:r>
    </w:p>
    <w:p w14:paraId="49D52354" w14:textId="77777777" w:rsidR="001F4706" w:rsidRDefault="001F4706" w:rsidP="001F4706">
      <w:pPr>
        <w:pStyle w:val="textinputfile"/>
      </w:pPr>
      <w:r>
        <w:t xml:space="preserve">   pinuresi 110 (204) 140 (42)</w:t>
      </w:r>
    </w:p>
    <w:p w14:paraId="10B92BEE" w14:textId="77777777" w:rsidR="001F4706" w:rsidRDefault="001F4706" w:rsidP="001F4706">
      <w:pPr>
        <w:pStyle w:val="textinputfile"/>
      </w:pPr>
      <w:r>
        <w:t xml:space="preserve">   querelli 40 (204) 120 (1968) 240 (47)</w:t>
      </w:r>
    </w:p>
    <w:p w14:paraId="2AD6F7D8" w14:textId="77777777" w:rsidR="001F4706" w:rsidRDefault="001F4706" w:rsidP="001F4706">
      <w:pPr>
        <w:pStyle w:val="textinputfile"/>
      </w:pPr>
    </w:p>
    <w:p w14:paraId="13EEDDA8" w14:textId="77777777" w:rsidR="001F4706" w:rsidRDefault="001F4706" w:rsidP="001F4706">
      <w:pPr>
        <w:pStyle w:val="textinputfile"/>
      </w:pPr>
      <w:r>
        <w:t>&gt;&gt; young jackpine oak</w:t>
      </w:r>
    </w:p>
    <w:p w14:paraId="4DBA34BF" w14:textId="77777777" w:rsidR="001F4706" w:rsidRDefault="001F4706" w:rsidP="001F4706">
      <w:pPr>
        <w:pStyle w:val="textinputfile"/>
      </w:pPr>
      <w:r>
        <w:t>MapCode  0</w:t>
      </w:r>
    </w:p>
    <w:p w14:paraId="7B865E7F" w14:textId="77777777" w:rsidR="001F4706" w:rsidRDefault="001F4706" w:rsidP="001F4706">
      <w:pPr>
        <w:pStyle w:val="textinputfile"/>
      </w:pPr>
      <w:r>
        <w:t xml:space="preserve">   pinubank 30 (204) 50 (2512)</w:t>
      </w:r>
    </w:p>
    <w:p w14:paraId="6CE4298B" w14:textId="77777777" w:rsidR="001F4706" w:rsidRDefault="001F4706" w:rsidP="001F4706">
      <w:pPr>
        <w:pStyle w:val="textinputfile"/>
      </w:pPr>
      <w:r>
        <w:t xml:space="preserve">   querelli 10 (6) 40 (23) 70 (1968)</w:t>
      </w:r>
    </w:p>
    <w:p w14:paraId="081A99A2" w14:textId="77777777" w:rsidR="001F4706" w:rsidRDefault="001F4706" w:rsidP="001F4706">
      <w:pPr>
        <w:pStyle w:val="textinputfile"/>
      </w:pPr>
    </w:p>
    <w:p w14:paraId="7F84911F" w14:textId="77777777" w:rsidR="001F4706" w:rsidRDefault="001F4706" w:rsidP="001F4706">
      <w:pPr>
        <w:pStyle w:val="textinputfile"/>
      </w:pPr>
      <w:r>
        <w:t xml:space="preserve">&gt;&gt; young aspen   </w:t>
      </w:r>
    </w:p>
    <w:p w14:paraId="1BC05816" w14:textId="77777777" w:rsidR="001F4706" w:rsidRDefault="001F4706" w:rsidP="001F4706">
      <w:pPr>
        <w:pStyle w:val="textinputfile"/>
      </w:pPr>
      <w:r>
        <w:t>MapCode 2</w:t>
      </w:r>
    </w:p>
    <w:p w14:paraId="3D00075A" w14:textId="77777777" w:rsidR="001F4706" w:rsidRDefault="001F4706" w:rsidP="001F4706">
      <w:pPr>
        <w:pStyle w:val="textinputfile"/>
      </w:pPr>
      <w:r>
        <w:t xml:space="preserve">   poputrem 10 (419) 20 (879)</w:t>
      </w:r>
    </w:p>
    <w:p w14:paraId="4526ECD9" w14:textId="77777777" w:rsidR="001F4706" w:rsidRDefault="001F4706" w:rsidP="001F4706">
      <w:pPr>
        <w:pStyle w:val="textinputfile"/>
      </w:pPr>
    </w:p>
    <w:p w14:paraId="012AD429" w14:textId="77777777" w:rsidR="00B76DBD" w:rsidRDefault="00B76DBD" w:rsidP="008B3BBC">
      <w:pPr>
        <w:pStyle w:val="Heading3"/>
        <w:tabs>
          <w:tab w:val="clear" w:pos="3870"/>
        </w:tabs>
        <w:ind w:left="1170" w:hanging="1170"/>
      </w:pPr>
      <w:bookmarkStart w:id="206" w:name="_Toc107481609"/>
      <w:r>
        <w:t>Grouping Species Ages into Cohorts</w:t>
      </w:r>
      <w:bookmarkEnd w:id="202"/>
      <w:bookmarkEnd w:id="203"/>
      <w:bookmarkEnd w:id="206"/>
    </w:p>
    <w:p w14:paraId="6319DC85"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722DB9EC" w14:textId="5211181D" w:rsidR="00B76DBD" w:rsidRDefault="00B76DBD" w:rsidP="00B76DBD">
      <w:pPr>
        <w:pStyle w:val="textbody"/>
      </w:pPr>
      <w:r>
        <w:t>Suppose an initial community class has this species in its list</w:t>
      </w:r>
      <w:r w:rsidR="002A5EFD">
        <w:t xml:space="preserve"> (biomass left out here for simplicity)</w:t>
      </w:r>
      <w:r>
        <w:t>:</w:t>
      </w:r>
    </w:p>
    <w:p w14:paraId="5F4295B5" w14:textId="77777777" w:rsidR="00B76DBD" w:rsidRDefault="00B76DBD" w:rsidP="00B76DBD">
      <w:pPr>
        <w:pStyle w:val="textinputfile"/>
      </w:pPr>
      <w:r>
        <w:t>acersacc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r>
        <w:t>acersacc  10  20  30  40  190  200</w:t>
      </w:r>
    </w:p>
    <w:p w14:paraId="56933843" w14:textId="77777777" w:rsidR="00C43358" w:rsidRDefault="00C43358" w:rsidP="00B76DBD">
      <w:pPr>
        <w:pStyle w:val="textbody"/>
      </w:pPr>
    </w:p>
    <w:p w14:paraId="7A0BF549" w14:textId="357EA52B" w:rsidR="00B76DBD" w:rsidRDefault="00C43358" w:rsidP="00B76DBD">
      <w:pPr>
        <w:pStyle w:val="textbody"/>
      </w:pPr>
      <w:r>
        <w:t>Note that biomass values will be totaled when cohorts are grouped.</w:t>
      </w:r>
    </w:p>
    <w:p w14:paraId="37CDE8BB" w14:textId="77777777" w:rsidR="00B76DBD" w:rsidRDefault="00B76DBD" w:rsidP="00B76DBD">
      <w:pPr>
        <w:pStyle w:val="textbody"/>
      </w:pPr>
      <w:r>
        <w:t>If the succession timestep is 20, then the cohorts for this species initially at each site in this class will be:</w:t>
      </w:r>
    </w:p>
    <w:p w14:paraId="71662778" w14:textId="77777777" w:rsidR="00B76DBD" w:rsidRDefault="00B76DBD" w:rsidP="00B76DBD">
      <w:pPr>
        <w:pStyle w:val="textinputfile"/>
      </w:pPr>
      <w:r>
        <w:lastRenderedPageBreak/>
        <w:t>acersacc  20  40  200</w:t>
      </w:r>
    </w:p>
    <w:bookmarkEnd w:id="175"/>
    <w:p w14:paraId="3EC3EF56" w14:textId="462A7970" w:rsidR="00D23843" w:rsidRPr="00D23843" w:rsidRDefault="00D23843" w:rsidP="00D23843">
      <w:pPr>
        <w:pStyle w:val="textbody"/>
      </w:pPr>
    </w:p>
    <w:sectPr w:rsidR="00D23843" w:rsidRPr="00D23843" w:rsidSect="00CF2E6A">
      <w:headerReference w:type="default" r:id="rId12"/>
      <w:footerReference w:type="default" r:id="rId13"/>
      <w:pgSz w:w="12240" w:h="15840" w:code="1"/>
      <w:pgMar w:top="1440" w:right="1440" w:bottom="1440" w:left="1440" w:header="93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42AF6B" w14:textId="77777777" w:rsidR="00E1168F" w:rsidRDefault="00E1168F">
      <w:r>
        <w:separator/>
      </w:r>
    </w:p>
  </w:endnote>
  <w:endnote w:type="continuationSeparator" w:id="0">
    <w:p w14:paraId="576ADF33" w14:textId="77777777" w:rsidR="00E1168F" w:rsidRDefault="00E116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Verdana">
    <w:altName w:val="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1A826" w14:textId="124FE123" w:rsidR="003F361C" w:rsidRDefault="003F361C">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5B2C21">
      <w:rPr>
        <w:rFonts w:ascii="Arial" w:hAnsi="Arial" w:cs="Arial"/>
        <w:noProof/>
      </w:rPr>
      <w:t>1</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2A0176" w14:textId="77777777" w:rsidR="00E1168F" w:rsidRDefault="00E1168F">
      <w:r>
        <w:separator/>
      </w:r>
    </w:p>
  </w:footnote>
  <w:footnote w:type="continuationSeparator" w:id="0">
    <w:p w14:paraId="79CC001C" w14:textId="77777777" w:rsidR="00E1168F" w:rsidRDefault="00E116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98C8B" w14:textId="77777777" w:rsidR="003F361C" w:rsidRDefault="003F361C">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A0FDF" w14:textId="7A9A3773" w:rsidR="003F361C" w:rsidRDefault="003F361C">
    <w:pPr>
      <w:pStyle w:val="Header"/>
      <w:tabs>
        <w:tab w:val="clear" w:pos="4320"/>
        <w:tab w:val="clear" w:pos="8640"/>
        <w:tab w:val="center" w:pos="4488"/>
        <w:tab w:val="right" w:pos="8976"/>
      </w:tabs>
    </w:pPr>
    <w:r>
      <w:t>NECN v</w:t>
    </w:r>
    <w:fldSimple w:instr=" DOCPROPERTY  &quot;Extension Version&quot;  \* MERGEFORMAT ">
      <w:r>
        <w:t>6.10</w:t>
      </w:r>
    </w:fldSimple>
    <w:r>
      <w:t xml:space="preserve"> – User Guide</w:t>
    </w:r>
    <w:r>
      <w:tab/>
    </w:r>
    <w:r>
      <w:tab/>
      <w:t>LANDIS-II Extens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4050"/>
        </w:tabs>
        <w:ind w:left="405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04240335"/>
    <w:multiLevelType w:val="hybridMultilevel"/>
    <w:tmpl w:val="5E520E6A"/>
    <w:lvl w:ilvl="0" w:tplc="0409000F">
      <w:start w:val="1"/>
      <w:numFmt w:val="decimal"/>
      <w:lvlText w:val="%1."/>
      <w:lvlJc w:val="left"/>
      <w:pPr>
        <w:ind w:left="1872" w:hanging="360"/>
      </w:pPr>
    </w:lvl>
    <w:lvl w:ilvl="1" w:tplc="04090019" w:tentative="1">
      <w:start w:val="1"/>
      <w:numFmt w:val="lowerLetter"/>
      <w:lvlText w:val="%2."/>
      <w:lvlJc w:val="left"/>
      <w:pPr>
        <w:ind w:left="2592" w:hanging="360"/>
      </w:pPr>
    </w:lvl>
    <w:lvl w:ilvl="2" w:tplc="0409001B" w:tentative="1">
      <w:start w:val="1"/>
      <w:numFmt w:val="lowerRoman"/>
      <w:lvlText w:val="%3."/>
      <w:lvlJc w:val="right"/>
      <w:pPr>
        <w:ind w:left="3312" w:hanging="180"/>
      </w:pPr>
    </w:lvl>
    <w:lvl w:ilvl="3" w:tplc="0409000F" w:tentative="1">
      <w:start w:val="1"/>
      <w:numFmt w:val="decimal"/>
      <w:lvlText w:val="%4."/>
      <w:lvlJc w:val="left"/>
      <w:pPr>
        <w:ind w:left="4032" w:hanging="360"/>
      </w:pPr>
    </w:lvl>
    <w:lvl w:ilvl="4" w:tplc="04090019" w:tentative="1">
      <w:start w:val="1"/>
      <w:numFmt w:val="lowerLetter"/>
      <w:lvlText w:val="%5."/>
      <w:lvlJc w:val="left"/>
      <w:pPr>
        <w:ind w:left="4752" w:hanging="360"/>
      </w:pPr>
    </w:lvl>
    <w:lvl w:ilvl="5" w:tplc="0409001B" w:tentative="1">
      <w:start w:val="1"/>
      <w:numFmt w:val="lowerRoman"/>
      <w:lvlText w:val="%6."/>
      <w:lvlJc w:val="right"/>
      <w:pPr>
        <w:ind w:left="5472" w:hanging="180"/>
      </w:pPr>
    </w:lvl>
    <w:lvl w:ilvl="6" w:tplc="0409000F" w:tentative="1">
      <w:start w:val="1"/>
      <w:numFmt w:val="decimal"/>
      <w:lvlText w:val="%7."/>
      <w:lvlJc w:val="left"/>
      <w:pPr>
        <w:ind w:left="6192" w:hanging="360"/>
      </w:pPr>
    </w:lvl>
    <w:lvl w:ilvl="7" w:tplc="04090019" w:tentative="1">
      <w:start w:val="1"/>
      <w:numFmt w:val="lowerLetter"/>
      <w:lvlText w:val="%8."/>
      <w:lvlJc w:val="left"/>
      <w:pPr>
        <w:ind w:left="6912" w:hanging="360"/>
      </w:pPr>
    </w:lvl>
    <w:lvl w:ilvl="8" w:tplc="0409001B" w:tentative="1">
      <w:start w:val="1"/>
      <w:numFmt w:val="lowerRoman"/>
      <w:lvlText w:val="%9."/>
      <w:lvlJc w:val="right"/>
      <w:pPr>
        <w:ind w:left="7632" w:hanging="180"/>
      </w:pPr>
    </w:lvl>
  </w:abstractNum>
  <w:abstractNum w:abstractNumId="2" w15:restartNumberingAfterBreak="0">
    <w:nsid w:val="10E96ACE"/>
    <w:multiLevelType w:val="hybridMultilevel"/>
    <w:tmpl w:val="0DF84C60"/>
    <w:lvl w:ilvl="0" w:tplc="9878C6E6">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3" w15:restartNumberingAfterBreak="0">
    <w:nsid w:val="1E584F4D"/>
    <w:multiLevelType w:val="hybridMultilevel"/>
    <w:tmpl w:val="F92CBA28"/>
    <w:lvl w:ilvl="0" w:tplc="0409000F">
      <w:start w:val="1"/>
      <w:numFmt w:val="decimal"/>
      <w:lvlText w:val="%1."/>
      <w:lvlJc w:val="left"/>
      <w:pPr>
        <w:ind w:left="1872" w:hanging="360"/>
      </w:pPr>
    </w:lvl>
    <w:lvl w:ilvl="1" w:tplc="04090019" w:tentative="1">
      <w:start w:val="1"/>
      <w:numFmt w:val="lowerLetter"/>
      <w:lvlText w:val="%2."/>
      <w:lvlJc w:val="left"/>
      <w:pPr>
        <w:ind w:left="2592" w:hanging="360"/>
      </w:pPr>
    </w:lvl>
    <w:lvl w:ilvl="2" w:tplc="0409001B" w:tentative="1">
      <w:start w:val="1"/>
      <w:numFmt w:val="lowerRoman"/>
      <w:lvlText w:val="%3."/>
      <w:lvlJc w:val="right"/>
      <w:pPr>
        <w:ind w:left="3312" w:hanging="180"/>
      </w:pPr>
    </w:lvl>
    <w:lvl w:ilvl="3" w:tplc="0409000F" w:tentative="1">
      <w:start w:val="1"/>
      <w:numFmt w:val="decimal"/>
      <w:lvlText w:val="%4."/>
      <w:lvlJc w:val="left"/>
      <w:pPr>
        <w:ind w:left="4032" w:hanging="360"/>
      </w:pPr>
    </w:lvl>
    <w:lvl w:ilvl="4" w:tplc="04090019" w:tentative="1">
      <w:start w:val="1"/>
      <w:numFmt w:val="lowerLetter"/>
      <w:lvlText w:val="%5."/>
      <w:lvlJc w:val="left"/>
      <w:pPr>
        <w:ind w:left="4752" w:hanging="360"/>
      </w:pPr>
    </w:lvl>
    <w:lvl w:ilvl="5" w:tplc="0409001B" w:tentative="1">
      <w:start w:val="1"/>
      <w:numFmt w:val="lowerRoman"/>
      <w:lvlText w:val="%6."/>
      <w:lvlJc w:val="right"/>
      <w:pPr>
        <w:ind w:left="5472" w:hanging="180"/>
      </w:pPr>
    </w:lvl>
    <w:lvl w:ilvl="6" w:tplc="0409000F" w:tentative="1">
      <w:start w:val="1"/>
      <w:numFmt w:val="decimal"/>
      <w:lvlText w:val="%7."/>
      <w:lvlJc w:val="left"/>
      <w:pPr>
        <w:ind w:left="6192" w:hanging="360"/>
      </w:pPr>
    </w:lvl>
    <w:lvl w:ilvl="7" w:tplc="04090019" w:tentative="1">
      <w:start w:val="1"/>
      <w:numFmt w:val="lowerLetter"/>
      <w:lvlText w:val="%8."/>
      <w:lvlJc w:val="left"/>
      <w:pPr>
        <w:ind w:left="6912" w:hanging="360"/>
      </w:pPr>
    </w:lvl>
    <w:lvl w:ilvl="8" w:tplc="0409001B" w:tentative="1">
      <w:start w:val="1"/>
      <w:numFmt w:val="lowerRoman"/>
      <w:lvlText w:val="%9."/>
      <w:lvlJc w:val="right"/>
      <w:pPr>
        <w:ind w:left="7632" w:hanging="180"/>
      </w:pPr>
    </w:lvl>
  </w:abstractNum>
  <w:abstractNum w:abstractNumId="4" w15:restartNumberingAfterBreak="0">
    <w:nsid w:val="1F1E06D8"/>
    <w:multiLevelType w:val="hybridMultilevel"/>
    <w:tmpl w:val="0AE6854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5" w15:restartNumberingAfterBreak="0">
    <w:nsid w:val="1FE416DE"/>
    <w:multiLevelType w:val="hybridMultilevel"/>
    <w:tmpl w:val="C34A70A0"/>
    <w:lvl w:ilvl="0" w:tplc="3E20D818">
      <w:numFmt w:val="bullet"/>
      <w:lvlText w:val=""/>
      <w:lvlJc w:val="left"/>
      <w:pPr>
        <w:ind w:left="1512" w:hanging="360"/>
      </w:pPr>
      <w:rPr>
        <w:rFonts w:ascii="Symbol" w:eastAsia="Times New Roman" w:hAnsi="Symbol"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6"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7" w15:restartNumberingAfterBreak="0">
    <w:nsid w:val="37063214"/>
    <w:multiLevelType w:val="hybridMultilevel"/>
    <w:tmpl w:val="FFFFFFFF"/>
    <w:lvl w:ilvl="0" w:tplc="CA6ADBE4">
      <w:start w:val="1"/>
      <w:numFmt w:val="lowerLetter"/>
      <w:lvlText w:val="%1."/>
      <w:lvlJc w:val="left"/>
      <w:pPr>
        <w:tabs>
          <w:tab w:val="num" w:pos="1080"/>
        </w:tabs>
        <w:ind w:left="1080" w:hanging="72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8" w15:restartNumberingAfterBreak="0">
    <w:nsid w:val="42F33700"/>
    <w:multiLevelType w:val="hybridMultilevel"/>
    <w:tmpl w:val="7EA04F4A"/>
    <w:lvl w:ilvl="0" w:tplc="1A4E9252">
      <w:start w:val="1"/>
      <w:numFmt w:val="decimal"/>
      <w:lvlText w:val="%1."/>
      <w:lvlJc w:val="left"/>
      <w:pPr>
        <w:ind w:left="1526" w:hanging="360"/>
      </w:pPr>
      <w:rPr>
        <w:rFonts w:hint="default"/>
      </w:rPr>
    </w:lvl>
    <w:lvl w:ilvl="1" w:tplc="04090015">
      <w:start w:val="1"/>
      <w:numFmt w:val="upperLetter"/>
      <w:lvlText w:val="%2)"/>
      <w:lvlJc w:val="left"/>
      <w:pPr>
        <w:ind w:left="2006" w:hanging="420"/>
      </w:pPr>
    </w:lvl>
    <w:lvl w:ilvl="2" w:tplc="04090011" w:tentative="1">
      <w:start w:val="1"/>
      <w:numFmt w:val="decimalEnclosedCircle"/>
      <w:lvlText w:val="%3"/>
      <w:lvlJc w:val="left"/>
      <w:pPr>
        <w:ind w:left="2426" w:hanging="420"/>
      </w:pPr>
    </w:lvl>
    <w:lvl w:ilvl="3" w:tplc="0409000F" w:tentative="1">
      <w:start w:val="1"/>
      <w:numFmt w:val="decimal"/>
      <w:lvlText w:val="%4."/>
      <w:lvlJc w:val="left"/>
      <w:pPr>
        <w:ind w:left="2846" w:hanging="420"/>
      </w:pPr>
    </w:lvl>
    <w:lvl w:ilvl="4" w:tplc="04090017" w:tentative="1">
      <w:start w:val="1"/>
      <w:numFmt w:val="aiueoFullWidth"/>
      <w:lvlText w:val="(%5)"/>
      <w:lvlJc w:val="left"/>
      <w:pPr>
        <w:ind w:left="3266" w:hanging="420"/>
      </w:pPr>
    </w:lvl>
    <w:lvl w:ilvl="5" w:tplc="04090011" w:tentative="1">
      <w:start w:val="1"/>
      <w:numFmt w:val="decimalEnclosedCircle"/>
      <w:lvlText w:val="%6"/>
      <w:lvlJc w:val="left"/>
      <w:pPr>
        <w:ind w:left="3686" w:hanging="420"/>
      </w:pPr>
    </w:lvl>
    <w:lvl w:ilvl="6" w:tplc="0409000F" w:tentative="1">
      <w:start w:val="1"/>
      <w:numFmt w:val="decimal"/>
      <w:lvlText w:val="%7."/>
      <w:lvlJc w:val="left"/>
      <w:pPr>
        <w:ind w:left="4106" w:hanging="420"/>
      </w:pPr>
    </w:lvl>
    <w:lvl w:ilvl="7" w:tplc="04090017" w:tentative="1">
      <w:start w:val="1"/>
      <w:numFmt w:val="aiueoFullWidth"/>
      <w:lvlText w:val="(%8)"/>
      <w:lvlJc w:val="left"/>
      <w:pPr>
        <w:ind w:left="4526" w:hanging="420"/>
      </w:pPr>
    </w:lvl>
    <w:lvl w:ilvl="8" w:tplc="04090011" w:tentative="1">
      <w:start w:val="1"/>
      <w:numFmt w:val="decimalEnclosedCircle"/>
      <w:lvlText w:val="%9"/>
      <w:lvlJc w:val="left"/>
      <w:pPr>
        <w:ind w:left="4946" w:hanging="420"/>
      </w:pPr>
    </w:lvl>
  </w:abstractNum>
  <w:abstractNum w:abstractNumId="9" w15:restartNumberingAfterBreak="0">
    <w:nsid w:val="48466F35"/>
    <w:multiLevelType w:val="hybridMultilevel"/>
    <w:tmpl w:val="0EDA19F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10" w15:restartNumberingAfterBreak="0">
    <w:nsid w:val="4A1420C5"/>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11" w15:restartNumberingAfterBreak="0">
    <w:nsid w:val="4BEE403B"/>
    <w:multiLevelType w:val="multilevel"/>
    <w:tmpl w:val="9B34C32A"/>
    <w:lvl w:ilvl="0">
      <w:start w:val="1"/>
      <w:numFmt w:val="bullet"/>
      <w:lvlText w:val="●"/>
      <w:lvlJc w:val="left"/>
      <w:pPr>
        <w:ind w:left="1872" w:firstLine="1512"/>
      </w:pPr>
      <w:rPr>
        <w:rFonts w:ascii="Arial" w:eastAsia="Arial" w:hAnsi="Arial" w:cs="Arial"/>
      </w:rPr>
    </w:lvl>
    <w:lvl w:ilvl="1">
      <w:start w:val="1"/>
      <w:numFmt w:val="bullet"/>
      <w:lvlText w:val="o"/>
      <w:lvlJc w:val="left"/>
      <w:pPr>
        <w:ind w:left="2592" w:firstLine="2232"/>
      </w:pPr>
      <w:rPr>
        <w:rFonts w:ascii="Arial" w:eastAsia="Arial" w:hAnsi="Arial" w:cs="Arial"/>
      </w:rPr>
    </w:lvl>
    <w:lvl w:ilvl="2">
      <w:start w:val="1"/>
      <w:numFmt w:val="bullet"/>
      <w:lvlText w:val="▪"/>
      <w:lvlJc w:val="left"/>
      <w:pPr>
        <w:ind w:left="3312" w:firstLine="2952"/>
      </w:pPr>
      <w:rPr>
        <w:rFonts w:ascii="Arial" w:eastAsia="Arial" w:hAnsi="Arial" w:cs="Arial"/>
      </w:rPr>
    </w:lvl>
    <w:lvl w:ilvl="3">
      <w:start w:val="1"/>
      <w:numFmt w:val="bullet"/>
      <w:lvlText w:val="●"/>
      <w:lvlJc w:val="left"/>
      <w:pPr>
        <w:ind w:left="4032" w:firstLine="3672"/>
      </w:pPr>
      <w:rPr>
        <w:rFonts w:ascii="Arial" w:eastAsia="Arial" w:hAnsi="Arial" w:cs="Arial"/>
      </w:rPr>
    </w:lvl>
    <w:lvl w:ilvl="4">
      <w:start w:val="1"/>
      <w:numFmt w:val="bullet"/>
      <w:lvlText w:val="o"/>
      <w:lvlJc w:val="left"/>
      <w:pPr>
        <w:ind w:left="4752" w:firstLine="4392"/>
      </w:pPr>
      <w:rPr>
        <w:rFonts w:ascii="Arial" w:eastAsia="Arial" w:hAnsi="Arial" w:cs="Arial"/>
      </w:rPr>
    </w:lvl>
    <w:lvl w:ilvl="5">
      <w:start w:val="1"/>
      <w:numFmt w:val="bullet"/>
      <w:lvlText w:val="▪"/>
      <w:lvlJc w:val="left"/>
      <w:pPr>
        <w:ind w:left="5472" w:firstLine="5112"/>
      </w:pPr>
      <w:rPr>
        <w:rFonts w:ascii="Arial" w:eastAsia="Arial" w:hAnsi="Arial" w:cs="Arial"/>
      </w:rPr>
    </w:lvl>
    <w:lvl w:ilvl="6">
      <w:start w:val="1"/>
      <w:numFmt w:val="bullet"/>
      <w:lvlText w:val="●"/>
      <w:lvlJc w:val="left"/>
      <w:pPr>
        <w:ind w:left="6192" w:firstLine="5832"/>
      </w:pPr>
      <w:rPr>
        <w:rFonts w:ascii="Arial" w:eastAsia="Arial" w:hAnsi="Arial" w:cs="Arial"/>
      </w:rPr>
    </w:lvl>
    <w:lvl w:ilvl="7">
      <w:start w:val="1"/>
      <w:numFmt w:val="bullet"/>
      <w:lvlText w:val="o"/>
      <w:lvlJc w:val="left"/>
      <w:pPr>
        <w:ind w:left="6912" w:firstLine="6552"/>
      </w:pPr>
      <w:rPr>
        <w:rFonts w:ascii="Arial" w:eastAsia="Arial" w:hAnsi="Arial" w:cs="Arial"/>
      </w:rPr>
    </w:lvl>
    <w:lvl w:ilvl="8">
      <w:start w:val="1"/>
      <w:numFmt w:val="bullet"/>
      <w:lvlText w:val="▪"/>
      <w:lvlJc w:val="left"/>
      <w:pPr>
        <w:ind w:left="7632" w:firstLine="7272"/>
      </w:pPr>
      <w:rPr>
        <w:rFonts w:ascii="Arial" w:eastAsia="Arial" w:hAnsi="Arial" w:cs="Arial"/>
      </w:rPr>
    </w:lvl>
  </w:abstractNum>
  <w:abstractNum w:abstractNumId="12" w15:restartNumberingAfterBreak="0">
    <w:nsid w:val="625B0EDD"/>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13"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4"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15" w15:restartNumberingAfterBreak="0">
    <w:nsid w:val="6E3F3B01"/>
    <w:multiLevelType w:val="hybridMultilevel"/>
    <w:tmpl w:val="327E68F0"/>
    <w:lvl w:ilvl="0" w:tplc="2C3A34D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6"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7" w15:restartNumberingAfterBreak="0">
    <w:nsid w:val="7D7A739B"/>
    <w:multiLevelType w:val="hybridMultilevel"/>
    <w:tmpl w:val="9900FF56"/>
    <w:lvl w:ilvl="0" w:tplc="688A0100">
      <w:start w:val="1"/>
      <w:numFmt w:val="decimal"/>
      <w:lvlText w:val="%1."/>
      <w:lvlJc w:val="left"/>
      <w:pPr>
        <w:ind w:left="1728" w:hanging="576"/>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8"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16cid:durableId="527181909">
    <w:abstractNumId w:val="13"/>
  </w:num>
  <w:num w:numId="2" w16cid:durableId="695158843">
    <w:abstractNumId w:val="14"/>
  </w:num>
  <w:num w:numId="3" w16cid:durableId="575865727">
    <w:abstractNumId w:val="0"/>
  </w:num>
  <w:num w:numId="4" w16cid:durableId="652877183">
    <w:abstractNumId w:val="6"/>
  </w:num>
  <w:num w:numId="5" w16cid:durableId="1304239634">
    <w:abstractNumId w:val="18"/>
  </w:num>
  <w:num w:numId="6" w16cid:durableId="852113446">
    <w:abstractNumId w:val="16"/>
  </w:num>
  <w:num w:numId="7" w16cid:durableId="675887745">
    <w:abstractNumId w:val="5"/>
  </w:num>
  <w:num w:numId="8" w16cid:durableId="1138380656">
    <w:abstractNumId w:val="9"/>
  </w:num>
  <w:num w:numId="9" w16cid:durableId="963999382">
    <w:abstractNumId w:val="11"/>
  </w:num>
  <w:num w:numId="10" w16cid:durableId="536703488">
    <w:abstractNumId w:val="12"/>
  </w:num>
  <w:num w:numId="11" w16cid:durableId="1862084246">
    <w:abstractNumId w:val="15"/>
  </w:num>
  <w:num w:numId="12" w16cid:durableId="803543338">
    <w:abstractNumId w:val="4"/>
  </w:num>
  <w:num w:numId="13" w16cid:durableId="367336381">
    <w:abstractNumId w:val="0"/>
  </w:num>
  <w:num w:numId="14" w16cid:durableId="1358626830">
    <w:abstractNumId w:val="0"/>
  </w:num>
  <w:num w:numId="15" w16cid:durableId="763957621">
    <w:abstractNumId w:val="0"/>
  </w:num>
  <w:num w:numId="16" w16cid:durableId="378671326">
    <w:abstractNumId w:val="17"/>
  </w:num>
  <w:num w:numId="17" w16cid:durableId="107244205">
    <w:abstractNumId w:val="0"/>
  </w:num>
  <w:num w:numId="18" w16cid:durableId="983434043">
    <w:abstractNumId w:val="2"/>
  </w:num>
  <w:num w:numId="19" w16cid:durableId="613830364">
    <w:abstractNumId w:val="3"/>
  </w:num>
  <w:num w:numId="20" w16cid:durableId="2019647984">
    <w:abstractNumId w:val="10"/>
  </w:num>
  <w:num w:numId="21" w16cid:durableId="1366826244">
    <w:abstractNumId w:val="0"/>
  </w:num>
  <w:num w:numId="22" w16cid:durableId="454057247">
    <w:abstractNumId w:val="0"/>
  </w:num>
  <w:num w:numId="23" w16cid:durableId="2047560753">
    <w:abstractNumId w:val="0"/>
  </w:num>
  <w:num w:numId="24" w16cid:durableId="296185294">
    <w:abstractNumId w:val="0"/>
  </w:num>
  <w:num w:numId="25" w16cid:durableId="994341411">
    <w:abstractNumId w:val="0"/>
  </w:num>
  <w:num w:numId="26" w16cid:durableId="329019889">
    <w:abstractNumId w:val="0"/>
  </w:num>
  <w:num w:numId="27" w16cid:durableId="1731028685">
    <w:abstractNumId w:val="0"/>
  </w:num>
  <w:num w:numId="28" w16cid:durableId="1678338366">
    <w:abstractNumId w:val="0"/>
  </w:num>
  <w:num w:numId="29" w16cid:durableId="2130319602">
    <w:abstractNumId w:val="0"/>
  </w:num>
  <w:num w:numId="30" w16cid:durableId="922645017">
    <w:abstractNumId w:val="0"/>
  </w:num>
  <w:num w:numId="31" w16cid:durableId="543761152">
    <w:abstractNumId w:val="0"/>
  </w:num>
  <w:num w:numId="32" w16cid:durableId="1863396744">
    <w:abstractNumId w:val="0"/>
  </w:num>
  <w:num w:numId="33" w16cid:durableId="2013953157">
    <w:abstractNumId w:val="0"/>
  </w:num>
  <w:num w:numId="34" w16cid:durableId="219170819">
    <w:abstractNumId w:val="0"/>
  </w:num>
  <w:num w:numId="35" w16cid:durableId="1116949552">
    <w:abstractNumId w:val="0"/>
  </w:num>
  <w:num w:numId="36" w16cid:durableId="1046878106">
    <w:abstractNumId w:val="0"/>
  </w:num>
  <w:num w:numId="37" w16cid:durableId="1132019737">
    <w:abstractNumId w:val="0"/>
  </w:num>
  <w:num w:numId="38" w16cid:durableId="113911748">
    <w:abstractNumId w:val="0"/>
  </w:num>
  <w:num w:numId="39" w16cid:durableId="485631726">
    <w:abstractNumId w:val="0"/>
  </w:num>
  <w:num w:numId="40" w16cid:durableId="1808165791">
    <w:abstractNumId w:val="0"/>
  </w:num>
  <w:num w:numId="41" w16cid:durableId="981423948">
    <w:abstractNumId w:val="0"/>
  </w:num>
  <w:num w:numId="42" w16cid:durableId="207880725">
    <w:abstractNumId w:val="0"/>
  </w:num>
  <w:num w:numId="43" w16cid:durableId="1083842387">
    <w:abstractNumId w:val="8"/>
  </w:num>
  <w:num w:numId="44" w16cid:durableId="1070226314">
    <w:abstractNumId w:val="1"/>
  </w:num>
  <w:num w:numId="45" w16cid:durableId="1811897737">
    <w:abstractNumId w:val="7"/>
  </w:num>
  <w:num w:numId="46" w16cid:durableId="106109925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68925546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57201139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09F6"/>
    <w:rsid w:val="00012864"/>
    <w:rsid w:val="000135DD"/>
    <w:rsid w:val="000148FD"/>
    <w:rsid w:val="00017987"/>
    <w:rsid w:val="00017A45"/>
    <w:rsid w:val="00036EA3"/>
    <w:rsid w:val="0003739E"/>
    <w:rsid w:val="00040BA0"/>
    <w:rsid w:val="0004318B"/>
    <w:rsid w:val="00044111"/>
    <w:rsid w:val="00044497"/>
    <w:rsid w:val="00046FD6"/>
    <w:rsid w:val="00056906"/>
    <w:rsid w:val="00056942"/>
    <w:rsid w:val="0005778A"/>
    <w:rsid w:val="00061005"/>
    <w:rsid w:val="000728DA"/>
    <w:rsid w:val="00072ECA"/>
    <w:rsid w:val="00073A37"/>
    <w:rsid w:val="00081D8E"/>
    <w:rsid w:val="00090526"/>
    <w:rsid w:val="00090C6A"/>
    <w:rsid w:val="00094570"/>
    <w:rsid w:val="00094913"/>
    <w:rsid w:val="00095D4A"/>
    <w:rsid w:val="000974F3"/>
    <w:rsid w:val="000A2DC0"/>
    <w:rsid w:val="000A5EA5"/>
    <w:rsid w:val="000A68AA"/>
    <w:rsid w:val="000B0E07"/>
    <w:rsid w:val="000B38DD"/>
    <w:rsid w:val="000B52A9"/>
    <w:rsid w:val="000C1393"/>
    <w:rsid w:val="000C1849"/>
    <w:rsid w:val="000C256C"/>
    <w:rsid w:val="000D1428"/>
    <w:rsid w:val="000D7759"/>
    <w:rsid w:val="000E44CA"/>
    <w:rsid w:val="000F11BE"/>
    <w:rsid w:val="000F2289"/>
    <w:rsid w:val="00100989"/>
    <w:rsid w:val="00103F94"/>
    <w:rsid w:val="00105CE9"/>
    <w:rsid w:val="00107846"/>
    <w:rsid w:val="00110E6D"/>
    <w:rsid w:val="001147E9"/>
    <w:rsid w:val="00114F64"/>
    <w:rsid w:val="00115C78"/>
    <w:rsid w:val="00121836"/>
    <w:rsid w:val="001236AE"/>
    <w:rsid w:val="00126194"/>
    <w:rsid w:val="00130DA9"/>
    <w:rsid w:val="0013498C"/>
    <w:rsid w:val="00134C10"/>
    <w:rsid w:val="00135192"/>
    <w:rsid w:val="00142C55"/>
    <w:rsid w:val="00142D5C"/>
    <w:rsid w:val="00144CB2"/>
    <w:rsid w:val="00153452"/>
    <w:rsid w:val="00163FC9"/>
    <w:rsid w:val="00167D36"/>
    <w:rsid w:val="0017203E"/>
    <w:rsid w:val="0017228F"/>
    <w:rsid w:val="00180918"/>
    <w:rsid w:val="001865C0"/>
    <w:rsid w:val="00194128"/>
    <w:rsid w:val="00195CFF"/>
    <w:rsid w:val="001A0025"/>
    <w:rsid w:val="001A3518"/>
    <w:rsid w:val="001A4092"/>
    <w:rsid w:val="001A72DD"/>
    <w:rsid w:val="001B471C"/>
    <w:rsid w:val="001B4CD5"/>
    <w:rsid w:val="001B5766"/>
    <w:rsid w:val="001B749F"/>
    <w:rsid w:val="001C1B8F"/>
    <w:rsid w:val="001C51BE"/>
    <w:rsid w:val="001D085F"/>
    <w:rsid w:val="001D0C7F"/>
    <w:rsid w:val="001D0C86"/>
    <w:rsid w:val="001D170C"/>
    <w:rsid w:val="001D582E"/>
    <w:rsid w:val="001E0D99"/>
    <w:rsid w:val="001E5210"/>
    <w:rsid w:val="001F43FA"/>
    <w:rsid w:val="001F4706"/>
    <w:rsid w:val="001F716E"/>
    <w:rsid w:val="002066E5"/>
    <w:rsid w:val="002073CB"/>
    <w:rsid w:val="002124E7"/>
    <w:rsid w:val="002129F9"/>
    <w:rsid w:val="00212D31"/>
    <w:rsid w:val="00214350"/>
    <w:rsid w:val="00214BD8"/>
    <w:rsid w:val="00217D3A"/>
    <w:rsid w:val="0022048E"/>
    <w:rsid w:val="00221231"/>
    <w:rsid w:val="002215CD"/>
    <w:rsid w:val="002225E9"/>
    <w:rsid w:val="00236A96"/>
    <w:rsid w:val="00241145"/>
    <w:rsid w:val="00242BE6"/>
    <w:rsid w:val="00244049"/>
    <w:rsid w:val="002449FC"/>
    <w:rsid w:val="00246E06"/>
    <w:rsid w:val="00253A57"/>
    <w:rsid w:val="00256A63"/>
    <w:rsid w:val="002624EA"/>
    <w:rsid w:val="00263BF1"/>
    <w:rsid w:val="00274343"/>
    <w:rsid w:val="0027781C"/>
    <w:rsid w:val="002800CE"/>
    <w:rsid w:val="002804E7"/>
    <w:rsid w:val="00285A23"/>
    <w:rsid w:val="00292158"/>
    <w:rsid w:val="00295DC8"/>
    <w:rsid w:val="00297CB7"/>
    <w:rsid w:val="002A08CA"/>
    <w:rsid w:val="002A445D"/>
    <w:rsid w:val="002A4B93"/>
    <w:rsid w:val="002A5EFD"/>
    <w:rsid w:val="002A7FD5"/>
    <w:rsid w:val="002B2259"/>
    <w:rsid w:val="002C4106"/>
    <w:rsid w:val="002C5A79"/>
    <w:rsid w:val="002D7F39"/>
    <w:rsid w:val="002E5102"/>
    <w:rsid w:val="002F0AA3"/>
    <w:rsid w:val="002F0D1A"/>
    <w:rsid w:val="002F1B6E"/>
    <w:rsid w:val="002F36A5"/>
    <w:rsid w:val="003006D4"/>
    <w:rsid w:val="0030267A"/>
    <w:rsid w:val="0031097C"/>
    <w:rsid w:val="00324814"/>
    <w:rsid w:val="0032493F"/>
    <w:rsid w:val="003252F7"/>
    <w:rsid w:val="00331681"/>
    <w:rsid w:val="003316EE"/>
    <w:rsid w:val="003363C9"/>
    <w:rsid w:val="00340178"/>
    <w:rsid w:val="003418C7"/>
    <w:rsid w:val="00344E2D"/>
    <w:rsid w:val="0034651F"/>
    <w:rsid w:val="003479B1"/>
    <w:rsid w:val="00354162"/>
    <w:rsid w:val="00360FAF"/>
    <w:rsid w:val="00361242"/>
    <w:rsid w:val="00364811"/>
    <w:rsid w:val="0037532A"/>
    <w:rsid w:val="00375CC4"/>
    <w:rsid w:val="003779C4"/>
    <w:rsid w:val="003801A2"/>
    <w:rsid w:val="0038036E"/>
    <w:rsid w:val="00380FD8"/>
    <w:rsid w:val="0038100A"/>
    <w:rsid w:val="003836A9"/>
    <w:rsid w:val="00392ECE"/>
    <w:rsid w:val="00393F55"/>
    <w:rsid w:val="003A27E9"/>
    <w:rsid w:val="003A3D58"/>
    <w:rsid w:val="003A4690"/>
    <w:rsid w:val="003B1FFF"/>
    <w:rsid w:val="003B221D"/>
    <w:rsid w:val="003B5422"/>
    <w:rsid w:val="003B6BED"/>
    <w:rsid w:val="003B6F14"/>
    <w:rsid w:val="003C083E"/>
    <w:rsid w:val="003C2237"/>
    <w:rsid w:val="003D0B3D"/>
    <w:rsid w:val="003D205A"/>
    <w:rsid w:val="003D38DB"/>
    <w:rsid w:val="003D7E90"/>
    <w:rsid w:val="003E0DAB"/>
    <w:rsid w:val="003E5DF6"/>
    <w:rsid w:val="003E5F8A"/>
    <w:rsid w:val="003F036B"/>
    <w:rsid w:val="003F361C"/>
    <w:rsid w:val="003F706F"/>
    <w:rsid w:val="0040556F"/>
    <w:rsid w:val="0040650B"/>
    <w:rsid w:val="00406F27"/>
    <w:rsid w:val="00411A02"/>
    <w:rsid w:val="0041305A"/>
    <w:rsid w:val="004150FD"/>
    <w:rsid w:val="004170CC"/>
    <w:rsid w:val="004224A4"/>
    <w:rsid w:val="0042646D"/>
    <w:rsid w:val="00426F0F"/>
    <w:rsid w:val="0042709A"/>
    <w:rsid w:val="00430590"/>
    <w:rsid w:val="004342F0"/>
    <w:rsid w:val="00442807"/>
    <w:rsid w:val="00444233"/>
    <w:rsid w:val="00447B25"/>
    <w:rsid w:val="004518F7"/>
    <w:rsid w:val="00452EF7"/>
    <w:rsid w:val="0045325A"/>
    <w:rsid w:val="00454E0E"/>
    <w:rsid w:val="00456275"/>
    <w:rsid w:val="00461061"/>
    <w:rsid w:val="00461468"/>
    <w:rsid w:val="00463418"/>
    <w:rsid w:val="004806BD"/>
    <w:rsid w:val="00481CB8"/>
    <w:rsid w:val="0049041C"/>
    <w:rsid w:val="004929FA"/>
    <w:rsid w:val="004A1FC9"/>
    <w:rsid w:val="004A3098"/>
    <w:rsid w:val="004A343E"/>
    <w:rsid w:val="004B108E"/>
    <w:rsid w:val="004C049D"/>
    <w:rsid w:val="004C14E8"/>
    <w:rsid w:val="004C4028"/>
    <w:rsid w:val="004C6ADE"/>
    <w:rsid w:val="004D0344"/>
    <w:rsid w:val="004D1669"/>
    <w:rsid w:val="004D1913"/>
    <w:rsid w:val="004D7974"/>
    <w:rsid w:val="004E3599"/>
    <w:rsid w:val="004E6505"/>
    <w:rsid w:val="004F21A1"/>
    <w:rsid w:val="004F25FB"/>
    <w:rsid w:val="004F2D00"/>
    <w:rsid w:val="005002FB"/>
    <w:rsid w:val="00502D06"/>
    <w:rsid w:val="00503F45"/>
    <w:rsid w:val="00504C3B"/>
    <w:rsid w:val="005055C9"/>
    <w:rsid w:val="00506FE0"/>
    <w:rsid w:val="0051212C"/>
    <w:rsid w:val="005201BB"/>
    <w:rsid w:val="005237B6"/>
    <w:rsid w:val="00534007"/>
    <w:rsid w:val="00541F2B"/>
    <w:rsid w:val="00547CA6"/>
    <w:rsid w:val="00550C87"/>
    <w:rsid w:val="00553CBA"/>
    <w:rsid w:val="00554CF9"/>
    <w:rsid w:val="00557E14"/>
    <w:rsid w:val="005624DE"/>
    <w:rsid w:val="00563E34"/>
    <w:rsid w:val="00564AC6"/>
    <w:rsid w:val="00570576"/>
    <w:rsid w:val="00570902"/>
    <w:rsid w:val="00571692"/>
    <w:rsid w:val="005720B7"/>
    <w:rsid w:val="005742F7"/>
    <w:rsid w:val="005754D6"/>
    <w:rsid w:val="005809A6"/>
    <w:rsid w:val="00581577"/>
    <w:rsid w:val="005815A6"/>
    <w:rsid w:val="0059146B"/>
    <w:rsid w:val="005958E7"/>
    <w:rsid w:val="0059638C"/>
    <w:rsid w:val="005A13D7"/>
    <w:rsid w:val="005B2C21"/>
    <w:rsid w:val="005B50AE"/>
    <w:rsid w:val="005B5667"/>
    <w:rsid w:val="005C3220"/>
    <w:rsid w:val="005C69BC"/>
    <w:rsid w:val="005D023A"/>
    <w:rsid w:val="005D3C4B"/>
    <w:rsid w:val="005D4AFF"/>
    <w:rsid w:val="005D746B"/>
    <w:rsid w:val="005E0E0A"/>
    <w:rsid w:val="005E63DA"/>
    <w:rsid w:val="005F0D21"/>
    <w:rsid w:val="005F1C43"/>
    <w:rsid w:val="005F3A88"/>
    <w:rsid w:val="005F4C47"/>
    <w:rsid w:val="005F6FE9"/>
    <w:rsid w:val="00601BDD"/>
    <w:rsid w:val="00605481"/>
    <w:rsid w:val="00607C05"/>
    <w:rsid w:val="00612729"/>
    <w:rsid w:val="00615DD4"/>
    <w:rsid w:val="00617549"/>
    <w:rsid w:val="00620145"/>
    <w:rsid w:val="0062170F"/>
    <w:rsid w:val="006222C0"/>
    <w:rsid w:val="00623603"/>
    <w:rsid w:val="00624F68"/>
    <w:rsid w:val="006250C7"/>
    <w:rsid w:val="00626DED"/>
    <w:rsid w:val="00633534"/>
    <w:rsid w:val="00635958"/>
    <w:rsid w:val="0063650B"/>
    <w:rsid w:val="00637E24"/>
    <w:rsid w:val="00654D71"/>
    <w:rsid w:val="00656703"/>
    <w:rsid w:val="00660594"/>
    <w:rsid w:val="00661DA6"/>
    <w:rsid w:val="00664772"/>
    <w:rsid w:val="00664ABC"/>
    <w:rsid w:val="0066526E"/>
    <w:rsid w:val="00670BEB"/>
    <w:rsid w:val="006727BE"/>
    <w:rsid w:val="0067611E"/>
    <w:rsid w:val="006766E5"/>
    <w:rsid w:val="006827CC"/>
    <w:rsid w:val="006901B7"/>
    <w:rsid w:val="00693BF9"/>
    <w:rsid w:val="006944D5"/>
    <w:rsid w:val="00695AD7"/>
    <w:rsid w:val="00696F38"/>
    <w:rsid w:val="00697BDA"/>
    <w:rsid w:val="006A7F61"/>
    <w:rsid w:val="006B4470"/>
    <w:rsid w:val="006B5CC8"/>
    <w:rsid w:val="006C2A14"/>
    <w:rsid w:val="006C2C51"/>
    <w:rsid w:val="006D4793"/>
    <w:rsid w:val="006D47D3"/>
    <w:rsid w:val="006D5F0A"/>
    <w:rsid w:val="006D62B1"/>
    <w:rsid w:val="006F11D8"/>
    <w:rsid w:val="006F1EA5"/>
    <w:rsid w:val="006F44B4"/>
    <w:rsid w:val="006F4683"/>
    <w:rsid w:val="006F57DA"/>
    <w:rsid w:val="006F63EB"/>
    <w:rsid w:val="006F6491"/>
    <w:rsid w:val="00700B24"/>
    <w:rsid w:val="00704844"/>
    <w:rsid w:val="00707B6E"/>
    <w:rsid w:val="00711C7D"/>
    <w:rsid w:val="00713F26"/>
    <w:rsid w:val="0071638D"/>
    <w:rsid w:val="00716672"/>
    <w:rsid w:val="007172E2"/>
    <w:rsid w:val="00721227"/>
    <w:rsid w:val="00723316"/>
    <w:rsid w:val="007239D2"/>
    <w:rsid w:val="00734957"/>
    <w:rsid w:val="007375D0"/>
    <w:rsid w:val="007447EC"/>
    <w:rsid w:val="0074692C"/>
    <w:rsid w:val="00747517"/>
    <w:rsid w:val="0075657F"/>
    <w:rsid w:val="00760F15"/>
    <w:rsid w:val="00761179"/>
    <w:rsid w:val="00764A40"/>
    <w:rsid w:val="0076589C"/>
    <w:rsid w:val="00765B56"/>
    <w:rsid w:val="007669D9"/>
    <w:rsid w:val="00770F49"/>
    <w:rsid w:val="00773518"/>
    <w:rsid w:val="0077631C"/>
    <w:rsid w:val="00776B0D"/>
    <w:rsid w:val="00790548"/>
    <w:rsid w:val="00791AC7"/>
    <w:rsid w:val="007A2F55"/>
    <w:rsid w:val="007A3F68"/>
    <w:rsid w:val="007B06D1"/>
    <w:rsid w:val="007C03E2"/>
    <w:rsid w:val="007C7E42"/>
    <w:rsid w:val="007C7E97"/>
    <w:rsid w:val="007D1B82"/>
    <w:rsid w:val="007D3164"/>
    <w:rsid w:val="007D4DD9"/>
    <w:rsid w:val="007D624A"/>
    <w:rsid w:val="007D7044"/>
    <w:rsid w:val="007F0205"/>
    <w:rsid w:val="007F6FBF"/>
    <w:rsid w:val="008078CB"/>
    <w:rsid w:val="00812860"/>
    <w:rsid w:val="00815F11"/>
    <w:rsid w:val="00820B38"/>
    <w:rsid w:val="00821E5E"/>
    <w:rsid w:val="00823205"/>
    <w:rsid w:val="00824A2E"/>
    <w:rsid w:val="00825F03"/>
    <w:rsid w:val="008275F4"/>
    <w:rsid w:val="00827A7F"/>
    <w:rsid w:val="0083089B"/>
    <w:rsid w:val="008339F2"/>
    <w:rsid w:val="0083762E"/>
    <w:rsid w:val="0084021A"/>
    <w:rsid w:val="008426C8"/>
    <w:rsid w:val="00847579"/>
    <w:rsid w:val="008524B4"/>
    <w:rsid w:val="008535B9"/>
    <w:rsid w:val="00853F33"/>
    <w:rsid w:val="008541FE"/>
    <w:rsid w:val="008545A0"/>
    <w:rsid w:val="00855A98"/>
    <w:rsid w:val="00856A14"/>
    <w:rsid w:val="00856E92"/>
    <w:rsid w:val="008619C9"/>
    <w:rsid w:val="00863F07"/>
    <w:rsid w:val="008645A0"/>
    <w:rsid w:val="008709F2"/>
    <w:rsid w:val="00871AA8"/>
    <w:rsid w:val="008772C0"/>
    <w:rsid w:val="0088260A"/>
    <w:rsid w:val="00886BB4"/>
    <w:rsid w:val="00886C37"/>
    <w:rsid w:val="00892460"/>
    <w:rsid w:val="0089393F"/>
    <w:rsid w:val="008A0BE0"/>
    <w:rsid w:val="008A171A"/>
    <w:rsid w:val="008A2112"/>
    <w:rsid w:val="008A71B5"/>
    <w:rsid w:val="008B05E9"/>
    <w:rsid w:val="008B175A"/>
    <w:rsid w:val="008B3BBC"/>
    <w:rsid w:val="008C0C11"/>
    <w:rsid w:val="008C4132"/>
    <w:rsid w:val="008C6B7C"/>
    <w:rsid w:val="008C76EA"/>
    <w:rsid w:val="008D540B"/>
    <w:rsid w:val="008D65E2"/>
    <w:rsid w:val="008D6BD6"/>
    <w:rsid w:val="008D72F8"/>
    <w:rsid w:val="008D7673"/>
    <w:rsid w:val="008D7DFA"/>
    <w:rsid w:val="008D7FB4"/>
    <w:rsid w:val="008E0D72"/>
    <w:rsid w:val="008E6048"/>
    <w:rsid w:val="008E6C86"/>
    <w:rsid w:val="008F09BF"/>
    <w:rsid w:val="008F6AD1"/>
    <w:rsid w:val="009024D1"/>
    <w:rsid w:val="0091290C"/>
    <w:rsid w:val="0091347A"/>
    <w:rsid w:val="00914AF7"/>
    <w:rsid w:val="00920246"/>
    <w:rsid w:val="00924D29"/>
    <w:rsid w:val="00927A4B"/>
    <w:rsid w:val="00933ED3"/>
    <w:rsid w:val="0094042E"/>
    <w:rsid w:val="00950721"/>
    <w:rsid w:val="009547B8"/>
    <w:rsid w:val="00955D42"/>
    <w:rsid w:val="00956720"/>
    <w:rsid w:val="0096149D"/>
    <w:rsid w:val="009625BE"/>
    <w:rsid w:val="0096375C"/>
    <w:rsid w:val="00963E06"/>
    <w:rsid w:val="00966DBB"/>
    <w:rsid w:val="00970369"/>
    <w:rsid w:val="0097133D"/>
    <w:rsid w:val="00973C57"/>
    <w:rsid w:val="00973DDC"/>
    <w:rsid w:val="00974FC2"/>
    <w:rsid w:val="00976E04"/>
    <w:rsid w:val="009911AA"/>
    <w:rsid w:val="0099712B"/>
    <w:rsid w:val="009A10C2"/>
    <w:rsid w:val="009A3C9D"/>
    <w:rsid w:val="009A4AB0"/>
    <w:rsid w:val="009A4B48"/>
    <w:rsid w:val="009B1D3B"/>
    <w:rsid w:val="009B2A1E"/>
    <w:rsid w:val="009B4A99"/>
    <w:rsid w:val="009B4B23"/>
    <w:rsid w:val="009B756E"/>
    <w:rsid w:val="009C4B5F"/>
    <w:rsid w:val="009C5673"/>
    <w:rsid w:val="009D0C5B"/>
    <w:rsid w:val="009D4DE5"/>
    <w:rsid w:val="009D51C2"/>
    <w:rsid w:val="009D6494"/>
    <w:rsid w:val="009D6EDB"/>
    <w:rsid w:val="009E0A08"/>
    <w:rsid w:val="009E12B1"/>
    <w:rsid w:val="009E5A53"/>
    <w:rsid w:val="009E6CEC"/>
    <w:rsid w:val="009F010E"/>
    <w:rsid w:val="009F02B3"/>
    <w:rsid w:val="009F2607"/>
    <w:rsid w:val="009F4829"/>
    <w:rsid w:val="009F69E8"/>
    <w:rsid w:val="00A07A4C"/>
    <w:rsid w:val="00A12D44"/>
    <w:rsid w:val="00A168EF"/>
    <w:rsid w:val="00A24032"/>
    <w:rsid w:val="00A253F3"/>
    <w:rsid w:val="00A26A08"/>
    <w:rsid w:val="00A307FE"/>
    <w:rsid w:val="00A3201B"/>
    <w:rsid w:val="00A328DB"/>
    <w:rsid w:val="00A34CA4"/>
    <w:rsid w:val="00A41E07"/>
    <w:rsid w:val="00A41E6F"/>
    <w:rsid w:val="00A438EC"/>
    <w:rsid w:val="00A451F0"/>
    <w:rsid w:val="00A45BAE"/>
    <w:rsid w:val="00A47074"/>
    <w:rsid w:val="00A51506"/>
    <w:rsid w:val="00A5547E"/>
    <w:rsid w:val="00A57479"/>
    <w:rsid w:val="00A61918"/>
    <w:rsid w:val="00A62C52"/>
    <w:rsid w:val="00A66067"/>
    <w:rsid w:val="00A72CE3"/>
    <w:rsid w:val="00A77CA2"/>
    <w:rsid w:val="00A80280"/>
    <w:rsid w:val="00A82A51"/>
    <w:rsid w:val="00A85D83"/>
    <w:rsid w:val="00A87B1F"/>
    <w:rsid w:val="00A957B4"/>
    <w:rsid w:val="00A96125"/>
    <w:rsid w:val="00A96B84"/>
    <w:rsid w:val="00A97BAA"/>
    <w:rsid w:val="00AA1F57"/>
    <w:rsid w:val="00AA39E5"/>
    <w:rsid w:val="00AA467F"/>
    <w:rsid w:val="00AA7B67"/>
    <w:rsid w:val="00AB0329"/>
    <w:rsid w:val="00AB11A7"/>
    <w:rsid w:val="00AB51F4"/>
    <w:rsid w:val="00AB775A"/>
    <w:rsid w:val="00AC0B7A"/>
    <w:rsid w:val="00AC27E3"/>
    <w:rsid w:val="00AC37EC"/>
    <w:rsid w:val="00AC5083"/>
    <w:rsid w:val="00AC72B9"/>
    <w:rsid w:val="00AD0A48"/>
    <w:rsid w:val="00AD3BE7"/>
    <w:rsid w:val="00AD6874"/>
    <w:rsid w:val="00AE0FDF"/>
    <w:rsid w:val="00AE3810"/>
    <w:rsid w:val="00AF2761"/>
    <w:rsid w:val="00AF7065"/>
    <w:rsid w:val="00AF75F2"/>
    <w:rsid w:val="00AF7825"/>
    <w:rsid w:val="00B1112A"/>
    <w:rsid w:val="00B140D0"/>
    <w:rsid w:val="00B14BFF"/>
    <w:rsid w:val="00B15E31"/>
    <w:rsid w:val="00B207B3"/>
    <w:rsid w:val="00B22DDD"/>
    <w:rsid w:val="00B25221"/>
    <w:rsid w:val="00B27F6A"/>
    <w:rsid w:val="00B341C9"/>
    <w:rsid w:val="00B35BF6"/>
    <w:rsid w:val="00B45714"/>
    <w:rsid w:val="00B476CA"/>
    <w:rsid w:val="00B479A5"/>
    <w:rsid w:val="00B543CA"/>
    <w:rsid w:val="00B544D0"/>
    <w:rsid w:val="00B55D32"/>
    <w:rsid w:val="00B56ABB"/>
    <w:rsid w:val="00B57BC5"/>
    <w:rsid w:val="00B638D7"/>
    <w:rsid w:val="00B67570"/>
    <w:rsid w:val="00B7169F"/>
    <w:rsid w:val="00B75D39"/>
    <w:rsid w:val="00B76DBD"/>
    <w:rsid w:val="00B777A6"/>
    <w:rsid w:val="00B8480C"/>
    <w:rsid w:val="00B85410"/>
    <w:rsid w:val="00B91833"/>
    <w:rsid w:val="00B934E7"/>
    <w:rsid w:val="00B944DA"/>
    <w:rsid w:val="00BA5A54"/>
    <w:rsid w:val="00BB10E9"/>
    <w:rsid w:val="00BB2A1C"/>
    <w:rsid w:val="00BB4969"/>
    <w:rsid w:val="00BB5AD5"/>
    <w:rsid w:val="00BC1B42"/>
    <w:rsid w:val="00BC566B"/>
    <w:rsid w:val="00BC6C17"/>
    <w:rsid w:val="00BC7E49"/>
    <w:rsid w:val="00BD3088"/>
    <w:rsid w:val="00BD34C5"/>
    <w:rsid w:val="00BD599A"/>
    <w:rsid w:val="00BD7F29"/>
    <w:rsid w:val="00BE1F82"/>
    <w:rsid w:val="00BE2896"/>
    <w:rsid w:val="00BE3F5C"/>
    <w:rsid w:val="00BE6A56"/>
    <w:rsid w:val="00BF658C"/>
    <w:rsid w:val="00C06B58"/>
    <w:rsid w:val="00C07AEB"/>
    <w:rsid w:val="00C07C91"/>
    <w:rsid w:val="00C12764"/>
    <w:rsid w:val="00C12A19"/>
    <w:rsid w:val="00C14E1E"/>
    <w:rsid w:val="00C150EE"/>
    <w:rsid w:val="00C23199"/>
    <w:rsid w:val="00C23A13"/>
    <w:rsid w:val="00C258E3"/>
    <w:rsid w:val="00C26153"/>
    <w:rsid w:val="00C310FD"/>
    <w:rsid w:val="00C33133"/>
    <w:rsid w:val="00C33805"/>
    <w:rsid w:val="00C34196"/>
    <w:rsid w:val="00C42E45"/>
    <w:rsid w:val="00C43358"/>
    <w:rsid w:val="00C45597"/>
    <w:rsid w:val="00C472B8"/>
    <w:rsid w:val="00C6214D"/>
    <w:rsid w:val="00C63F5E"/>
    <w:rsid w:val="00C765C8"/>
    <w:rsid w:val="00C94E45"/>
    <w:rsid w:val="00C9607C"/>
    <w:rsid w:val="00CA3A52"/>
    <w:rsid w:val="00CA4149"/>
    <w:rsid w:val="00CA5CEC"/>
    <w:rsid w:val="00CA7DB9"/>
    <w:rsid w:val="00CB2AD3"/>
    <w:rsid w:val="00CC0885"/>
    <w:rsid w:val="00CC2512"/>
    <w:rsid w:val="00CC2921"/>
    <w:rsid w:val="00CC6F91"/>
    <w:rsid w:val="00CD2317"/>
    <w:rsid w:val="00CD29DE"/>
    <w:rsid w:val="00CE2C6E"/>
    <w:rsid w:val="00CE5C3C"/>
    <w:rsid w:val="00CE63DB"/>
    <w:rsid w:val="00CF2E6A"/>
    <w:rsid w:val="00D017ED"/>
    <w:rsid w:val="00D023F2"/>
    <w:rsid w:val="00D032DF"/>
    <w:rsid w:val="00D16BE0"/>
    <w:rsid w:val="00D179C5"/>
    <w:rsid w:val="00D20BEE"/>
    <w:rsid w:val="00D22C0E"/>
    <w:rsid w:val="00D22CB2"/>
    <w:rsid w:val="00D23843"/>
    <w:rsid w:val="00D27438"/>
    <w:rsid w:val="00D3296C"/>
    <w:rsid w:val="00D32E0C"/>
    <w:rsid w:val="00D43CA7"/>
    <w:rsid w:val="00D43EAF"/>
    <w:rsid w:val="00D50C5E"/>
    <w:rsid w:val="00D55315"/>
    <w:rsid w:val="00D55A8B"/>
    <w:rsid w:val="00D60B52"/>
    <w:rsid w:val="00D63A8E"/>
    <w:rsid w:val="00D735E7"/>
    <w:rsid w:val="00D7601F"/>
    <w:rsid w:val="00D773DB"/>
    <w:rsid w:val="00D776D7"/>
    <w:rsid w:val="00D856B4"/>
    <w:rsid w:val="00D86244"/>
    <w:rsid w:val="00D92CC7"/>
    <w:rsid w:val="00D96BC7"/>
    <w:rsid w:val="00D9799A"/>
    <w:rsid w:val="00DA1A12"/>
    <w:rsid w:val="00DA34CE"/>
    <w:rsid w:val="00DA3C52"/>
    <w:rsid w:val="00DA75D8"/>
    <w:rsid w:val="00DB0D53"/>
    <w:rsid w:val="00DB2609"/>
    <w:rsid w:val="00DB4623"/>
    <w:rsid w:val="00DB583E"/>
    <w:rsid w:val="00DB5F55"/>
    <w:rsid w:val="00DB66AD"/>
    <w:rsid w:val="00DB727D"/>
    <w:rsid w:val="00DB742D"/>
    <w:rsid w:val="00DD48E1"/>
    <w:rsid w:val="00DE0B4D"/>
    <w:rsid w:val="00DE3D3A"/>
    <w:rsid w:val="00DE68BA"/>
    <w:rsid w:val="00DF629A"/>
    <w:rsid w:val="00DF6632"/>
    <w:rsid w:val="00E039DE"/>
    <w:rsid w:val="00E1168F"/>
    <w:rsid w:val="00E11F28"/>
    <w:rsid w:val="00E15C9C"/>
    <w:rsid w:val="00E22177"/>
    <w:rsid w:val="00E26A9A"/>
    <w:rsid w:val="00E31492"/>
    <w:rsid w:val="00E33053"/>
    <w:rsid w:val="00E46DEC"/>
    <w:rsid w:val="00E54D7B"/>
    <w:rsid w:val="00E56844"/>
    <w:rsid w:val="00E57B22"/>
    <w:rsid w:val="00E71F79"/>
    <w:rsid w:val="00E75E46"/>
    <w:rsid w:val="00E779C7"/>
    <w:rsid w:val="00E91A02"/>
    <w:rsid w:val="00E937D3"/>
    <w:rsid w:val="00E95569"/>
    <w:rsid w:val="00E96A96"/>
    <w:rsid w:val="00E96C6C"/>
    <w:rsid w:val="00EA1D26"/>
    <w:rsid w:val="00EA31AB"/>
    <w:rsid w:val="00EA5D58"/>
    <w:rsid w:val="00EB1380"/>
    <w:rsid w:val="00EB2B7D"/>
    <w:rsid w:val="00EB2E00"/>
    <w:rsid w:val="00EB59C6"/>
    <w:rsid w:val="00EB5E4D"/>
    <w:rsid w:val="00EB7AFF"/>
    <w:rsid w:val="00EC0682"/>
    <w:rsid w:val="00EC6505"/>
    <w:rsid w:val="00EC66B4"/>
    <w:rsid w:val="00EC6820"/>
    <w:rsid w:val="00ED2F7B"/>
    <w:rsid w:val="00ED48D2"/>
    <w:rsid w:val="00ED6CB9"/>
    <w:rsid w:val="00EE0115"/>
    <w:rsid w:val="00EE45A9"/>
    <w:rsid w:val="00EE4657"/>
    <w:rsid w:val="00EE6DD1"/>
    <w:rsid w:val="00F01B5C"/>
    <w:rsid w:val="00F03241"/>
    <w:rsid w:val="00F032E1"/>
    <w:rsid w:val="00F05A6F"/>
    <w:rsid w:val="00F10425"/>
    <w:rsid w:val="00F150AC"/>
    <w:rsid w:val="00F25FBE"/>
    <w:rsid w:val="00F31894"/>
    <w:rsid w:val="00F337F0"/>
    <w:rsid w:val="00F351B8"/>
    <w:rsid w:val="00F41189"/>
    <w:rsid w:val="00F41C2A"/>
    <w:rsid w:val="00F44E3C"/>
    <w:rsid w:val="00F4779F"/>
    <w:rsid w:val="00F51DEF"/>
    <w:rsid w:val="00F544D1"/>
    <w:rsid w:val="00F5527E"/>
    <w:rsid w:val="00F5546E"/>
    <w:rsid w:val="00F61271"/>
    <w:rsid w:val="00F648C0"/>
    <w:rsid w:val="00F67268"/>
    <w:rsid w:val="00F770FA"/>
    <w:rsid w:val="00F77E0C"/>
    <w:rsid w:val="00F848AE"/>
    <w:rsid w:val="00F90D36"/>
    <w:rsid w:val="00F9283D"/>
    <w:rsid w:val="00F9352A"/>
    <w:rsid w:val="00F96840"/>
    <w:rsid w:val="00F9759E"/>
    <w:rsid w:val="00FA2752"/>
    <w:rsid w:val="00FA3E16"/>
    <w:rsid w:val="00FA7D07"/>
    <w:rsid w:val="00FB351B"/>
    <w:rsid w:val="00FC1729"/>
    <w:rsid w:val="00FC5E18"/>
    <w:rsid w:val="00FC7B49"/>
    <w:rsid w:val="00FD40C1"/>
    <w:rsid w:val="00FD7E4F"/>
    <w:rsid w:val="00FE0C3A"/>
    <w:rsid w:val="00FE20FC"/>
    <w:rsid w:val="00FE4835"/>
    <w:rsid w:val="00FF11BD"/>
    <w:rsid w:val="00FF5C60"/>
    <w:rsid w:val="00FF71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5D6FB24D"/>
  <w15:docId w15:val="{12BA7959-4595-44F1-BBA5-7B2C6666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link w:val="Heading2Char"/>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link w:val="Heading3Char"/>
    <w:uiPriority w:val="99"/>
    <w:qFormat/>
    <w:rsid w:val="00F77E0C"/>
    <w:pPr>
      <w:numPr>
        <w:ilvl w:val="2"/>
        <w:numId w:val="3"/>
      </w:numPr>
      <w:tabs>
        <w:tab w:val="clear" w:pos="4050"/>
        <w:tab w:val="num" w:pos="3870"/>
      </w:tabs>
      <w:spacing w:before="240" w:after="60"/>
      <w:ind w:left="387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CF2E6A"/>
    <w:pPr>
      <w:tabs>
        <w:tab w:val="left" w:pos="480"/>
        <w:tab w:val="right" w:pos="8640"/>
        <w:tab w:val="right" w:leader="dot" w:pos="15110"/>
      </w:tabs>
      <w:spacing w:before="120" w:after="120"/>
    </w:pPr>
    <w:rPr>
      <w:b/>
      <w:bCs/>
      <w:caps/>
      <w:sz w:val="20"/>
      <w:szCs w:val="20"/>
    </w:rPr>
  </w:style>
  <w:style w:type="paragraph" w:styleId="TOC2">
    <w:name w:val="toc 2"/>
    <w:basedOn w:val="Normal"/>
    <w:next w:val="Normal"/>
    <w:autoRedefine/>
    <w:uiPriority w:val="39"/>
    <w:rsid w:val="00CF2E6A"/>
    <w:pPr>
      <w:tabs>
        <w:tab w:val="left" w:pos="720"/>
        <w:tab w:val="right" w:pos="8640"/>
        <w:tab w:val="right" w:leader="dot" w:pos="15110"/>
      </w:tabs>
      <w:ind w:left="245"/>
    </w:pPr>
    <w:rPr>
      <w:sz w:val="20"/>
      <w:szCs w:val="20"/>
    </w:rPr>
  </w:style>
  <w:style w:type="paragraph" w:styleId="TOC3">
    <w:name w:val="toc 3"/>
    <w:basedOn w:val="Normal"/>
    <w:next w:val="Normal"/>
    <w:autoRedefine/>
    <w:uiPriority w:val="39"/>
    <w:rsid w:val="00CF2E6A"/>
    <w:pPr>
      <w:tabs>
        <w:tab w:val="left" w:pos="1440"/>
        <w:tab w:val="right" w:pos="8640"/>
        <w:tab w:val="right" w:leader="dot" w:pos="15110"/>
      </w:tabs>
      <w:ind w:left="475"/>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uiPriority w:val="99"/>
    <w:semiHidden/>
    <w:rsid w:val="009547B8"/>
    <w:rPr>
      <w:rFonts w:cs="Times New Roman"/>
      <w:sz w:val="16"/>
      <w:szCs w:val="16"/>
    </w:rPr>
  </w:style>
  <w:style w:type="paragraph" w:styleId="CommentText">
    <w:name w:val="annotation text"/>
    <w:basedOn w:val="Normal"/>
    <w:link w:val="CommentTextChar"/>
    <w:uiPriority w:val="99"/>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 w:type="character" w:customStyle="1" w:styleId="CommentTextChar">
    <w:name w:val="Comment Text Char"/>
    <w:basedOn w:val="DefaultParagraphFont"/>
    <w:link w:val="CommentText"/>
    <w:uiPriority w:val="99"/>
    <w:semiHidden/>
    <w:rsid w:val="008339F2"/>
  </w:style>
  <w:style w:type="table" w:styleId="TableGrid">
    <w:name w:val="Table Grid"/>
    <w:basedOn w:val="TableNormal"/>
    <w:uiPriority w:val="39"/>
    <w:unhideWhenUsed/>
    <w:rsid w:val="00E71F79"/>
    <w:rPr>
      <w:rFonts w:asciiTheme="minorHAnsi" w:eastAsiaTheme="minorEastAsia" w:hAnsiTheme="minorHAnsi" w:cstheme="minorBidi"/>
      <w:kern w:val="2"/>
      <w:sz w:val="21"/>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9"/>
    <w:rsid w:val="00AA1F57"/>
    <w:rPr>
      <w:rFonts w:ascii="Verdana" w:hAnsi="Verdana" w:cs="Verdana"/>
      <w:sz w:val="24"/>
      <w:szCs w:val="24"/>
    </w:rPr>
  </w:style>
  <w:style w:type="character" w:customStyle="1" w:styleId="UnresolvedMention1">
    <w:name w:val="Unresolved Mention1"/>
    <w:basedOn w:val="DefaultParagraphFont"/>
    <w:uiPriority w:val="99"/>
    <w:semiHidden/>
    <w:unhideWhenUsed/>
    <w:rsid w:val="005720B7"/>
    <w:rPr>
      <w:color w:val="605E5C"/>
      <w:shd w:val="clear" w:color="auto" w:fill="E1DFDD"/>
    </w:rPr>
  </w:style>
  <w:style w:type="character" w:customStyle="1" w:styleId="Heading2Char">
    <w:name w:val="Heading 2 Char"/>
    <w:basedOn w:val="DefaultParagraphFont"/>
    <w:link w:val="Heading2"/>
    <w:uiPriority w:val="99"/>
    <w:rsid w:val="00CC6F91"/>
    <w:rPr>
      <w:rFonts w:ascii="Verdana" w:hAnsi="Verdana" w:cs="Verdana"/>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nrel.colostate.edu/projects/century/manual4/man96.html" TargetMode="Externa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43569376-0A01-45B4-BC05-FF306F5DC3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36</Pages>
  <Words>12046</Words>
  <Characters>68666</Characters>
  <Application>Microsoft Office Word</Application>
  <DocSecurity>0</DocSecurity>
  <Lines>572</Lines>
  <Paragraphs>161</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LANDIS-II NECN Succession</vt:lpstr>
      <vt:lpstr>LANDIS-II NECN Succession</vt:lpstr>
    </vt:vector>
  </TitlesOfParts>
  <Company/>
  <LinksUpToDate>false</LinksUpToDate>
  <CharactersWithSpaces>80551</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NECN Succession</dc:title>
  <dc:creator>Robert Scheller;Melissa S. Lucash</dc:creator>
  <cp:lastModifiedBy>Robert Michael Scheller</cp:lastModifiedBy>
  <cp:revision>17</cp:revision>
  <cp:lastPrinted>2018-03-30T17:31:00Z</cp:lastPrinted>
  <dcterms:created xsi:type="dcterms:W3CDTF">2022-03-02T06:15:00Z</dcterms:created>
  <dcterms:modified xsi:type="dcterms:W3CDTF">2023-04-14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NECN Succession</vt:lpwstr>
  </property>
  <property fmtid="{D5CDD505-2E9C-101B-9397-08002B2CF9AE}" pid="3" name="Extension Version">
    <vt:lpwstr>6.10</vt:lpwstr>
  </property>
</Properties>
</file>